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19D42" w14:textId="77777777" w:rsidR="00EC7076" w:rsidRPr="00105926" w:rsidRDefault="00EC7076" w:rsidP="00EC7076">
      <w:pPr>
        <w:pStyle w:val="1judul"/>
        <w:rPr>
          <w:rFonts w:ascii="Times New Roman" w:hAnsi="Times New Roman"/>
          <w:color w:val="000000" w:themeColor="text1"/>
          <w:sz w:val="24"/>
          <w:lang w:val="en-US"/>
        </w:rPr>
      </w:pPr>
      <w:r w:rsidRPr="00A40554">
        <w:rPr>
          <w:rFonts w:ascii="Times New Roman" w:hAnsi="Times New Roman"/>
          <w:color w:val="000000" w:themeColor="text1"/>
          <w:sz w:val="24"/>
          <w:lang w:val="en-US"/>
        </w:rPr>
        <w:t xml:space="preserve">Transformation Of Local Wisdom Values </w:t>
      </w:r>
      <w:proofErr w:type="gramStart"/>
      <w:r w:rsidRPr="00A40554">
        <w:rPr>
          <w:rFonts w:ascii="Times New Roman" w:hAnsi="Times New Roman"/>
          <w:color w:val="000000" w:themeColor="text1"/>
          <w:sz w:val="24"/>
          <w:lang w:val="en-US"/>
        </w:rPr>
        <w:t>In</w:t>
      </w:r>
      <w:proofErr w:type="gramEnd"/>
      <w:r w:rsidRPr="00A40554">
        <w:rPr>
          <w:rFonts w:ascii="Times New Roman" w:hAnsi="Times New Roman"/>
          <w:color w:val="000000" w:themeColor="text1"/>
          <w:sz w:val="24"/>
          <w:lang w:val="en-US"/>
        </w:rPr>
        <w:t xml:space="preserve"> Management Of Village Funds (Study In Villages In </w:t>
      </w:r>
      <w:proofErr w:type="spellStart"/>
      <w:r w:rsidRPr="00A40554">
        <w:rPr>
          <w:rFonts w:ascii="Times New Roman" w:hAnsi="Times New Roman"/>
          <w:color w:val="000000" w:themeColor="text1"/>
          <w:sz w:val="24"/>
          <w:lang w:val="en-US"/>
        </w:rPr>
        <w:t>Kupang</w:t>
      </w:r>
      <w:proofErr w:type="spellEnd"/>
      <w:r w:rsidRPr="00A40554">
        <w:rPr>
          <w:rFonts w:ascii="Times New Roman" w:hAnsi="Times New Roman"/>
          <w:color w:val="000000" w:themeColor="text1"/>
          <w:sz w:val="24"/>
          <w:lang w:val="en-US"/>
        </w:rPr>
        <w:t xml:space="preserve"> Tengah District)</w:t>
      </w:r>
    </w:p>
    <w:p w14:paraId="0A6AA7E0" w14:textId="77777777" w:rsidR="00EC7076" w:rsidRPr="001256BE" w:rsidRDefault="00EC7076" w:rsidP="00EC7076">
      <w:pPr>
        <w:pStyle w:val="1judul"/>
        <w:rPr>
          <w:rFonts w:ascii="Times New Roman" w:hAnsi="Times New Roman"/>
          <w:b w:val="0"/>
          <w:color w:val="000000" w:themeColor="text1"/>
          <w:sz w:val="20"/>
          <w:szCs w:val="20"/>
        </w:rPr>
      </w:pPr>
    </w:p>
    <w:p w14:paraId="38B6E703" w14:textId="3B36FA79" w:rsidR="00EC7076" w:rsidRPr="00275A84" w:rsidRDefault="00EC7076" w:rsidP="00EC7076">
      <w:pPr>
        <w:pStyle w:val="2penulis"/>
        <w:spacing w:line="240" w:lineRule="auto"/>
        <w:rPr>
          <w:rFonts w:ascii="Times New Roman" w:hAnsi="Times New Roman"/>
          <w:color w:val="000000" w:themeColor="text1"/>
          <w:sz w:val="20"/>
        </w:rPr>
      </w:pPr>
      <w:proofErr w:type="spellStart"/>
      <w:r w:rsidRPr="00653881">
        <w:rPr>
          <w:rFonts w:ascii="Times New Roman" w:hAnsi="Times New Roman"/>
          <w:bCs/>
          <w:color w:val="000000" w:themeColor="text1"/>
          <w:sz w:val="20"/>
        </w:rPr>
        <w:t>Yohanes</w:t>
      </w:r>
      <w:proofErr w:type="spellEnd"/>
      <w:r w:rsidRPr="00653881">
        <w:rPr>
          <w:rFonts w:ascii="Times New Roman" w:hAnsi="Times New Roman"/>
          <w:bCs/>
          <w:color w:val="000000" w:themeColor="text1"/>
          <w:sz w:val="20"/>
        </w:rPr>
        <w:t xml:space="preserve"> Demu</w:t>
      </w:r>
      <w:r w:rsidRPr="005E6AF5">
        <w:rPr>
          <w:rFonts w:ascii="Times New Roman" w:hAnsi="Times New Roman"/>
          <w:bCs/>
          <w:color w:val="000000" w:themeColor="text1"/>
          <w:sz w:val="20"/>
          <w:vertAlign w:val="superscript"/>
        </w:rPr>
        <w:t>1</w:t>
      </w:r>
      <w:r>
        <w:rPr>
          <w:rFonts w:ascii="Times New Roman" w:hAnsi="Times New Roman"/>
          <w:bCs/>
          <w:color w:val="000000" w:themeColor="text1"/>
          <w:sz w:val="20"/>
          <w:vertAlign w:val="superscript"/>
        </w:rPr>
        <w:t>)</w:t>
      </w:r>
      <w:r>
        <w:rPr>
          <w:rFonts w:ascii="Times New Roman" w:hAnsi="Times New Roman"/>
          <w:bCs/>
          <w:color w:val="000000" w:themeColor="text1"/>
          <w:sz w:val="20"/>
        </w:rPr>
        <w:t xml:space="preserve">, </w:t>
      </w:r>
      <w:proofErr w:type="spellStart"/>
      <w:r w:rsidRPr="00653881">
        <w:rPr>
          <w:rFonts w:ascii="Times New Roman" w:hAnsi="Times New Roman"/>
          <w:bCs/>
          <w:color w:val="000000" w:themeColor="text1"/>
          <w:sz w:val="20"/>
        </w:rPr>
        <w:t>Siprianus</w:t>
      </w:r>
      <w:proofErr w:type="spellEnd"/>
      <w:r w:rsidRPr="00653881">
        <w:rPr>
          <w:rFonts w:ascii="Times New Roman" w:hAnsi="Times New Roman"/>
          <w:bCs/>
          <w:color w:val="000000" w:themeColor="text1"/>
          <w:sz w:val="20"/>
        </w:rPr>
        <w:t xml:space="preserve"> G. </w:t>
      </w:r>
      <w:proofErr w:type="spellStart"/>
      <w:r w:rsidRPr="00653881">
        <w:rPr>
          <w:rFonts w:ascii="Times New Roman" w:hAnsi="Times New Roman"/>
          <w:bCs/>
          <w:color w:val="000000" w:themeColor="text1"/>
          <w:sz w:val="20"/>
        </w:rPr>
        <w:t>Tefa</w:t>
      </w:r>
      <w:proofErr w:type="spellEnd"/>
      <w:r w:rsidRPr="00275A84">
        <w:rPr>
          <w:rFonts w:ascii="Times New Roman" w:hAnsi="Times New Roman"/>
          <w:bCs/>
          <w:color w:val="000000" w:themeColor="text1"/>
          <w:sz w:val="20"/>
          <w:vertAlign w:val="superscript"/>
        </w:rPr>
        <w:t xml:space="preserve"> </w:t>
      </w:r>
      <w:r w:rsidRPr="005E6AF5">
        <w:rPr>
          <w:rFonts w:ascii="Times New Roman" w:hAnsi="Times New Roman"/>
          <w:bCs/>
          <w:color w:val="000000" w:themeColor="text1"/>
          <w:sz w:val="20"/>
          <w:vertAlign w:val="superscript"/>
        </w:rPr>
        <w:t>2</w:t>
      </w:r>
      <w:r>
        <w:rPr>
          <w:rFonts w:ascii="Times New Roman" w:hAnsi="Times New Roman"/>
          <w:bCs/>
          <w:color w:val="000000" w:themeColor="text1"/>
          <w:sz w:val="20"/>
          <w:vertAlign w:val="superscript"/>
        </w:rPr>
        <w:t>)</w:t>
      </w:r>
    </w:p>
    <w:p w14:paraId="3E8E6080" w14:textId="5BC92D81" w:rsidR="009269A2" w:rsidRPr="001256BE" w:rsidRDefault="00EC7076" w:rsidP="00EC7076">
      <w:pPr>
        <w:pStyle w:val="alamat"/>
        <w:rPr>
          <w:rFonts w:ascii="Times New Roman" w:hAnsi="Times New Roman" w:cs="Times New Roman"/>
          <w:color w:val="000000" w:themeColor="text1"/>
          <w:sz w:val="20"/>
        </w:rPr>
      </w:pPr>
      <w:r w:rsidRPr="00A40554">
        <w:rPr>
          <w:rFonts w:ascii="Times New Roman" w:hAnsi="Times New Roman" w:cs="Times New Roman"/>
          <w:bCs/>
          <w:color w:val="000000" w:themeColor="text1"/>
          <w:sz w:val="20"/>
        </w:rPr>
        <w:t>Faculty of Economics and Business</w:t>
      </w:r>
      <w:r>
        <w:rPr>
          <w:rFonts w:ascii="Times New Roman" w:hAnsi="Times New Roman" w:cs="Times New Roman"/>
          <w:bCs/>
          <w:color w:val="000000" w:themeColor="text1"/>
          <w:sz w:val="20"/>
        </w:rPr>
        <w:t xml:space="preserve">, </w:t>
      </w:r>
      <w:r w:rsidRPr="00653881">
        <w:rPr>
          <w:rFonts w:ascii="Times New Roman" w:hAnsi="Times New Roman" w:cs="Times New Roman"/>
          <w:bCs/>
          <w:color w:val="000000" w:themeColor="text1"/>
          <w:sz w:val="20"/>
        </w:rPr>
        <w:t xml:space="preserve">Universitas Nusa </w:t>
      </w:r>
      <w:proofErr w:type="spellStart"/>
      <w:r w:rsidRPr="00653881">
        <w:rPr>
          <w:rFonts w:ascii="Times New Roman" w:hAnsi="Times New Roman" w:cs="Times New Roman"/>
          <w:bCs/>
          <w:color w:val="000000" w:themeColor="text1"/>
          <w:sz w:val="20"/>
        </w:rPr>
        <w:t>Cendana</w:t>
      </w:r>
      <w:proofErr w:type="spellEnd"/>
      <w:r w:rsidRPr="00653881">
        <w:rPr>
          <w:rFonts w:ascii="Times New Roman" w:hAnsi="Times New Roman" w:cs="Times New Roman"/>
          <w:bCs/>
          <w:color w:val="000000" w:themeColor="text1"/>
          <w:sz w:val="20"/>
        </w:rPr>
        <w:t xml:space="preserve"> </w:t>
      </w:r>
      <w:proofErr w:type="spellStart"/>
      <w:r w:rsidRPr="00653881">
        <w:rPr>
          <w:rFonts w:ascii="Times New Roman" w:hAnsi="Times New Roman" w:cs="Times New Roman"/>
          <w:bCs/>
          <w:color w:val="000000" w:themeColor="text1"/>
          <w:sz w:val="20"/>
        </w:rPr>
        <w:t>Kupang</w:t>
      </w:r>
      <w:proofErr w:type="spellEnd"/>
      <w:r>
        <w:rPr>
          <w:rFonts w:ascii="Times New Roman" w:hAnsi="Times New Roman" w:cs="Times New Roman"/>
          <w:bCs/>
          <w:color w:val="000000" w:themeColor="text1"/>
          <w:sz w:val="20"/>
        </w:rPr>
        <w:t>, Indonesia</w:t>
      </w:r>
    </w:p>
    <w:p w14:paraId="0923D518" w14:textId="77777777" w:rsidR="0044028B" w:rsidRDefault="0044028B" w:rsidP="00EC7076">
      <w:pPr>
        <w:pStyle w:val="NormalWeb"/>
        <w:spacing w:before="0" w:beforeAutospacing="0" w:after="0" w:afterAutospacing="0"/>
        <w:jc w:val="center"/>
        <w:rPr>
          <w:sz w:val="20"/>
          <w:szCs w:val="20"/>
        </w:rPr>
      </w:pPr>
    </w:p>
    <w:p w14:paraId="4CC4F6A5" w14:textId="77777777" w:rsidR="00EC7076" w:rsidRPr="0044028B" w:rsidRDefault="00EC7076" w:rsidP="00EC7076">
      <w:pPr>
        <w:pStyle w:val="NormalWeb"/>
        <w:spacing w:before="0" w:beforeAutospacing="0" w:after="0" w:afterAutospacing="0"/>
        <w:jc w:val="center"/>
        <w:rPr>
          <w:sz w:val="20"/>
          <w:szCs w:val="20"/>
        </w:rPr>
      </w:pPr>
    </w:p>
    <w:p w14:paraId="6353C9B9" w14:textId="4733C854" w:rsidR="004F0B21" w:rsidRPr="003F585B" w:rsidRDefault="0044028B" w:rsidP="00EC7076">
      <w:pPr>
        <w:pStyle w:val="Email"/>
        <w:rPr>
          <w:rFonts w:ascii="Times New Roman" w:hAnsi="Times New Roman" w:cs="Times New Roman"/>
          <w:sz w:val="20"/>
        </w:rPr>
      </w:pPr>
      <w:r w:rsidRPr="003F585B">
        <w:rPr>
          <w:rFonts w:ascii="Times New Roman" w:hAnsi="Times New Roman" w:cs="Times New Roman"/>
          <w:sz w:val="20"/>
        </w:rPr>
        <w:t>*Corresponding Author</w:t>
      </w:r>
      <w:r w:rsidRPr="003F585B">
        <w:rPr>
          <w:rFonts w:ascii="Times New Roman" w:hAnsi="Times New Roman" w:cs="Times New Roman"/>
          <w:sz w:val="20"/>
        </w:rPr>
        <w:br/>
      </w:r>
      <w:proofErr w:type="gramStart"/>
      <w:r w:rsidRPr="003F585B">
        <w:rPr>
          <w:rFonts w:ascii="Times New Roman" w:hAnsi="Times New Roman" w:cs="Times New Roman"/>
          <w:sz w:val="20"/>
        </w:rPr>
        <w:t>Email :</w:t>
      </w:r>
      <w:proofErr w:type="gramEnd"/>
      <w:r w:rsidRPr="003F585B">
        <w:rPr>
          <w:rFonts w:ascii="Times New Roman" w:hAnsi="Times New Roman" w:cs="Times New Roman"/>
          <w:sz w:val="20"/>
        </w:rPr>
        <w:t xml:space="preserve"> </w:t>
      </w:r>
      <w:hyperlink r:id="rId8" w:history="1">
        <w:r w:rsidR="00EC7076" w:rsidRPr="000C0FD9">
          <w:rPr>
            <w:rStyle w:val="Hyperlink"/>
            <w:rFonts w:ascii="Times New Roman" w:hAnsi="Times New Roman"/>
            <w:bCs/>
            <w:sz w:val="20"/>
          </w:rPr>
          <w:t>yohanes.demu@staf.undana.ac.id</w:t>
        </w:r>
      </w:hyperlink>
      <w:r w:rsidR="00EC7076">
        <w:rPr>
          <w:rFonts w:ascii="Times New Roman" w:hAnsi="Times New Roman"/>
          <w:bCs/>
          <w:sz w:val="20"/>
        </w:rPr>
        <w:t>,</w:t>
      </w:r>
      <w:r w:rsidR="00EC7076">
        <w:rPr>
          <w:rFonts w:ascii="Times New Roman" w:hAnsi="Times New Roman"/>
          <w:bCs/>
          <w:sz w:val="20"/>
        </w:rPr>
        <w:t xml:space="preserve"> </w:t>
      </w:r>
      <w:hyperlink r:id="rId9" w:history="1">
        <w:r w:rsidR="00EC7076" w:rsidRPr="000C0FD9">
          <w:rPr>
            <w:rStyle w:val="Hyperlink"/>
            <w:rFonts w:ascii="Times New Roman" w:hAnsi="Times New Roman"/>
            <w:bCs/>
            <w:sz w:val="20"/>
          </w:rPr>
          <w:t>siprianus.tefa@staf.undana.ac.id</w:t>
        </w:r>
      </w:hyperlink>
    </w:p>
    <w:p w14:paraId="58A71D06" w14:textId="6A3F0F06" w:rsidR="00F50F71" w:rsidRPr="00D432F7" w:rsidRDefault="00F50F71" w:rsidP="00CE506A">
      <w:pPr>
        <w:spacing w:before="0" w:beforeAutospacing="0" w:after="0" w:afterAutospacing="0"/>
        <w:ind w:left="0" w:right="0"/>
        <w:rPr>
          <w:rFonts w:ascii="Times New Roman" w:hAnsi="Times New Roman"/>
          <w:sz w:val="20"/>
          <w:szCs w:val="20"/>
          <w:vertAlign w:val="superscript"/>
        </w:rPr>
      </w:pPr>
    </w:p>
    <w:p w14:paraId="0C0262C0" w14:textId="77777777" w:rsidR="00265125" w:rsidRPr="00265125" w:rsidRDefault="00265125" w:rsidP="007F2690">
      <w:pPr>
        <w:tabs>
          <w:tab w:val="left" w:pos="3882"/>
        </w:tabs>
        <w:autoSpaceDE w:val="0"/>
        <w:autoSpaceDN w:val="0"/>
        <w:adjustRightInd w:val="0"/>
        <w:spacing w:before="0" w:beforeAutospacing="0" w:after="0" w:afterAutospacing="0" w:line="288" w:lineRule="auto"/>
        <w:ind w:left="0" w:right="0"/>
        <w:jc w:val="both"/>
        <w:textAlignment w:val="center"/>
        <w:rPr>
          <w:rFonts w:ascii="Times New Roman" w:hAnsi="Times New Roman"/>
          <w:sz w:val="20"/>
          <w:szCs w:val="20"/>
          <w:u w:color="0000FF"/>
        </w:rPr>
      </w:pPr>
    </w:p>
    <w:tbl>
      <w:tblPr>
        <w:tblW w:w="18414" w:type="dxa"/>
        <w:tblInd w:w="108" w:type="dxa"/>
        <w:tblBorders>
          <w:bottom w:val="single" w:sz="4" w:space="0" w:color="auto"/>
          <w:insideH w:val="single" w:sz="4" w:space="0" w:color="auto"/>
        </w:tblBorders>
        <w:tblLayout w:type="fixed"/>
        <w:tblLook w:val="04A0" w:firstRow="1" w:lastRow="0" w:firstColumn="1" w:lastColumn="0" w:noHBand="0" w:noVBand="1"/>
      </w:tblPr>
      <w:tblGrid>
        <w:gridCol w:w="9207"/>
        <w:gridCol w:w="9207"/>
      </w:tblGrid>
      <w:tr w:rsidR="00E208F7" w:rsidRPr="00561995" w14:paraId="055E5ECF" w14:textId="1EB99298" w:rsidTr="00E208F7">
        <w:trPr>
          <w:trHeight w:val="2477"/>
        </w:trPr>
        <w:tc>
          <w:tcPr>
            <w:tcW w:w="9207" w:type="dxa"/>
            <w:tcBorders>
              <w:top w:val="single" w:sz="4" w:space="0" w:color="auto"/>
            </w:tcBorders>
            <w:shd w:val="clear" w:color="auto" w:fill="auto"/>
          </w:tcPr>
          <w:p w14:paraId="5FB90133" w14:textId="77777777" w:rsidR="00E208F7" w:rsidRPr="00F43954" w:rsidRDefault="00E208F7" w:rsidP="00F43954">
            <w:pPr>
              <w:pStyle w:val="JudulAbstrakInggris"/>
              <w:jc w:val="both"/>
              <w:rPr>
                <w:rFonts w:ascii="Times New Roman" w:hAnsi="Times New Roman" w:cs="Times New Roman"/>
                <w:b w:val="0"/>
                <w:iCs/>
                <w:color w:val="auto"/>
                <w:szCs w:val="20"/>
                <w:lang w:val="en-US"/>
              </w:rPr>
            </w:pPr>
          </w:p>
          <w:p w14:paraId="0B8C97C3" w14:textId="77777777" w:rsidR="00E208F7" w:rsidRPr="00EC7076" w:rsidRDefault="00E208F7" w:rsidP="002A10E8">
            <w:pPr>
              <w:pStyle w:val="JudulAbstrakInggris"/>
              <w:tabs>
                <w:tab w:val="left" w:pos="4069"/>
                <w:tab w:val="center" w:pos="4495"/>
              </w:tabs>
              <w:rPr>
                <w:rFonts w:ascii="Times New Roman" w:hAnsi="Times New Roman" w:cs="Times New Roman"/>
                <w:iCs/>
                <w:color w:val="000000" w:themeColor="text1"/>
                <w:szCs w:val="20"/>
              </w:rPr>
            </w:pPr>
            <w:r w:rsidRPr="00EC7076">
              <w:rPr>
                <w:rFonts w:ascii="Times New Roman" w:hAnsi="Times New Roman" w:cs="Times New Roman"/>
                <w:iCs/>
                <w:color w:val="000000" w:themeColor="text1"/>
                <w:szCs w:val="20"/>
              </w:rPr>
              <w:t>Abstract</w:t>
            </w:r>
          </w:p>
          <w:p w14:paraId="2D90D4C7" w14:textId="02CF4E8B" w:rsidR="00EC7076" w:rsidRPr="00EC7076" w:rsidRDefault="00EC7076" w:rsidP="00EC7076">
            <w:pPr>
              <w:tabs>
                <w:tab w:val="left" w:pos="567"/>
              </w:tabs>
              <w:spacing w:before="0" w:beforeAutospacing="0" w:after="0" w:afterAutospacing="0"/>
              <w:ind w:right="0"/>
              <w:jc w:val="both"/>
              <w:rPr>
                <w:rFonts w:ascii="Times New Roman" w:hAnsi="Times New Roman"/>
                <w:i/>
                <w:sz w:val="20"/>
                <w:szCs w:val="20"/>
              </w:rPr>
            </w:pPr>
            <w:r w:rsidRPr="00EC7076">
              <w:rPr>
                <w:rFonts w:ascii="Times New Roman" w:hAnsi="Times New Roman"/>
                <w:bCs/>
                <w:i/>
                <w:color w:val="000000" w:themeColor="text1"/>
                <w:sz w:val="20"/>
                <w:szCs w:val="20"/>
              </w:rPr>
              <w:t xml:space="preserve">Normative management of village funds in </w:t>
            </w:r>
            <w:proofErr w:type="spellStart"/>
            <w:r w:rsidRPr="00EC7076">
              <w:rPr>
                <w:rFonts w:ascii="Times New Roman" w:hAnsi="Times New Roman"/>
                <w:bCs/>
                <w:i/>
                <w:color w:val="000000" w:themeColor="text1"/>
                <w:sz w:val="20"/>
                <w:szCs w:val="20"/>
              </w:rPr>
              <w:t>Permendagri</w:t>
            </w:r>
            <w:proofErr w:type="spellEnd"/>
            <w:r w:rsidRPr="00EC7076">
              <w:rPr>
                <w:rFonts w:ascii="Times New Roman" w:hAnsi="Times New Roman"/>
                <w:bCs/>
                <w:i/>
                <w:color w:val="000000" w:themeColor="text1"/>
                <w:sz w:val="20"/>
                <w:szCs w:val="20"/>
              </w:rPr>
              <w:t xml:space="preserve"> Number 20 of 2018 hints at community participation at every stage so that the community becomes the planner as well as implementer and financial supervisor in the village. The Development Village Index (IDM) value is an indicator of successful development and increased welfare of village communities. The purpose of this study was to see the local wisdom implemented in </w:t>
            </w:r>
            <w:proofErr w:type="spellStart"/>
            <w:r w:rsidRPr="00EC7076">
              <w:rPr>
                <w:rFonts w:ascii="Times New Roman" w:hAnsi="Times New Roman"/>
                <w:bCs/>
                <w:i/>
                <w:color w:val="000000" w:themeColor="text1"/>
                <w:sz w:val="20"/>
                <w:szCs w:val="20"/>
              </w:rPr>
              <w:t>Baumata</w:t>
            </w:r>
            <w:proofErr w:type="spellEnd"/>
            <w:r w:rsidRPr="00EC7076">
              <w:rPr>
                <w:rFonts w:ascii="Times New Roman" w:hAnsi="Times New Roman"/>
                <w:bCs/>
                <w:i/>
                <w:color w:val="000000" w:themeColor="text1"/>
                <w:sz w:val="20"/>
                <w:szCs w:val="20"/>
              </w:rPr>
              <w:t xml:space="preserve"> Timur Village and Mata Air Village in managing Village Funds. This research is </w:t>
            </w:r>
            <w:proofErr w:type="gramStart"/>
            <w:r w:rsidRPr="00EC7076">
              <w:rPr>
                <w:rFonts w:ascii="Times New Roman" w:hAnsi="Times New Roman"/>
                <w:bCs/>
                <w:i/>
                <w:color w:val="000000" w:themeColor="text1"/>
                <w:sz w:val="20"/>
                <w:szCs w:val="20"/>
              </w:rPr>
              <w:t>a qualitative descriptive research</w:t>
            </w:r>
            <w:proofErr w:type="gramEnd"/>
            <w:r w:rsidRPr="00EC7076">
              <w:rPr>
                <w:rFonts w:ascii="Times New Roman" w:hAnsi="Times New Roman"/>
                <w:bCs/>
                <w:i/>
                <w:color w:val="000000" w:themeColor="text1"/>
                <w:sz w:val="20"/>
                <w:szCs w:val="20"/>
              </w:rPr>
              <w:t xml:space="preserve"> with a case study approach. Sources of data in this study are primary data obtained through observation and interviews as well as secondary data obtained through documentation. The data analysis technique used is data reduction, data presentation and conclusion. </w:t>
            </w:r>
            <w:r w:rsidRPr="00EC7076">
              <w:rPr>
                <w:rFonts w:ascii="Times New Roman" w:hAnsi="Times New Roman"/>
                <w:bCs/>
                <w:i/>
                <w:sz w:val="20"/>
                <w:szCs w:val="20"/>
              </w:rPr>
              <w:t xml:space="preserve">The results of this study indicate that the value of local wisdom in East </w:t>
            </w:r>
            <w:proofErr w:type="spellStart"/>
            <w:r w:rsidRPr="00EC7076">
              <w:rPr>
                <w:rFonts w:ascii="Times New Roman" w:hAnsi="Times New Roman"/>
                <w:bCs/>
                <w:i/>
                <w:sz w:val="20"/>
                <w:szCs w:val="20"/>
              </w:rPr>
              <w:t>Baumata</w:t>
            </w:r>
            <w:proofErr w:type="spellEnd"/>
            <w:r w:rsidRPr="00EC7076">
              <w:rPr>
                <w:rFonts w:ascii="Times New Roman" w:hAnsi="Times New Roman"/>
                <w:bCs/>
                <w:i/>
                <w:sz w:val="20"/>
                <w:szCs w:val="20"/>
              </w:rPr>
              <w:t xml:space="preserve"> Village in managing village funds can be seen when planning the use of village funds through the "</w:t>
            </w:r>
            <w:proofErr w:type="spellStart"/>
            <w:r w:rsidRPr="00EC7076">
              <w:rPr>
                <w:rFonts w:ascii="Times New Roman" w:hAnsi="Times New Roman"/>
                <w:bCs/>
                <w:i/>
                <w:sz w:val="20"/>
                <w:szCs w:val="20"/>
              </w:rPr>
              <w:t>ume</w:t>
            </w:r>
            <w:proofErr w:type="spellEnd"/>
            <w:r w:rsidRPr="00EC7076">
              <w:rPr>
                <w:rFonts w:ascii="Times New Roman" w:hAnsi="Times New Roman"/>
                <w:bCs/>
                <w:i/>
                <w:sz w:val="20"/>
                <w:szCs w:val="20"/>
              </w:rPr>
              <w:t xml:space="preserve"> </w:t>
            </w:r>
            <w:proofErr w:type="spellStart"/>
            <w:r w:rsidRPr="00EC7076">
              <w:rPr>
                <w:rFonts w:ascii="Times New Roman" w:hAnsi="Times New Roman"/>
                <w:bCs/>
                <w:i/>
                <w:sz w:val="20"/>
                <w:szCs w:val="20"/>
              </w:rPr>
              <w:t>naek</w:t>
            </w:r>
            <w:proofErr w:type="spellEnd"/>
            <w:r w:rsidRPr="00EC7076">
              <w:rPr>
                <w:rFonts w:ascii="Times New Roman" w:hAnsi="Times New Roman"/>
                <w:bCs/>
                <w:i/>
                <w:sz w:val="20"/>
                <w:szCs w:val="20"/>
              </w:rPr>
              <w:t>/</w:t>
            </w:r>
            <w:proofErr w:type="spellStart"/>
            <w:r w:rsidRPr="00EC7076">
              <w:rPr>
                <w:rFonts w:ascii="Times New Roman" w:hAnsi="Times New Roman"/>
                <w:bCs/>
                <w:i/>
                <w:sz w:val="20"/>
                <w:szCs w:val="20"/>
              </w:rPr>
              <w:t>ume</w:t>
            </w:r>
            <w:proofErr w:type="spellEnd"/>
            <w:r w:rsidRPr="00EC7076">
              <w:rPr>
                <w:rFonts w:ascii="Times New Roman" w:hAnsi="Times New Roman"/>
                <w:bCs/>
                <w:i/>
                <w:sz w:val="20"/>
                <w:szCs w:val="20"/>
              </w:rPr>
              <w:t xml:space="preserve"> </w:t>
            </w:r>
            <w:proofErr w:type="spellStart"/>
            <w:r w:rsidRPr="00EC7076">
              <w:rPr>
                <w:rFonts w:ascii="Times New Roman" w:hAnsi="Times New Roman"/>
                <w:bCs/>
                <w:i/>
                <w:sz w:val="20"/>
                <w:szCs w:val="20"/>
              </w:rPr>
              <w:t>koo</w:t>
            </w:r>
            <w:proofErr w:type="spellEnd"/>
            <w:r w:rsidRPr="00EC7076">
              <w:rPr>
                <w:rFonts w:ascii="Times New Roman" w:hAnsi="Times New Roman"/>
                <w:bCs/>
                <w:i/>
                <w:sz w:val="20"/>
                <w:szCs w:val="20"/>
              </w:rPr>
              <w:t>" forum which is held in each hamlet. Meanwhile, the value of local wisdom in Mata Air Village in the management of village funds can be seen when planning the use of village funds through children and youth meetings, disability meetings, luggage meetings and quality village meetings.</w:t>
            </w:r>
          </w:p>
          <w:p w14:paraId="283FA186" w14:textId="77777777" w:rsidR="00EC7076" w:rsidRPr="00EC7076" w:rsidRDefault="00EC7076" w:rsidP="00EC7076">
            <w:pPr>
              <w:pStyle w:val="KataKunciInggris"/>
              <w:rPr>
                <w:rFonts w:ascii="Times New Roman" w:hAnsi="Times New Roman"/>
                <w:b w:val="0"/>
                <w:bCs/>
                <w:iCs w:val="0"/>
                <w:color w:val="auto"/>
                <w:szCs w:val="20"/>
              </w:rPr>
            </w:pPr>
          </w:p>
          <w:p w14:paraId="0D346636" w14:textId="2C24533E" w:rsidR="00EE5DCF" w:rsidRPr="00EC7076" w:rsidRDefault="00EC7076" w:rsidP="00EC7076">
            <w:pPr>
              <w:tabs>
                <w:tab w:val="left" w:pos="6848"/>
              </w:tabs>
              <w:spacing w:before="0" w:beforeAutospacing="0" w:after="0" w:afterAutospacing="0"/>
              <w:ind w:left="0" w:right="0"/>
              <w:jc w:val="both"/>
              <w:rPr>
                <w:rFonts w:ascii="Times New Roman" w:hAnsi="Times New Roman"/>
                <w:b/>
                <w:bCs/>
                <w:i/>
                <w:color w:val="000000" w:themeColor="text1"/>
                <w:sz w:val="20"/>
                <w:szCs w:val="20"/>
              </w:rPr>
            </w:pPr>
            <w:proofErr w:type="gramStart"/>
            <w:r w:rsidRPr="00EC7076">
              <w:rPr>
                <w:rFonts w:ascii="Times New Roman" w:hAnsi="Times New Roman"/>
                <w:b/>
                <w:bCs/>
                <w:i/>
                <w:color w:val="000000" w:themeColor="text1"/>
                <w:sz w:val="20"/>
                <w:szCs w:val="20"/>
              </w:rPr>
              <w:t>Keywords :</w:t>
            </w:r>
            <w:proofErr w:type="gramEnd"/>
            <w:r w:rsidRPr="00EC7076">
              <w:rPr>
                <w:rFonts w:ascii="Times New Roman" w:hAnsi="Times New Roman"/>
                <w:b/>
                <w:bCs/>
                <w:i/>
                <w:color w:val="000000" w:themeColor="text1"/>
                <w:sz w:val="20"/>
                <w:szCs w:val="20"/>
              </w:rPr>
              <w:t xml:space="preserve"> Village Funds, Local Wisdom</w:t>
            </w:r>
          </w:p>
          <w:p w14:paraId="6D30D4BE" w14:textId="338AC3D0" w:rsidR="009269A2" w:rsidRPr="005A13EC" w:rsidRDefault="009269A2" w:rsidP="009269A2">
            <w:pPr>
              <w:tabs>
                <w:tab w:val="left" w:pos="6848"/>
              </w:tabs>
              <w:spacing w:before="0" w:beforeAutospacing="0" w:after="0" w:afterAutospacing="0"/>
              <w:ind w:left="0" w:right="0"/>
              <w:jc w:val="both"/>
              <w:rPr>
                <w:rFonts w:ascii="Times New Roman" w:hAnsi="Times New Roman"/>
                <w:b/>
                <w:bCs/>
                <w:i/>
                <w:iCs/>
                <w:sz w:val="20"/>
                <w:szCs w:val="20"/>
              </w:rPr>
            </w:pPr>
          </w:p>
        </w:tc>
        <w:tc>
          <w:tcPr>
            <w:tcW w:w="9207" w:type="dxa"/>
            <w:tcBorders>
              <w:top w:val="single" w:sz="4" w:space="0" w:color="auto"/>
            </w:tcBorders>
          </w:tcPr>
          <w:p w14:paraId="5039A344" w14:textId="77777777" w:rsidR="00E208F7" w:rsidRPr="00F43954" w:rsidRDefault="00E208F7" w:rsidP="00F43954">
            <w:pPr>
              <w:pStyle w:val="JudulAbstrakInggris"/>
              <w:jc w:val="both"/>
              <w:rPr>
                <w:rFonts w:ascii="Times New Roman" w:hAnsi="Times New Roman" w:cs="Times New Roman"/>
                <w:b w:val="0"/>
                <w:iCs/>
                <w:color w:val="auto"/>
                <w:szCs w:val="20"/>
                <w:lang w:val="en-US"/>
              </w:rPr>
            </w:pPr>
          </w:p>
        </w:tc>
      </w:tr>
    </w:tbl>
    <w:p w14:paraId="1067E054" w14:textId="77777777" w:rsidR="00490C23" w:rsidRPr="00E13A74" w:rsidRDefault="007E1551" w:rsidP="00030260">
      <w:pPr>
        <w:tabs>
          <w:tab w:val="left" w:pos="2780"/>
          <w:tab w:val="center" w:pos="4596"/>
        </w:tabs>
        <w:spacing w:before="0" w:beforeAutospacing="0" w:after="0" w:afterAutospacing="0"/>
        <w:ind w:left="0" w:right="0"/>
        <w:jc w:val="left"/>
        <w:rPr>
          <w:rFonts w:ascii="Times New Roman" w:hAnsi="Times New Roman"/>
          <w:b/>
          <w:color w:val="000000" w:themeColor="text1"/>
          <w:sz w:val="24"/>
          <w:szCs w:val="24"/>
        </w:rPr>
      </w:pPr>
      <w:r>
        <w:rPr>
          <w:rFonts w:ascii="Times New Roman" w:hAnsi="Times New Roman"/>
          <w:b/>
          <w:color w:val="000000" w:themeColor="text1"/>
          <w:sz w:val="24"/>
          <w:szCs w:val="24"/>
        </w:rPr>
        <w:tab/>
      </w:r>
      <w:r w:rsidRPr="00E13A74">
        <w:rPr>
          <w:rFonts w:ascii="Times New Roman" w:hAnsi="Times New Roman"/>
          <w:b/>
          <w:color w:val="000000" w:themeColor="text1"/>
          <w:sz w:val="24"/>
          <w:szCs w:val="24"/>
        </w:rPr>
        <w:tab/>
      </w:r>
      <w:r w:rsidRPr="00E13A74">
        <w:rPr>
          <w:rFonts w:ascii="Times New Roman" w:hAnsi="Times New Roman"/>
          <w:b/>
          <w:color w:val="000000" w:themeColor="text1"/>
          <w:sz w:val="24"/>
          <w:szCs w:val="24"/>
        </w:rPr>
        <w:tab/>
      </w:r>
      <w:r w:rsidRPr="00E13A74">
        <w:rPr>
          <w:rFonts w:ascii="Times New Roman" w:hAnsi="Times New Roman"/>
          <w:b/>
          <w:color w:val="000000" w:themeColor="text1"/>
          <w:sz w:val="24"/>
          <w:szCs w:val="24"/>
        </w:rPr>
        <w:tab/>
      </w:r>
    </w:p>
    <w:p w14:paraId="3F2D4454" w14:textId="77777777" w:rsidR="00E454D2" w:rsidRPr="00EC7076" w:rsidRDefault="005158AD" w:rsidP="002A10E8">
      <w:pPr>
        <w:spacing w:before="0" w:beforeAutospacing="0" w:after="0" w:afterAutospacing="0"/>
        <w:ind w:left="0" w:right="0"/>
        <w:rPr>
          <w:rFonts w:ascii="Times New Roman" w:hAnsi="Times New Roman"/>
          <w:b/>
          <w:color w:val="000000" w:themeColor="text1"/>
          <w:sz w:val="24"/>
          <w:szCs w:val="24"/>
        </w:rPr>
      </w:pPr>
      <w:r w:rsidRPr="00EC7076">
        <w:rPr>
          <w:rFonts w:ascii="Times New Roman" w:hAnsi="Times New Roman"/>
          <w:b/>
          <w:color w:val="000000" w:themeColor="text1"/>
          <w:sz w:val="24"/>
          <w:szCs w:val="24"/>
        </w:rPr>
        <w:t>INTRODUCTION</w:t>
      </w:r>
    </w:p>
    <w:p w14:paraId="79102740" w14:textId="77777777" w:rsidR="00E454D2" w:rsidRPr="00EC7076" w:rsidRDefault="00E454D2" w:rsidP="002A10E8">
      <w:pPr>
        <w:spacing w:before="0" w:beforeAutospacing="0" w:after="0" w:afterAutospacing="0"/>
        <w:ind w:left="0" w:right="0"/>
        <w:rPr>
          <w:rFonts w:ascii="Times New Roman" w:hAnsi="Times New Roman"/>
          <w:b/>
          <w:color w:val="000000" w:themeColor="text1"/>
          <w:sz w:val="24"/>
          <w:szCs w:val="24"/>
        </w:rPr>
      </w:pPr>
    </w:p>
    <w:p w14:paraId="46650FD3" w14:textId="77777777" w:rsidR="00EC7076" w:rsidRPr="00EC7076" w:rsidRDefault="00EC7076" w:rsidP="00EC7076">
      <w:pPr>
        <w:spacing w:before="0" w:beforeAutospacing="0" w:after="0" w:afterAutospacing="0"/>
        <w:ind w:left="0" w:right="0" w:firstLine="567"/>
        <w:jc w:val="both"/>
        <w:rPr>
          <w:rFonts w:ascii="Times New Roman" w:hAnsi="Times New Roman"/>
          <w:sz w:val="24"/>
          <w:szCs w:val="24"/>
        </w:rPr>
      </w:pPr>
      <w:r w:rsidRPr="00EC7076">
        <w:rPr>
          <w:rFonts w:ascii="Times New Roman" w:hAnsi="Times New Roman"/>
          <w:sz w:val="24"/>
          <w:szCs w:val="24"/>
        </w:rPr>
        <w:t>Law Number 6 of 2014 concerning Villages (Village Law) Article 1 point 1 explains that a village is a legal community unit that has territorial boundaries that are authorized to regulate and manage government affairs, local community interests based on community initiatives, origin rights and/ or traditional rights that are recognized and respected in the system of government of the Unitary State of the Republic of Indonesia. This law makes the Village have the authority to manage and regulate the interests of the community in accordance with local conditions and social, cultural so that the position of a village that has genuine autonomy becomes very strategic.</w:t>
      </w:r>
    </w:p>
    <w:p w14:paraId="2E1CE340" w14:textId="77777777" w:rsidR="00EC7076" w:rsidRPr="00EC7076" w:rsidRDefault="00EC7076" w:rsidP="00EC7076">
      <w:pPr>
        <w:spacing w:before="0" w:beforeAutospacing="0" w:after="0" w:afterAutospacing="0"/>
        <w:ind w:left="0" w:right="0" w:firstLine="567"/>
        <w:jc w:val="both"/>
        <w:rPr>
          <w:rFonts w:ascii="Times New Roman" w:hAnsi="Times New Roman"/>
          <w:sz w:val="24"/>
          <w:szCs w:val="24"/>
        </w:rPr>
      </w:pPr>
      <w:r w:rsidRPr="00EC7076">
        <w:rPr>
          <w:rFonts w:ascii="Times New Roman" w:hAnsi="Times New Roman"/>
          <w:sz w:val="24"/>
          <w:szCs w:val="24"/>
        </w:rPr>
        <w:t>The implementation of authority based on origin rights and village-scale local authority with financial support from the Village Fund can be a strong incentive for villages to progress and be independent. Article 1 number (8) of Government Regulation Number 43 of 2014 concerning Regulations for Implementing Law Number 6 of 2014 concerning Villages, defines Village Funds as funds originating from the state revenue and expenditure budget earmarked for Villages which are transferred through the regional income and expenditure budget regency/municipality and is used to finance government administration, implementation of development, community development, and community empowerment.</w:t>
      </w:r>
    </w:p>
    <w:p w14:paraId="2546E0AC" w14:textId="77777777" w:rsidR="00EC7076" w:rsidRPr="00EC7076" w:rsidRDefault="00EC7076" w:rsidP="00EC7076">
      <w:pPr>
        <w:spacing w:before="0" w:beforeAutospacing="0" w:after="0" w:afterAutospacing="0"/>
        <w:ind w:left="0" w:right="0" w:firstLine="567"/>
        <w:jc w:val="both"/>
        <w:rPr>
          <w:rFonts w:ascii="Times New Roman" w:hAnsi="Times New Roman"/>
          <w:sz w:val="24"/>
          <w:szCs w:val="24"/>
        </w:rPr>
      </w:pPr>
      <w:r w:rsidRPr="00EC7076">
        <w:rPr>
          <w:rFonts w:ascii="Times New Roman" w:hAnsi="Times New Roman"/>
          <w:sz w:val="24"/>
          <w:szCs w:val="24"/>
        </w:rPr>
        <w:t>Principally, the Village Fund is a stimulant or stimulus fund to encourage financing of village government programs supported by community participation in carrying out government activities and community empowerment based on local wisdom. infrastructure, community welfare, economic business and social education, and the field of village community empowerment, or in determining priorities for the use of Village Funds agreed upon and decided through village meetings</w:t>
      </w:r>
    </w:p>
    <w:p w14:paraId="2B25F8D5" w14:textId="77777777" w:rsidR="00EC7076" w:rsidRPr="00EC7076" w:rsidRDefault="00EC7076" w:rsidP="00EC7076">
      <w:pPr>
        <w:spacing w:before="0" w:beforeAutospacing="0" w:after="0" w:afterAutospacing="0"/>
        <w:ind w:left="0" w:right="0" w:firstLine="567"/>
        <w:jc w:val="both"/>
        <w:rPr>
          <w:rFonts w:ascii="Times New Roman" w:hAnsi="Times New Roman"/>
          <w:sz w:val="24"/>
          <w:szCs w:val="24"/>
        </w:rPr>
      </w:pPr>
      <w:r w:rsidRPr="00EC7076">
        <w:rPr>
          <w:rFonts w:ascii="Times New Roman" w:hAnsi="Times New Roman"/>
          <w:sz w:val="24"/>
          <w:szCs w:val="24"/>
        </w:rPr>
        <w:lastRenderedPageBreak/>
        <w:t>Provisions regarding the distribution of Village Funds are regulated in the Minister of Finance Regulation, the most recent Number 101/PMK.07/2020 concerning Management of Transfers to Regions and Village Funds. For the disbursement of Village Funds, the Regional Government requires village officials to determine priority development for the following year through the Village Development Planning Meeting (</w:t>
      </w:r>
      <w:proofErr w:type="spellStart"/>
      <w:r w:rsidRPr="00EC7076">
        <w:rPr>
          <w:rFonts w:ascii="Times New Roman" w:hAnsi="Times New Roman"/>
          <w:sz w:val="24"/>
          <w:szCs w:val="24"/>
        </w:rPr>
        <w:t>Musrenbangdes</w:t>
      </w:r>
      <w:proofErr w:type="spellEnd"/>
      <w:r w:rsidRPr="00EC7076">
        <w:rPr>
          <w:rFonts w:ascii="Times New Roman" w:hAnsi="Times New Roman"/>
          <w:sz w:val="24"/>
          <w:szCs w:val="24"/>
        </w:rPr>
        <w:t xml:space="preserve">). In accordance with Government Regulation Number 60 of 2014 concerning Village Funds Sourced from the State Revenue and Expenditure Budget, this </w:t>
      </w:r>
      <w:proofErr w:type="spellStart"/>
      <w:r w:rsidRPr="00EC7076">
        <w:rPr>
          <w:rFonts w:ascii="Times New Roman" w:hAnsi="Times New Roman"/>
          <w:sz w:val="24"/>
          <w:szCs w:val="24"/>
        </w:rPr>
        <w:t>Musrenbangdes</w:t>
      </w:r>
      <w:proofErr w:type="spellEnd"/>
      <w:r w:rsidRPr="00EC7076">
        <w:rPr>
          <w:rFonts w:ascii="Times New Roman" w:hAnsi="Times New Roman"/>
          <w:sz w:val="24"/>
          <w:szCs w:val="24"/>
        </w:rPr>
        <w:t xml:space="preserve"> is attended by village officials, community representatives per RT/RW, religious leaders, community leaders, LKMD (Village Community Resilience Institute) and BPD </w:t>
      </w:r>
      <w:proofErr w:type="gramStart"/>
      <w:r w:rsidRPr="00EC7076">
        <w:rPr>
          <w:rFonts w:ascii="Times New Roman" w:hAnsi="Times New Roman"/>
          <w:sz w:val="24"/>
          <w:szCs w:val="24"/>
        </w:rPr>
        <w:t>( Village</w:t>
      </w:r>
      <w:proofErr w:type="gramEnd"/>
      <w:r w:rsidRPr="00EC7076">
        <w:rPr>
          <w:rFonts w:ascii="Times New Roman" w:hAnsi="Times New Roman"/>
          <w:sz w:val="24"/>
          <w:szCs w:val="24"/>
        </w:rPr>
        <w:t xml:space="preserve"> Consultative Council).</w:t>
      </w:r>
    </w:p>
    <w:p w14:paraId="6AC7CEC1" w14:textId="77777777" w:rsidR="00EC7076" w:rsidRPr="00EC7076" w:rsidRDefault="00EC7076" w:rsidP="00EC7076">
      <w:pPr>
        <w:spacing w:before="0" w:beforeAutospacing="0" w:after="0" w:afterAutospacing="0"/>
        <w:ind w:left="0" w:right="0" w:firstLine="567"/>
        <w:jc w:val="both"/>
        <w:rPr>
          <w:rFonts w:ascii="Times New Roman" w:hAnsi="Times New Roman"/>
          <w:sz w:val="24"/>
          <w:szCs w:val="24"/>
        </w:rPr>
      </w:pPr>
      <w:r w:rsidRPr="00EC7076">
        <w:rPr>
          <w:rFonts w:ascii="Times New Roman" w:hAnsi="Times New Roman"/>
          <w:sz w:val="24"/>
          <w:szCs w:val="24"/>
        </w:rPr>
        <w:t>The Indonesian nation was blessed with a variety of cultures and areas of local wisdom throughout the archipelago. This local wisdom is the nation's cultural heritage. Local wisdom varies in each region and contains various norms and values. To know the local wisdom of an area, we must understand the local cultural values in that area, for example village meetings, mutual cooperation, mutual respect, it's hard to be happy with each other, and other cultures and traditions. In the context of using Village Funds, the involvement of the community in all aspects of village development, in principle, must emphasize their participation in managing Village Funds based on local wisdom, so that it will give the community the ability to access, voice and control the use of village funds more optimally, effectively, efficient and sustainable. The community participatory approach in the process of managing Village Funds by utilizing the local potentials that exist in the community is an advancement in the development and empowerment of rural communities, where the community can carry out active activities and can also help its economy and village development.</w:t>
      </w:r>
    </w:p>
    <w:p w14:paraId="0E53B7FB" w14:textId="42CD4CDF" w:rsidR="00EC7076" w:rsidRPr="00EC7076" w:rsidRDefault="00EC7076" w:rsidP="00EC7076">
      <w:pPr>
        <w:spacing w:before="0" w:beforeAutospacing="0" w:after="0" w:afterAutospacing="0"/>
        <w:ind w:left="0" w:right="0" w:firstLine="567"/>
        <w:jc w:val="both"/>
        <w:rPr>
          <w:rFonts w:ascii="Times New Roman" w:hAnsi="Times New Roman"/>
          <w:sz w:val="24"/>
          <w:szCs w:val="24"/>
        </w:rPr>
      </w:pPr>
      <w:r w:rsidRPr="00EC7076">
        <w:rPr>
          <w:rFonts w:ascii="Times New Roman" w:hAnsi="Times New Roman"/>
          <w:sz w:val="24"/>
          <w:szCs w:val="24"/>
        </w:rPr>
        <w:t xml:space="preserve">Data from the Indonesia Corruption Watch (ICW) report shows that there were 46 cases of corruption in the village budget sector out of 271 corruption cases during 2019. Village budget corruption was recorded as causing state losses of up to IDR 32.3 billion. In 2020 semester I (one) ICW noted that there were 169 cases of corruption and corruption in the village fund budget sector was still the most prevalent, namely 44 cases. The high rate of corruption at the village level is due to various factors including; the lack of community involvement in the village budget planning and oversight process, not optimal village institutions such as the Village Consultative </w:t>
      </w:r>
      <w:proofErr w:type="gramStart"/>
      <w:r w:rsidRPr="00EC7076">
        <w:rPr>
          <w:rFonts w:ascii="Times New Roman" w:hAnsi="Times New Roman"/>
          <w:sz w:val="24"/>
          <w:szCs w:val="24"/>
        </w:rPr>
        <w:t>Body ,</w:t>
      </w:r>
      <w:proofErr w:type="gramEnd"/>
      <w:r w:rsidRPr="00EC7076">
        <w:rPr>
          <w:rFonts w:ascii="Times New Roman" w:hAnsi="Times New Roman"/>
          <w:sz w:val="24"/>
          <w:szCs w:val="24"/>
        </w:rPr>
        <w:t xml:space="preserve"> limited competence of the Village Head and village apparatus, and the high political costs of village head election. The act of misusing the management of village funds resulted in a decrease in public trust in the village government. The community has a very important role in preventing the occurrence of deviant policies in the management of village funds. One of the efforts that can be made by the community to monitor deviations is through the application of cultural values which are a form of local wisdom. On the other hand, the Regency/City Government, in this case, is given the authority to be able to impose sanctions in the form of delaying the distribution of village funds if the village head in preparing reports on the use of village funds is not in accordance with the priorities for using village funds, general guidelines, technical guidelines for activities, or there is a deposit of money in the form of deposits of more than 2 (two) months there is a reduction in village funds. For this reason, the author is interested in studying and analyzing a participatory approach based on local wisdom in Village Fund Management as a way to optimize the management and use of Village Funds to realize village development and empower village communities based on the Village Law.</w:t>
      </w:r>
    </w:p>
    <w:p w14:paraId="3CC5C105" w14:textId="77777777" w:rsidR="00EC7076" w:rsidRPr="00EC7076" w:rsidRDefault="00EC7076" w:rsidP="00EC7076">
      <w:pPr>
        <w:spacing w:before="0" w:beforeAutospacing="0" w:after="0" w:afterAutospacing="0"/>
        <w:ind w:left="0" w:right="0" w:firstLine="567"/>
        <w:jc w:val="both"/>
        <w:rPr>
          <w:rFonts w:ascii="Times New Roman" w:hAnsi="Times New Roman"/>
          <w:sz w:val="24"/>
          <w:szCs w:val="24"/>
        </w:rPr>
      </w:pPr>
      <w:proofErr w:type="spellStart"/>
      <w:r w:rsidRPr="00EC7076">
        <w:rPr>
          <w:rFonts w:ascii="Times New Roman" w:hAnsi="Times New Roman"/>
          <w:sz w:val="24"/>
          <w:szCs w:val="24"/>
        </w:rPr>
        <w:t>Kupang</w:t>
      </w:r>
      <w:proofErr w:type="spellEnd"/>
      <w:r w:rsidRPr="00EC7076">
        <w:rPr>
          <w:rFonts w:ascii="Times New Roman" w:hAnsi="Times New Roman"/>
          <w:sz w:val="24"/>
          <w:szCs w:val="24"/>
        </w:rPr>
        <w:t xml:space="preserve"> Regency is one of the districts in NTT that has received village fund allocations since 2015 in the amount of Rp. 44,657,895,000 which continues in 2016 amounting to Rp. 82,747,060,000 and increased again in 2017 by Rp. 96,306,880,000 while in 2018 it increased again to 104,650,780,000. Meanwhile, for 2019 and 2020, each is as follows, namely Rp. 112,668,200,000 and Rp. 128,755,270,000. The number continues to increase until now in </w:t>
      </w:r>
      <w:r w:rsidRPr="00EC7076">
        <w:rPr>
          <w:rFonts w:ascii="Times New Roman" w:hAnsi="Times New Roman"/>
          <w:sz w:val="24"/>
          <w:szCs w:val="24"/>
        </w:rPr>
        <w:lastRenderedPageBreak/>
        <w:t xml:space="preserve">2022 with an average village fund allocation of approximately 1 billion or more to be distributed to 160 villages in </w:t>
      </w:r>
      <w:proofErr w:type="spellStart"/>
      <w:r w:rsidRPr="00EC7076">
        <w:rPr>
          <w:rFonts w:ascii="Times New Roman" w:hAnsi="Times New Roman"/>
          <w:sz w:val="24"/>
          <w:szCs w:val="24"/>
        </w:rPr>
        <w:t>Kupang</w:t>
      </w:r>
      <w:proofErr w:type="spellEnd"/>
      <w:r w:rsidRPr="00EC7076">
        <w:rPr>
          <w:rFonts w:ascii="Times New Roman" w:hAnsi="Times New Roman"/>
          <w:sz w:val="24"/>
          <w:szCs w:val="24"/>
        </w:rPr>
        <w:t xml:space="preserve"> district.</w:t>
      </w:r>
    </w:p>
    <w:p w14:paraId="151AA17F" w14:textId="098AB66F" w:rsidR="00EE5DCF" w:rsidRPr="00EC7076" w:rsidRDefault="00EC7076" w:rsidP="00EC7076">
      <w:pPr>
        <w:spacing w:before="0" w:beforeAutospacing="0" w:after="0" w:afterAutospacing="0"/>
        <w:ind w:left="0" w:right="0" w:firstLine="567"/>
        <w:jc w:val="both"/>
        <w:rPr>
          <w:rFonts w:ascii="Times New Roman" w:hAnsi="Times New Roman"/>
          <w:color w:val="000000" w:themeColor="text1"/>
          <w:sz w:val="24"/>
          <w:szCs w:val="24"/>
        </w:rPr>
      </w:pPr>
      <w:r w:rsidRPr="00EC7076">
        <w:rPr>
          <w:rFonts w:ascii="Times New Roman" w:hAnsi="Times New Roman"/>
          <w:sz w:val="24"/>
          <w:szCs w:val="24"/>
        </w:rPr>
        <w:t xml:space="preserve">Based on the results of the pre-research, it shows that of the 160 villages in </w:t>
      </w:r>
      <w:proofErr w:type="spellStart"/>
      <w:r w:rsidRPr="00EC7076">
        <w:rPr>
          <w:rFonts w:ascii="Times New Roman" w:hAnsi="Times New Roman"/>
          <w:sz w:val="24"/>
          <w:szCs w:val="24"/>
        </w:rPr>
        <w:t>Kupang</w:t>
      </w:r>
      <w:proofErr w:type="spellEnd"/>
      <w:r w:rsidRPr="00EC7076">
        <w:rPr>
          <w:rFonts w:ascii="Times New Roman" w:hAnsi="Times New Roman"/>
          <w:sz w:val="24"/>
          <w:szCs w:val="24"/>
        </w:rPr>
        <w:t xml:space="preserve"> district, there are still many villages that are lagging behind, even very underdeveloped. Of the seven villages in the </w:t>
      </w:r>
      <w:proofErr w:type="spellStart"/>
      <w:r w:rsidRPr="00EC7076">
        <w:rPr>
          <w:rFonts w:ascii="Times New Roman" w:hAnsi="Times New Roman"/>
          <w:sz w:val="24"/>
          <w:szCs w:val="24"/>
        </w:rPr>
        <w:t>Kupang</w:t>
      </w:r>
      <w:proofErr w:type="spellEnd"/>
      <w:r w:rsidRPr="00EC7076">
        <w:rPr>
          <w:rFonts w:ascii="Times New Roman" w:hAnsi="Times New Roman"/>
          <w:sz w:val="24"/>
          <w:szCs w:val="24"/>
        </w:rPr>
        <w:t xml:space="preserve"> Tengah sub-district which were the object of this study, it was shown that there were only two (2) villages that were categorized as underdeveloped and developing villages, namely East </w:t>
      </w:r>
      <w:proofErr w:type="spellStart"/>
      <w:r w:rsidRPr="00EC7076">
        <w:rPr>
          <w:rFonts w:ascii="Times New Roman" w:hAnsi="Times New Roman"/>
          <w:sz w:val="24"/>
          <w:szCs w:val="24"/>
        </w:rPr>
        <w:t>Baumata</w:t>
      </w:r>
      <w:proofErr w:type="spellEnd"/>
      <w:r w:rsidRPr="00EC7076">
        <w:rPr>
          <w:rFonts w:ascii="Times New Roman" w:hAnsi="Times New Roman"/>
          <w:sz w:val="24"/>
          <w:szCs w:val="24"/>
        </w:rPr>
        <w:t xml:space="preserve"> Village and Mata Air Village to see and analyze the extent of Transformation of Local Values in the management of Village Funds</w:t>
      </w:r>
      <w:proofErr w:type="gramStart"/>
      <w:r w:rsidRPr="00EC7076">
        <w:rPr>
          <w:rFonts w:ascii="Times New Roman" w:hAnsi="Times New Roman"/>
          <w:sz w:val="24"/>
          <w:szCs w:val="24"/>
        </w:rPr>
        <w:t>. .</w:t>
      </w:r>
      <w:proofErr w:type="gramEnd"/>
      <w:r w:rsidRPr="00EC7076">
        <w:rPr>
          <w:rFonts w:ascii="Times New Roman" w:hAnsi="Times New Roman"/>
          <w:sz w:val="24"/>
          <w:szCs w:val="24"/>
        </w:rPr>
        <w:t xml:space="preserve"> The aim of this study is to analyze the transformation of local wisdom values in the management of Village Funds, to analyze the impact of Village Fund management on village economic development and to formulate village fund management policies based on local wisdom towards advanced and independent villages.</w:t>
      </w:r>
      <w:r w:rsidR="009269A2" w:rsidRPr="00EC7076">
        <w:rPr>
          <w:rFonts w:ascii="Times New Roman" w:hAnsi="Times New Roman"/>
          <w:color w:val="000000" w:themeColor="text1"/>
          <w:sz w:val="24"/>
          <w:szCs w:val="24"/>
        </w:rPr>
        <w:t xml:space="preserve"> </w:t>
      </w:r>
    </w:p>
    <w:p w14:paraId="28C4E872" w14:textId="77777777" w:rsidR="009269A2" w:rsidRDefault="009269A2" w:rsidP="00EE5DCF">
      <w:pPr>
        <w:spacing w:before="0" w:beforeAutospacing="0" w:after="0" w:afterAutospacing="0"/>
        <w:ind w:left="0" w:right="0" w:firstLine="567"/>
        <w:jc w:val="both"/>
        <w:rPr>
          <w:rFonts w:ascii="Times New Roman" w:hAnsi="Times New Roman"/>
          <w:color w:val="000000" w:themeColor="text1"/>
        </w:rPr>
      </w:pPr>
    </w:p>
    <w:p w14:paraId="70F8312C" w14:textId="108386D4" w:rsidR="00F86D86" w:rsidRPr="00EC7076" w:rsidRDefault="00F86D86" w:rsidP="00EC7076">
      <w:pPr>
        <w:spacing w:before="0" w:beforeAutospacing="0" w:after="0" w:afterAutospacing="0"/>
        <w:ind w:left="0" w:right="0"/>
        <w:jc w:val="both"/>
        <w:rPr>
          <w:rFonts w:ascii="Times New Roman" w:hAnsi="Times New Roman"/>
          <w:sz w:val="24"/>
          <w:szCs w:val="24"/>
        </w:rPr>
      </w:pPr>
    </w:p>
    <w:p w14:paraId="29589633" w14:textId="2935A94D" w:rsidR="00F86D86" w:rsidRDefault="00E208F7" w:rsidP="003F585B">
      <w:pPr>
        <w:spacing w:before="0" w:beforeAutospacing="0" w:after="0" w:afterAutospacing="0"/>
        <w:ind w:left="0" w:right="0"/>
        <w:rPr>
          <w:rFonts w:ascii="Times New Roman" w:hAnsi="Times New Roman"/>
          <w:b/>
          <w:sz w:val="24"/>
          <w:szCs w:val="24"/>
          <w:lang w:val="id-ID"/>
        </w:rPr>
      </w:pPr>
      <w:r w:rsidRPr="004F0B21">
        <w:rPr>
          <w:rFonts w:ascii="Times New Roman" w:hAnsi="Times New Roman"/>
          <w:b/>
          <w:sz w:val="24"/>
          <w:szCs w:val="24"/>
          <w:lang w:val="id-ID"/>
        </w:rPr>
        <w:t>RESEARCH METHODS</w:t>
      </w:r>
    </w:p>
    <w:p w14:paraId="40E3EE08" w14:textId="77777777" w:rsidR="00EE5DCF" w:rsidRDefault="00EE5DCF" w:rsidP="003F585B">
      <w:pPr>
        <w:spacing w:before="0" w:beforeAutospacing="0" w:after="0" w:afterAutospacing="0"/>
        <w:ind w:left="0" w:right="0"/>
        <w:rPr>
          <w:rFonts w:ascii="Times New Roman" w:hAnsi="Times New Roman"/>
          <w:b/>
          <w:sz w:val="24"/>
          <w:szCs w:val="24"/>
          <w:lang w:val="id-ID"/>
        </w:rPr>
      </w:pPr>
    </w:p>
    <w:p w14:paraId="6E809DE5" w14:textId="77777777" w:rsidR="00EC7076" w:rsidRDefault="00EC7076" w:rsidP="00EC7076">
      <w:pPr>
        <w:spacing w:before="0" w:beforeAutospacing="0" w:after="0" w:afterAutospacing="0"/>
        <w:ind w:left="0" w:right="0" w:firstLine="567"/>
        <w:jc w:val="both"/>
        <w:rPr>
          <w:rFonts w:ascii="Times New Roman" w:hAnsi="Times New Roman"/>
        </w:rPr>
      </w:pPr>
      <w:r w:rsidRPr="00556B6E">
        <w:rPr>
          <w:rFonts w:ascii="Times New Roman" w:hAnsi="Times New Roman"/>
        </w:rPr>
        <w:t xml:space="preserve">This research approach is a case study in villages in the </w:t>
      </w:r>
      <w:proofErr w:type="spellStart"/>
      <w:r w:rsidRPr="00556B6E">
        <w:rPr>
          <w:rFonts w:ascii="Times New Roman" w:hAnsi="Times New Roman"/>
        </w:rPr>
        <w:t>Kupang</w:t>
      </w:r>
      <w:proofErr w:type="spellEnd"/>
      <w:r w:rsidRPr="00556B6E">
        <w:rPr>
          <w:rFonts w:ascii="Times New Roman" w:hAnsi="Times New Roman"/>
        </w:rPr>
        <w:t xml:space="preserve"> Tengah sub-district consisting of seven villages by selecting or determining village criteria based on the developing village index, then analyzed qualitatively based on the phenomena that occur in the object. systematically, empirically, and critically. Specifically, this study aims to explain the transformation of local wisdom values in the management of village funds and their impact on the village economy. This type of research is qualitative research, namely research based on non-positivism philosophy which views that reality/symptoms/phenomena cannot be generalized.</w:t>
      </w:r>
    </w:p>
    <w:p w14:paraId="03AA580D" w14:textId="4B53F23B" w:rsidR="00EE5DCF" w:rsidRPr="00EC7076" w:rsidRDefault="00EC7076" w:rsidP="00EC7076">
      <w:pPr>
        <w:spacing w:before="0" w:beforeAutospacing="0" w:after="0" w:afterAutospacing="0"/>
        <w:ind w:left="0" w:right="0" w:firstLine="567"/>
        <w:jc w:val="both"/>
        <w:rPr>
          <w:rFonts w:ascii="Times New Roman" w:hAnsi="Times New Roman"/>
        </w:rPr>
      </w:pPr>
      <w:r w:rsidRPr="00EC7076">
        <w:rPr>
          <w:rFonts w:ascii="Times New Roman" w:hAnsi="Times New Roman"/>
        </w:rPr>
        <w:t xml:space="preserve">This research was conducted to obtain empirical evidence about the transformation of local values in the management of village funds in every process starting from the planning process to accountability and its impact on village economic growth in villages in </w:t>
      </w:r>
      <w:proofErr w:type="spellStart"/>
      <w:r w:rsidRPr="00EC7076">
        <w:rPr>
          <w:rFonts w:ascii="Times New Roman" w:hAnsi="Times New Roman"/>
        </w:rPr>
        <w:t>Kupang</w:t>
      </w:r>
      <w:proofErr w:type="spellEnd"/>
      <w:r w:rsidRPr="00EC7076">
        <w:rPr>
          <w:rFonts w:ascii="Times New Roman" w:hAnsi="Times New Roman"/>
        </w:rPr>
        <w:t xml:space="preserve"> Tengah District. The informants for this study were village officials who were directly involved in managing village funds, while the data were obtained through interviews and observations which would then be analyzed in stages according to the approach used in this study, namely data reduction, data display and conclusion.</w:t>
      </w:r>
    </w:p>
    <w:p w14:paraId="65D66ED5" w14:textId="26416697" w:rsidR="00F86D86" w:rsidRPr="00F86D86" w:rsidRDefault="00F86D86" w:rsidP="00F86D86">
      <w:pPr>
        <w:spacing w:before="0" w:beforeAutospacing="0" w:after="0" w:afterAutospacing="0"/>
        <w:ind w:left="0" w:right="0" w:firstLine="720"/>
        <w:jc w:val="both"/>
        <w:rPr>
          <w:rFonts w:ascii="Times New Roman" w:hAnsi="Times New Roman"/>
          <w:b/>
          <w:sz w:val="24"/>
          <w:szCs w:val="24"/>
        </w:rPr>
      </w:pPr>
    </w:p>
    <w:p w14:paraId="1855CA62" w14:textId="77777777" w:rsidR="00D432F7" w:rsidRPr="002F3BF0" w:rsidRDefault="00D432F7" w:rsidP="00F43954">
      <w:pPr>
        <w:spacing w:before="0" w:beforeAutospacing="0" w:after="0" w:afterAutospacing="0"/>
        <w:ind w:left="0" w:right="0"/>
        <w:jc w:val="both"/>
        <w:rPr>
          <w:rFonts w:ascii="Times New Roman" w:hAnsi="Times New Roman"/>
          <w:sz w:val="24"/>
          <w:szCs w:val="24"/>
        </w:rPr>
      </w:pPr>
    </w:p>
    <w:p w14:paraId="392A4F3C" w14:textId="77777777" w:rsidR="00E454D2" w:rsidRPr="00C15C98" w:rsidRDefault="00E454D2" w:rsidP="002A10E8">
      <w:pPr>
        <w:pStyle w:val="HEADING10"/>
        <w:spacing w:before="0" w:after="0" w:line="240" w:lineRule="auto"/>
        <w:rPr>
          <w:rFonts w:ascii="Times New Roman" w:hAnsi="Times New Roman"/>
        </w:rPr>
      </w:pPr>
      <w:r w:rsidRPr="00C15C98">
        <w:rPr>
          <w:rFonts w:ascii="Times New Roman" w:hAnsi="Times New Roman"/>
        </w:rPr>
        <w:t>RESULTS AND DISCUSSION</w:t>
      </w:r>
    </w:p>
    <w:p w14:paraId="307BE157" w14:textId="77777777" w:rsidR="002A10E8" w:rsidRPr="00C15C98" w:rsidRDefault="002A10E8" w:rsidP="002A10E8">
      <w:pPr>
        <w:pStyle w:val="HEADING10"/>
        <w:spacing w:before="0" w:after="0" w:line="240" w:lineRule="auto"/>
        <w:rPr>
          <w:rFonts w:ascii="Times New Roman" w:hAnsi="Times New Roman"/>
          <w:b w:val="0"/>
          <w:iCs/>
        </w:rPr>
      </w:pPr>
    </w:p>
    <w:p w14:paraId="7EF26B5C" w14:textId="77777777" w:rsidR="00EC7076" w:rsidRPr="00556B6E" w:rsidRDefault="00EC7076" w:rsidP="00EC7076">
      <w:pPr>
        <w:spacing w:before="0" w:beforeAutospacing="0" w:after="0" w:afterAutospacing="0"/>
        <w:ind w:left="0" w:right="0"/>
        <w:jc w:val="both"/>
        <w:rPr>
          <w:rFonts w:ascii="Times New Roman" w:hAnsi="Times New Roman"/>
          <w:b/>
        </w:rPr>
      </w:pPr>
      <w:r w:rsidRPr="00556B6E">
        <w:rPr>
          <w:rFonts w:ascii="Times New Roman" w:hAnsi="Times New Roman"/>
          <w:b/>
        </w:rPr>
        <w:t xml:space="preserve">Local Wisdom Model of Village Fund Management in East </w:t>
      </w:r>
      <w:proofErr w:type="spellStart"/>
      <w:r w:rsidRPr="00556B6E">
        <w:rPr>
          <w:rFonts w:ascii="Times New Roman" w:hAnsi="Times New Roman"/>
          <w:b/>
        </w:rPr>
        <w:t>Baumata</w:t>
      </w:r>
      <w:proofErr w:type="spellEnd"/>
      <w:r w:rsidRPr="00556B6E">
        <w:rPr>
          <w:rFonts w:ascii="Times New Roman" w:hAnsi="Times New Roman"/>
          <w:b/>
        </w:rPr>
        <w:t xml:space="preserve"> Village</w:t>
      </w:r>
    </w:p>
    <w:p w14:paraId="350DA687" w14:textId="77777777" w:rsidR="00EC7076" w:rsidRPr="00556B6E" w:rsidRDefault="00EC7076" w:rsidP="00EC7076">
      <w:pPr>
        <w:spacing w:before="0" w:beforeAutospacing="0" w:after="0" w:afterAutospacing="0"/>
        <w:ind w:left="0" w:right="0" w:firstLine="567"/>
        <w:jc w:val="both"/>
        <w:rPr>
          <w:rFonts w:ascii="Times New Roman" w:hAnsi="Times New Roman"/>
        </w:rPr>
      </w:pPr>
      <w:r w:rsidRPr="00556B6E">
        <w:rPr>
          <w:rFonts w:ascii="Times New Roman" w:hAnsi="Times New Roman"/>
        </w:rPr>
        <w:t xml:space="preserve">The management of village funds in East </w:t>
      </w:r>
      <w:proofErr w:type="spellStart"/>
      <w:r w:rsidRPr="00556B6E">
        <w:rPr>
          <w:rFonts w:ascii="Times New Roman" w:hAnsi="Times New Roman"/>
        </w:rPr>
        <w:t>Baumata</w:t>
      </w:r>
      <w:proofErr w:type="spellEnd"/>
      <w:r w:rsidRPr="00556B6E">
        <w:rPr>
          <w:rFonts w:ascii="Times New Roman" w:hAnsi="Times New Roman"/>
        </w:rPr>
        <w:t xml:space="preserve"> Village follows the stages mandated in the Minister of Home Affairs Regulation Number 20 of 2018 concerning Village Financial Management and the Minister of Village Regulation, Development of Disadvantaged Regions and Transmigration Number 16 of 2019 concerning Village Deliberations. The results of the study show that in order to regenerate the spirit of mutual cooperation, brotherhood, kinship and a sense of belonging to East </w:t>
      </w:r>
      <w:proofErr w:type="spellStart"/>
      <w:r w:rsidRPr="00556B6E">
        <w:rPr>
          <w:rFonts w:ascii="Times New Roman" w:hAnsi="Times New Roman"/>
        </w:rPr>
        <w:t>Baumata</w:t>
      </w:r>
      <w:proofErr w:type="spellEnd"/>
      <w:r w:rsidRPr="00556B6E">
        <w:rPr>
          <w:rFonts w:ascii="Times New Roman" w:hAnsi="Times New Roman"/>
        </w:rPr>
        <w:t xml:space="preserve"> Village, in the aspect of village financial planning and village development, East </w:t>
      </w:r>
      <w:proofErr w:type="spellStart"/>
      <w:r w:rsidRPr="00556B6E">
        <w:rPr>
          <w:rFonts w:ascii="Times New Roman" w:hAnsi="Times New Roman"/>
        </w:rPr>
        <w:t>Baumata</w:t>
      </w:r>
      <w:proofErr w:type="spellEnd"/>
      <w:r w:rsidRPr="00556B6E">
        <w:rPr>
          <w:rFonts w:ascii="Times New Roman" w:hAnsi="Times New Roman"/>
        </w:rPr>
        <w:t xml:space="preserve"> Village revives the local wisdom model that has been passed down by the ancestors and founders of </w:t>
      </w:r>
      <w:proofErr w:type="spellStart"/>
      <w:r w:rsidRPr="00556B6E">
        <w:rPr>
          <w:rFonts w:ascii="Times New Roman" w:hAnsi="Times New Roman"/>
        </w:rPr>
        <w:t>Baumata</w:t>
      </w:r>
      <w:proofErr w:type="spellEnd"/>
      <w:r w:rsidRPr="00556B6E">
        <w:rPr>
          <w:rFonts w:ascii="Times New Roman" w:hAnsi="Times New Roman"/>
        </w:rPr>
        <w:t xml:space="preserve"> </w:t>
      </w:r>
      <w:proofErr w:type="gramStart"/>
      <w:r w:rsidRPr="00556B6E">
        <w:rPr>
          <w:rFonts w:ascii="Times New Roman" w:hAnsi="Times New Roman"/>
        </w:rPr>
        <w:t>Village .</w:t>
      </w:r>
      <w:proofErr w:type="gramEnd"/>
      <w:r w:rsidRPr="00556B6E">
        <w:rPr>
          <w:rFonts w:ascii="Times New Roman" w:hAnsi="Times New Roman"/>
        </w:rPr>
        <w:t xml:space="preserve"> East, namely "</w:t>
      </w:r>
      <w:proofErr w:type="spellStart"/>
      <w:r w:rsidRPr="00556B6E">
        <w:rPr>
          <w:rFonts w:ascii="Times New Roman" w:hAnsi="Times New Roman"/>
        </w:rPr>
        <w:t>tabuaba</w:t>
      </w:r>
      <w:proofErr w:type="spellEnd"/>
      <w:r w:rsidRPr="00556B6E">
        <w:rPr>
          <w:rFonts w:ascii="Times New Roman" w:hAnsi="Times New Roman"/>
        </w:rPr>
        <w:t xml:space="preserve"> </w:t>
      </w:r>
      <w:proofErr w:type="spellStart"/>
      <w:r w:rsidRPr="00556B6E">
        <w:rPr>
          <w:rFonts w:ascii="Times New Roman" w:hAnsi="Times New Roman"/>
        </w:rPr>
        <w:t>hanaf</w:t>
      </w:r>
      <w:proofErr w:type="spellEnd"/>
      <w:r w:rsidRPr="00556B6E">
        <w:rPr>
          <w:rFonts w:ascii="Times New Roman" w:hAnsi="Times New Roman"/>
        </w:rPr>
        <w:t xml:space="preserve"> </w:t>
      </w:r>
      <w:proofErr w:type="spellStart"/>
      <w:r w:rsidRPr="00556B6E">
        <w:rPr>
          <w:rFonts w:ascii="Times New Roman" w:hAnsi="Times New Roman"/>
        </w:rPr>
        <w:t>mbi</w:t>
      </w:r>
      <w:proofErr w:type="spellEnd"/>
      <w:r w:rsidRPr="00556B6E">
        <w:rPr>
          <w:rFonts w:ascii="Times New Roman" w:hAnsi="Times New Roman"/>
        </w:rPr>
        <w:t xml:space="preserve"> </w:t>
      </w:r>
      <w:proofErr w:type="spellStart"/>
      <w:r w:rsidRPr="00556B6E">
        <w:rPr>
          <w:rFonts w:ascii="Times New Roman" w:hAnsi="Times New Roman"/>
        </w:rPr>
        <w:t>lopo</w:t>
      </w:r>
      <w:proofErr w:type="spellEnd"/>
      <w:r w:rsidRPr="00556B6E">
        <w:rPr>
          <w:rFonts w:ascii="Times New Roman" w:hAnsi="Times New Roman"/>
        </w:rPr>
        <w:t xml:space="preserve">" or joint deliberations in </w:t>
      </w:r>
      <w:proofErr w:type="spellStart"/>
      <w:r w:rsidRPr="00556B6E">
        <w:rPr>
          <w:rFonts w:ascii="Times New Roman" w:hAnsi="Times New Roman"/>
        </w:rPr>
        <w:t>lopo</w:t>
      </w:r>
      <w:proofErr w:type="spellEnd"/>
      <w:r w:rsidRPr="00556B6E">
        <w:rPr>
          <w:rFonts w:ascii="Times New Roman" w:hAnsi="Times New Roman"/>
        </w:rPr>
        <w:t xml:space="preserve">, namely the traditional/typical house of the Timorese tribe who are the majority residents in East </w:t>
      </w:r>
      <w:proofErr w:type="spellStart"/>
      <w:r w:rsidRPr="00556B6E">
        <w:rPr>
          <w:rFonts w:ascii="Times New Roman" w:hAnsi="Times New Roman"/>
        </w:rPr>
        <w:t>Baumata</w:t>
      </w:r>
      <w:proofErr w:type="spellEnd"/>
      <w:r w:rsidRPr="00556B6E">
        <w:rPr>
          <w:rFonts w:ascii="Times New Roman" w:hAnsi="Times New Roman"/>
        </w:rPr>
        <w:t xml:space="preserve"> Village. The deliberation model "</w:t>
      </w:r>
      <w:proofErr w:type="spellStart"/>
      <w:r w:rsidRPr="00556B6E">
        <w:rPr>
          <w:rFonts w:ascii="Times New Roman" w:hAnsi="Times New Roman"/>
        </w:rPr>
        <w:t>tabuaba</w:t>
      </w:r>
      <w:proofErr w:type="spellEnd"/>
      <w:r w:rsidRPr="00556B6E">
        <w:rPr>
          <w:rFonts w:ascii="Times New Roman" w:hAnsi="Times New Roman"/>
        </w:rPr>
        <w:t xml:space="preserve"> </w:t>
      </w:r>
      <w:proofErr w:type="spellStart"/>
      <w:r w:rsidRPr="00556B6E">
        <w:rPr>
          <w:rFonts w:ascii="Times New Roman" w:hAnsi="Times New Roman"/>
        </w:rPr>
        <w:t>hanaf</w:t>
      </w:r>
      <w:proofErr w:type="spellEnd"/>
      <w:r w:rsidRPr="00556B6E">
        <w:rPr>
          <w:rFonts w:ascii="Times New Roman" w:hAnsi="Times New Roman"/>
        </w:rPr>
        <w:t xml:space="preserve"> </w:t>
      </w:r>
      <w:proofErr w:type="spellStart"/>
      <w:r w:rsidRPr="00556B6E">
        <w:rPr>
          <w:rFonts w:ascii="Times New Roman" w:hAnsi="Times New Roman"/>
        </w:rPr>
        <w:t>mbi</w:t>
      </w:r>
      <w:proofErr w:type="spellEnd"/>
      <w:r w:rsidRPr="00556B6E">
        <w:rPr>
          <w:rFonts w:ascii="Times New Roman" w:hAnsi="Times New Roman"/>
        </w:rPr>
        <w:t xml:space="preserve"> </w:t>
      </w:r>
      <w:proofErr w:type="spellStart"/>
      <w:r w:rsidRPr="00556B6E">
        <w:rPr>
          <w:rFonts w:ascii="Times New Roman" w:hAnsi="Times New Roman"/>
        </w:rPr>
        <w:t>lopo</w:t>
      </w:r>
      <w:proofErr w:type="spellEnd"/>
      <w:r w:rsidRPr="00556B6E">
        <w:rPr>
          <w:rFonts w:ascii="Times New Roman" w:hAnsi="Times New Roman"/>
        </w:rPr>
        <w:t xml:space="preserve">" has been carried out by the people of East </w:t>
      </w:r>
      <w:proofErr w:type="spellStart"/>
      <w:r w:rsidRPr="00556B6E">
        <w:rPr>
          <w:rFonts w:ascii="Times New Roman" w:hAnsi="Times New Roman"/>
        </w:rPr>
        <w:t>Baumata</w:t>
      </w:r>
      <w:proofErr w:type="spellEnd"/>
      <w:r w:rsidRPr="00556B6E">
        <w:rPr>
          <w:rFonts w:ascii="Times New Roman" w:hAnsi="Times New Roman"/>
        </w:rPr>
        <w:t xml:space="preserve"> Village since the ancestors of East </w:t>
      </w:r>
      <w:proofErr w:type="spellStart"/>
      <w:r w:rsidRPr="00556B6E">
        <w:rPr>
          <w:rFonts w:ascii="Times New Roman" w:hAnsi="Times New Roman"/>
        </w:rPr>
        <w:t>Baumata</w:t>
      </w:r>
      <w:proofErr w:type="spellEnd"/>
      <w:r w:rsidRPr="00556B6E">
        <w:rPr>
          <w:rFonts w:ascii="Times New Roman" w:hAnsi="Times New Roman"/>
        </w:rPr>
        <w:t xml:space="preserve"> Village existed and even before there were regulations governing deliberations. Even though the </w:t>
      </w:r>
      <w:proofErr w:type="spellStart"/>
      <w:r w:rsidRPr="00556B6E">
        <w:rPr>
          <w:rFonts w:ascii="Times New Roman" w:hAnsi="Times New Roman"/>
        </w:rPr>
        <w:t>lopo</w:t>
      </w:r>
      <w:proofErr w:type="spellEnd"/>
      <w:r w:rsidRPr="00556B6E">
        <w:rPr>
          <w:rFonts w:ascii="Times New Roman" w:hAnsi="Times New Roman"/>
        </w:rPr>
        <w:t xml:space="preserve"> building physically no longer exists in East </w:t>
      </w:r>
      <w:proofErr w:type="spellStart"/>
      <w:r w:rsidRPr="00556B6E">
        <w:rPr>
          <w:rFonts w:ascii="Times New Roman" w:hAnsi="Times New Roman"/>
        </w:rPr>
        <w:t>Baumata</w:t>
      </w:r>
      <w:proofErr w:type="spellEnd"/>
      <w:r w:rsidRPr="00556B6E">
        <w:rPr>
          <w:rFonts w:ascii="Times New Roman" w:hAnsi="Times New Roman"/>
        </w:rPr>
        <w:t xml:space="preserve"> Village, the spirit of deliberation "</w:t>
      </w:r>
      <w:proofErr w:type="spellStart"/>
      <w:r w:rsidRPr="00556B6E">
        <w:rPr>
          <w:rFonts w:ascii="Times New Roman" w:hAnsi="Times New Roman"/>
        </w:rPr>
        <w:t>tabuaba</w:t>
      </w:r>
      <w:proofErr w:type="spellEnd"/>
      <w:r w:rsidRPr="00556B6E">
        <w:rPr>
          <w:rFonts w:ascii="Times New Roman" w:hAnsi="Times New Roman"/>
        </w:rPr>
        <w:t xml:space="preserve"> </w:t>
      </w:r>
      <w:proofErr w:type="spellStart"/>
      <w:r w:rsidRPr="00556B6E">
        <w:rPr>
          <w:rFonts w:ascii="Times New Roman" w:hAnsi="Times New Roman"/>
        </w:rPr>
        <w:t>hanaf</w:t>
      </w:r>
      <w:proofErr w:type="spellEnd"/>
      <w:r w:rsidRPr="00556B6E">
        <w:rPr>
          <w:rFonts w:ascii="Times New Roman" w:hAnsi="Times New Roman"/>
        </w:rPr>
        <w:t xml:space="preserve"> </w:t>
      </w:r>
      <w:proofErr w:type="spellStart"/>
      <w:r w:rsidRPr="00556B6E">
        <w:rPr>
          <w:rFonts w:ascii="Times New Roman" w:hAnsi="Times New Roman"/>
        </w:rPr>
        <w:t>mbi</w:t>
      </w:r>
      <w:proofErr w:type="spellEnd"/>
      <w:r w:rsidRPr="00556B6E">
        <w:rPr>
          <w:rFonts w:ascii="Times New Roman" w:hAnsi="Times New Roman"/>
        </w:rPr>
        <w:t xml:space="preserve"> </w:t>
      </w:r>
      <w:proofErr w:type="spellStart"/>
      <w:r w:rsidRPr="00556B6E">
        <w:rPr>
          <w:rFonts w:ascii="Times New Roman" w:hAnsi="Times New Roman"/>
        </w:rPr>
        <w:t>lopo</w:t>
      </w:r>
      <w:proofErr w:type="spellEnd"/>
      <w:r w:rsidRPr="00556B6E">
        <w:rPr>
          <w:rFonts w:ascii="Times New Roman" w:hAnsi="Times New Roman"/>
        </w:rPr>
        <w:t xml:space="preserve">" has not disappeared to this day. The East </w:t>
      </w:r>
      <w:proofErr w:type="spellStart"/>
      <w:r w:rsidRPr="00556B6E">
        <w:rPr>
          <w:rFonts w:ascii="Times New Roman" w:hAnsi="Times New Roman"/>
        </w:rPr>
        <w:t>Baumata</w:t>
      </w:r>
      <w:proofErr w:type="spellEnd"/>
      <w:r w:rsidRPr="00556B6E">
        <w:rPr>
          <w:rFonts w:ascii="Times New Roman" w:hAnsi="Times New Roman"/>
        </w:rPr>
        <w:t xml:space="preserve"> Village community meetings are still being held in the “</w:t>
      </w:r>
      <w:proofErr w:type="spellStart"/>
      <w:r w:rsidRPr="00556B6E">
        <w:rPr>
          <w:rFonts w:ascii="Times New Roman" w:hAnsi="Times New Roman"/>
        </w:rPr>
        <w:t>ume</w:t>
      </w:r>
      <w:proofErr w:type="spellEnd"/>
      <w:r w:rsidRPr="00556B6E">
        <w:rPr>
          <w:rFonts w:ascii="Times New Roman" w:hAnsi="Times New Roman"/>
        </w:rPr>
        <w:t xml:space="preserve"> </w:t>
      </w:r>
      <w:proofErr w:type="spellStart"/>
      <w:r w:rsidRPr="00556B6E">
        <w:rPr>
          <w:rFonts w:ascii="Times New Roman" w:hAnsi="Times New Roman"/>
        </w:rPr>
        <w:t>naek</w:t>
      </w:r>
      <w:proofErr w:type="spellEnd"/>
      <w:r w:rsidRPr="00556B6E">
        <w:rPr>
          <w:rFonts w:ascii="Times New Roman" w:hAnsi="Times New Roman"/>
        </w:rPr>
        <w:t xml:space="preserve">/ </w:t>
      </w:r>
      <w:proofErr w:type="spellStart"/>
      <w:r w:rsidRPr="00556B6E">
        <w:rPr>
          <w:rFonts w:ascii="Times New Roman" w:hAnsi="Times New Roman"/>
        </w:rPr>
        <w:t>ume</w:t>
      </w:r>
      <w:proofErr w:type="spellEnd"/>
      <w:r w:rsidRPr="00556B6E">
        <w:rPr>
          <w:rFonts w:ascii="Times New Roman" w:hAnsi="Times New Roman"/>
        </w:rPr>
        <w:t xml:space="preserve"> </w:t>
      </w:r>
      <w:proofErr w:type="spellStart"/>
      <w:r w:rsidRPr="00556B6E">
        <w:rPr>
          <w:rFonts w:ascii="Times New Roman" w:hAnsi="Times New Roman"/>
        </w:rPr>
        <w:t>koo</w:t>
      </w:r>
      <w:proofErr w:type="spellEnd"/>
      <w:r w:rsidRPr="00556B6E">
        <w:rPr>
          <w:rFonts w:ascii="Times New Roman" w:hAnsi="Times New Roman"/>
        </w:rPr>
        <w:t xml:space="preserve">” or the big house/family house/house which is the center of the deliberations. Or in other words, the function and philosophy of </w:t>
      </w:r>
      <w:proofErr w:type="spellStart"/>
      <w:r w:rsidRPr="00556B6E">
        <w:rPr>
          <w:rFonts w:ascii="Times New Roman" w:hAnsi="Times New Roman"/>
        </w:rPr>
        <w:t>lopo</w:t>
      </w:r>
      <w:proofErr w:type="spellEnd"/>
      <w:r w:rsidRPr="00556B6E">
        <w:rPr>
          <w:rFonts w:ascii="Times New Roman" w:hAnsi="Times New Roman"/>
        </w:rPr>
        <w:t xml:space="preserve"> which used to be a place for "</w:t>
      </w:r>
      <w:proofErr w:type="spellStart"/>
      <w:r w:rsidRPr="00556B6E">
        <w:rPr>
          <w:rFonts w:ascii="Times New Roman" w:hAnsi="Times New Roman"/>
        </w:rPr>
        <w:t>tabuaba</w:t>
      </w:r>
      <w:proofErr w:type="spellEnd"/>
      <w:r w:rsidRPr="00556B6E">
        <w:rPr>
          <w:rFonts w:ascii="Times New Roman" w:hAnsi="Times New Roman"/>
        </w:rPr>
        <w:t xml:space="preserve"> </w:t>
      </w:r>
      <w:proofErr w:type="spellStart"/>
      <w:r w:rsidRPr="00556B6E">
        <w:rPr>
          <w:rFonts w:ascii="Times New Roman" w:hAnsi="Times New Roman"/>
        </w:rPr>
        <w:t>hanaf</w:t>
      </w:r>
      <w:proofErr w:type="spellEnd"/>
      <w:r w:rsidRPr="00556B6E">
        <w:rPr>
          <w:rFonts w:ascii="Times New Roman" w:hAnsi="Times New Roman"/>
        </w:rPr>
        <w:t xml:space="preserve"> </w:t>
      </w:r>
      <w:proofErr w:type="spellStart"/>
      <w:r>
        <w:rPr>
          <w:rFonts w:ascii="Times New Roman" w:hAnsi="Times New Roman"/>
        </w:rPr>
        <w:t>mbi</w:t>
      </w:r>
      <w:proofErr w:type="spellEnd"/>
      <w:r>
        <w:rPr>
          <w:rFonts w:ascii="Times New Roman" w:hAnsi="Times New Roman"/>
        </w:rPr>
        <w:t xml:space="preserve"> </w:t>
      </w:r>
      <w:proofErr w:type="spellStart"/>
      <w:r>
        <w:rPr>
          <w:rFonts w:ascii="Times New Roman" w:hAnsi="Times New Roman"/>
        </w:rPr>
        <w:t>lopo</w:t>
      </w:r>
      <w:proofErr w:type="spellEnd"/>
      <w:r>
        <w:rPr>
          <w:rFonts w:ascii="Times New Roman" w:hAnsi="Times New Roman"/>
        </w:rPr>
        <w:t>" has shifted to "</w:t>
      </w:r>
      <w:proofErr w:type="spellStart"/>
      <w:r>
        <w:rPr>
          <w:rFonts w:ascii="Times New Roman" w:hAnsi="Times New Roman"/>
        </w:rPr>
        <w:t>ume</w:t>
      </w:r>
      <w:proofErr w:type="spellEnd"/>
      <w:r>
        <w:rPr>
          <w:rFonts w:ascii="Times New Roman" w:hAnsi="Times New Roman"/>
        </w:rPr>
        <w:t xml:space="preserve"> </w:t>
      </w:r>
      <w:proofErr w:type="spellStart"/>
      <w:r>
        <w:rPr>
          <w:rFonts w:ascii="Times New Roman" w:hAnsi="Times New Roman"/>
        </w:rPr>
        <w:t>naek</w:t>
      </w:r>
      <w:proofErr w:type="spellEnd"/>
      <w:r>
        <w:rPr>
          <w:rFonts w:ascii="Times New Roman" w:hAnsi="Times New Roman"/>
        </w:rPr>
        <w:t xml:space="preserve">/ </w:t>
      </w:r>
      <w:proofErr w:type="spellStart"/>
      <w:r>
        <w:rPr>
          <w:rFonts w:ascii="Times New Roman" w:hAnsi="Times New Roman"/>
        </w:rPr>
        <w:t>ume</w:t>
      </w:r>
      <w:proofErr w:type="spellEnd"/>
      <w:r>
        <w:rPr>
          <w:rFonts w:ascii="Times New Roman" w:hAnsi="Times New Roman"/>
        </w:rPr>
        <w:t xml:space="preserve"> </w:t>
      </w:r>
      <w:proofErr w:type="spellStart"/>
      <w:r>
        <w:rPr>
          <w:rFonts w:ascii="Times New Roman" w:hAnsi="Times New Roman"/>
        </w:rPr>
        <w:t>koo</w:t>
      </w:r>
      <w:proofErr w:type="spellEnd"/>
      <w:r>
        <w:rPr>
          <w:rFonts w:ascii="Times New Roman" w:hAnsi="Times New Roman"/>
        </w:rPr>
        <w:t>".</w:t>
      </w:r>
    </w:p>
    <w:p w14:paraId="67BA577E" w14:textId="3C1198C7" w:rsidR="00EC7076" w:rsidRPr="00556B6E" w:rsidRDefault="00EC7076" w:rsidP="00EC7076">
      <w:pPr>
        <w:spacing w:before="0" w:beforeAutospacing="0" w:after="0" w:afterAutospacing="0"/>
        <w:ind w:left="0" w:right="0" w:firstLine="567"/>
        <w:jc w:val="both"/>
        <w:rPr>
          <w:rFonts w:ascii="Times New Roman" w:hAnsi="Times New Roman"/>
        </w:rPr>
      </w:pPr>
      <w:r w:rsidRPr="00556B6E">
        <w:rPr>
          <w:rFonts w:ascii="Times New Roman" w:hAnsi="Times New Roman"/>
        </w:rPr>
        <w:lastRenderedPageBreak/>
        <w:t>The village fund management planning stage starts from the hamlet-level deliberations (</w:t>
      </w:r>
      <w:proofErr w:type="spellStart"/>
      <w:r w:rsidRPr="00556B6E">
        <w:rPr>
          <w:rFonts w:ascii="Times New Roman" w:hAnsi="Times New Roman"/>
        </w:rPr>
        <w:t>Musdus</w:t>
      </w:r>
      <w:proofErr w:type="spellEnd"/>
      <w:r w:rsidRPr="00556B6E">
        <w:rPr>
          <w:rFonts w:ascii="Times New Roman" w:hAnsi="Times New Roman"/>
        </w:rPr>
        <w:t xml:space="preserve">) according to normative regulations, namely the Regulation of the Minister of Villages, Development of Disadvantaged Regions and Transmigration Number 16 of 2019 concerning Village Deliberations. For East </w:t>
      </w:r>
      <w:proofErr w:type="spellStart"/>
      <w:r w:rsidRPr="00556B6E">
        <w:rPr>
          <w:rFonts w:ascii="Times New Roman" w:hAnsi="Times New Roman"/>
        </w:rPr>
        <w:t>Baumata</w:t>
      </w:r>
      <w:proofErr w:type="spellEnd"/>
      <w:r w:rsidRPr="00556B6E">
        <w:rPr>
          <w:rFonts w:ascii="Times New Roman" w:hAnsi="Times New Roman"/>
        </w:rPr>
        <w:t xml:space="preserve"> Village, planning was carried out jointly at the hamlet level, namely in the </w:t>
      </w:r>
      <w:proofErr w:type="spellStart"/>
      <w:r w:rsidRPr="00556B6E">
        <w:rPr>
          <w:rFonts w:ascii="Times New Roman" w:hAnsi="Times New Roman"/>
        </w:rPr>
        <w:t>ume</w:t>
      </w:r>
      <w:proofErr w:type="spellEnd"/>
      <w:r w:rsidRPr="00556B6E">
        <w:rPr>
          <w:rFonts w:ascii="Times New Roman" w:hAnsi="Times New Roman"/>
        </w:rPr>
        <w:t xml:space="preserve"> </w:t>
      </w:r>
      <w:proofErr w:type="spellStart"/>
      <w:r w:rsidRPr="00556B6E">
        <w:rPr>
          <w:rFonts w:ascii="Times New Roman" w:hAnsi="Times New Roman"/>
        </w:rPr>
        <w:t>naek</w:t>
      </w:r>
      <w:proofErr w:type="spellEnd"/>
      <w:r w:rsidRPr="00556B6E">
        <w:rPr>
          <w:rFonts w:ascii="Times New Roman" w:hAnsi="Times New Roman"/>
        </w:rPr>
        <w:t xml:space="preserve"> of each hamlet. Residents of East </w:t>
      </w:r>
      <w:proofErr w:type="spellStart"/>
      <w:r w:rsidRPr="00556B6E">
        <w:rPr>
          <w:rFonts w:ascii="Times New Roman" w:hAnsi="Times New Roman"/>
        </w:rPr>
        <w:t>Baumata</w:t>
      </w:r>
      <w:proofErr w:type="spellEnd"/>
      <w:r w:rsidRPr="00556B6E">
        <w:rPr>
          <w:rFonts w:ascii="Times New Roman" w:hAnsi="Times New Roman"/>
        </w:rPr>
        <w:t xml:space="preserve"> village who are scattered in each hamlet have gathered at </w:t>
      </w:r>
      <w:proofErr w:type="spellStart"/>
      <w:r w:rsidRPr="00556B6E">
        <w:rPr>
          <w:rFonts w:ascii="Times New Roman" w:hAnsi="Times New Roman"/>
        </w:rPr>
        <w:t>ume</w:t>
      </w:r>
      <w:proofErr w:type="spellEnd"/>
      <w:r w:rsidRPr="00556B6E">
        <w:rPr>
          <w:rFonts w:ascii="Times New Roman" w:hAnsi="Times New Roman"/>
        </w:rPr>
        <w:t xml:space="preserve"> </w:t>
      </w:r>
      <w:proofErr w:type="spellStart"/>
      <w:r w:rsidRPr="00556B6E">
        <w:rPr>
          <w:rFonts w:ascii="Times New Roman" w:hAnsi="Times New Roman"/>
        </w:rPr>
        <w:t>naek</w:t>
      </w:r>
      <w:proofErr w:type="spellEnd"/>
      <w:r w:rsidRPr="00556B6E">
        <w:rPr>
          <w:rFonts w:ascii="Times New Roman" w:hAnsi="Times New Roman"/>
        </w:rPr>
        <w:t xml:space="preserve"> to submit program proposals that will be accommodated and continued in village-level meetings (</w:t>
      </w:r>
      <w:proofErr w:type="spellStart"/>
      <w:r w:rsidRPr="00556B6E">
        <w:rPr>
          <w:rFonts w:ascii="Times New Roman" w:hAnsi="Times New Roman"/>
        </w:rPr>
        <w:t>Musdes</w:t>
      </w:r>
      <w:proofErr w:type="spellEnd"/>
      <w:r w:rsidRPr="00556B6E">
        <w:rPr>
          <w:rFonts w:ascii="Times New Roman" w:hAnsi="Times New Roman"/>
        </w:rPr>
        <w:t>).</w:t>
      </w:r>
    </w:p>
    <w:p w14:paraId="72BB5D6E" w14:textId="30A5F555" w:rsidR="00EC7076" w:rsidRPr="00556B6E" w:rsidRDefault="00EC7076" w:rsidP="00EC7076">
      <w:pPr>
        <w:spacing w:before="0" w:beforeAutospacing="0" w:after="0" w:afterAutospacing="0"/>
        <w:ind w:left="0" w:right="0" w:firstLine="567"/>
        <w:jc w:val="both"/>
        <w:rPr>
          <w:rFonts w:ascii="Times New Roman" w:hAnsi="Times New Roman"/>
        </w:rPr>
      </w:pPr>
      <w:r w:rsidRPr="00556B6E">
        <w:rPr>
          <w:rFonts w:ascii="Times New Roman" w:hAnsi="Times New Roman"/>
        </w:rPr>
        <w:t xml:space="preserve">Other stages in village financial management apart from the planning stage in East </w:t>
      </w:r>
      <w:proofErr w:type="spellStart"/>
      <w:r w:rsidRPr="00556B6E">
        <w:rPr>
          <w:rFonts w:ascii="Times New Roman" w:hAnsi="Times New Roman"/>
        </w:rPr>
        <w:t>Baumata</w:t>
      </w:r>
      <w:proofErr w:type="spellEnd"/>
      <w:r w:rsidRPr="00556B6E">
        <w:rPr>
          <w:rFonts w:ascii="Times New Roman" w:hAnsi="Times New Roman"/>
        </w:rPr>
        <w:t xml:space="preserve"> Village such as implementation of village funds, administration, reporting and accountability of village fund management based on research results show that the Village Government continues to follow normative regulations namely </w:t>
      </w:r>
      <w:proofErr w:type="spellStart"/>
      <w:r w:rsidRPr="00556B6E">
        <w:rPr>
          <w:rFonts w:ascii="Times New Roman" w:hAnsi="Times New Roman"/>
        </w:rPr>
        <w:t>Permendagri</w:t>
      </w:r>
      <w:proofErr w:type="spellEnd"/>
      <w:r w:rsidRPr="00556B6E">
        <w:rPr>
          <w:rFonts w:ascii="Times New Roman" w:hAnsi="Times New Roman"/>
        </w:rPr>
        <w:t xml:space="preserve"> Number 20 of 2018. This means that the stages other than the planning stage are not based on local wisdom but following the existing normative regulations, namely </w:t>
      </w:r>
      <w:proofErr w:type="spellStart"/>
      <w:r w:rsidRPr="00556B6E">
        <w:rPr>
          <w:rFonts w:ascii="Times New Roman" w:hAnsi="Times New Roman"/>
        </w:rPr>
        <w:t>Permendagri</w:t>
      </w:r>
      <w:proofErr w:type="spellEnd"/>
      <w:r w:rsidRPr="00556B6E">
        <w:rPr>
          <w:rFonts w:ascii="Times New Roman" w:hAnsi="Times New Roman"/>
        </w:rPr>
        <w:t xml:space="preserve"> Number 20 of 2018. In general, the management of village funds in East </w:t>
      </w:r>
      <w:proofErr w:type="spellStart"/>
      <w:r w:rsidRPr="00556B6E">
        <w:rPr>
          <w:rFonts w:ascii="Times New Roman" w:hAnsi="Times New Roman"/>
        </w:rPr>
        <w:t>Baumata</w:t>
      </w:r>
      <w:proofErr w:type="spellEnd"/>
      <w:r w:rsidRPr="00556B6E">
        <w:rPr>
          <w:rFonts w:ascii="Times New Roman" w:hAnsi="Times New Roman"/>
        </w:rPr>
        <w:t xml:space="preserve"> Village can be illustrated in the image below:</w:t>
      </w:r>
    </w:p>
    <w:p w14:paraId="47485842" w14:textId="717EB2DA" w:rsidR="007D533E" w:rsidRPr="00EE5DCF" w:rsidRDefault="00EA6A1D" w:rsidP="002328BA">
      <w:pPr>
        <w:spacing w:before="0" w:beforeAutospacing="0" w:after="0" w:afterAutospacing="0"/>
        <w:ind w:left="0" w:right="0" w:firstLine="720"/>
        <w:jc w:val="both"/>
        <w:rPr>
          <w:rFonts w:ascii="Times New Roman" w:hAnsi="Times New Roman"/>
          <w:sz w:val="24"/>
          <w:szCs w:val="24"/>
          <w:lang w:val="en-ID"/>
        </w:rPr>
      </w:pPr>
      <w:r>
        <w:rPr>
          <w:rFonts w:ascii="Times New Roman" w:hAnsi="Times New Roman"/>
          <w:noProof/>
          <w:sz w:val="24"/>
          <w:szCs w:val="24"/>
          <w:lang w:val="en-ID"/>
        </w:rPr>
        <mc:AlternateContent>
          <mc:Choice Requires="wpg">
            <w:drawing>
              <wp:anchor distT="0" distB="0" distL="114300" distR="114300" simplePos="0" relativeHeight="251659264" behindDoc="0" locked="0" layoutInCell="1" allowOverlap="1" wp14:anchorId="24A03F12" wp14:editId="3422140F">
                <wp:simplePos x="0" y="0"/>
                <wp:positionH relativeFrom="column">
                  <wp:posOffset>133350</wp:posOffset>
                </wp:positionH>
                <wp:positionV relativeFrom="paragraph">
                  <wp:posOffset>143510</wp:posOffset>
                </wp:positionV>
                <wp:extent cx="5100955" cy="2298700"/>
                <wp:effectExtent l="0" t="0" r="23495" b="25400"/>
                <wp:wrapNone/>
                <wp:docPr id="1052348849" name="Group 1"/>
                <wp:cNvGraphicFramePr/>
                <a:graphic xmlns:a="http://schemas.openxmlformats.org/drawingml/2006/main">
                  <a:graphicData uri="http://schemas.microsoft.com/office/word/2010/wordprocessingGroup">
                    <wpg:wgp>
                      <wpg:cNvGrpSpPr/>
                      <wpg:grpSpPr>
                        <a:xfrm>
                          <a:off x="0" y="0"/>
                          <a:ext cx="5100955" cy="2298700"/>
                          <a:chOff x="0" y="0"/>
                          <a:chExt cx="5100955" cy="2298700"/>
                        </a:xfrm>
                      </wpg:grpSpPr>
                      <wpg:grpSp>
                        <wpg:cNvPr id="81" name="Group 82"/>
                        <wpg:cNvGrpSpPr>
                          <a:grpSpLocks/>
                        </wpg:cNvGrpSpPr>
                        <wpg:grpSpPr bwMode="auto">
                          <a:xfrm>
                            <a:off x="3543300" y="314325"/>
                            <a:ext cx="1074420" cy="751840"/>
                            <a:chOff x="7144" y="1390"/>
                            <a:chExt cx="1692" cy="1184"/>
                          </a:xfrm>
                        </wpg:grpSpPr>
                        <pic:pic xmlns:pic="http://schemas.openxmlformats.org/drawingml/2006/picture">
                          <pic:nvPicPr>
                            <pic:cNvPr id="82" name="Picture 8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7144" y="1390"/>
                              <a:ext cx="1512" cy="1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Line 85"/>
                          <wps:cNvCnPr>
                            <a:cxnSpLocks/>
                          </wps:cNvCnPr>
                          <wps:spPr bwMode="auto">
                            <a:xfrm>
                              <a:off x="7211" y="1446"/>
                              <a:ext cx="1378" cy="0"/>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84" name="Picture 8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8344" y="1410"/>
                              <a:ext cx="492" cy="1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83"/>
                          <wps:cNvSpPr>
                            <a:spLocks/>
                          </wps:cNvSpPr>
                          <wps:spPr bwMode="auto">
                            <a:xfrm>
                              <a:off x="8497" y="1446"/>
                              <a:ext cx="186" cy="851"/>
                            </a:xfrm>
                            <a:custGeom>
                              <a:avLst/>
                              <a:gdLst>
                                <a:gd name="T0" fmla="+- 0 8519 8497"/>
                                <a:gd name="T1" fmla="*/ T0 w 186"/>
                                <a:gd name="T2" fmla="+- 0 2115 1446"/>
                                <a:gd name="T3" fmla="*/ 2115 h 851"/>
                                <a:gd name="T4" fmla="+- 0 8500 8497"/>
                                <a:gd name="T5" fmla="*/ T4 w 186"/>
                                <a:gd name="T6" fmla="+- 0 2126 1446"/>
                                <a:gd name="T7" fmla="*/ 2126 h 851"/>
                                <a:gd name="T8" fmla="+- 0 8497 8497"/>
                                <a:gd name="T9" fmla="*/ T8 w 186"/>
                                <a:gd name="T10" fmla="+- 0 2138 1446"/>
                                <a:gd name="T11" fmla="*/ 2138 h 851"/>
                                <a:gd name="T12" fmla="+- 0 8503 8497"/>
                                <a:gd name="T13" fmla="*/ T12 w 186"/>
                                <a:gd name="T14" fmla="+- 0 2148 1446"/>
                                <a:gd name="T15" fmla="*/ 2148 h 851"/>
                                <a:gd name="T16" fmla="+- 0 8590 8497"/>
                                <a:gd name="T17" fmla="*/ T16 w 186"/>
                                <a:gd name="T18" fmla="+- 0 2297 1446"/>
                                <a:gd name="T19" fmla="*/ 2297 h 851"/>
                                <a:gd name="T20" fmla="+- 0 8613 8497"/>
                                <a:gd name="T21" fmla="*/ T20 w 186"/>
                                <a:gd name="T22" fmla="+- 0 2258 1446"/>
                                <a:gd name="T23" fmla="*/ 2258 h 851"/>
                                <a:gd name="T24" fmla="+- 0 8570 8497"/>
                                <a:gd name="T25" fmla="*/ T24 w 186"/>
                                <a:gd name="T26" fmla="+- 0 2258 1446"/>
                                <a:gd name="T27" fmla="*/ 2258 h 851"/>
                                <a:gd name="T28" fmla="+- 0 8570 8497"/>
                                <a:gd name="T29" fmla="*/ T28 w 186"/>
                                <a:gd name="T30" fmla="+- 0 2184 1446"/>
                                <a:gd name="T31" fmla="*/ 2184 h 851"/>
                                <a:gd name="T32" fmla="+- 0 8537 8497"/>
                                <a:gd name="T33" fmla="*/ T32 w 186"/>
                                <a:gd name="T34" fmla="+- 0 2128 1446"/>
                                <a:gd name="T35" fmla="*/ 2128 h 851"/>
                                <a:gd name="T36" fmla="+- 0 8532 8497"/>
                                <a:gd name="T37" fmla="*/ T36 w 186"/>
                                <a:gd name="T38" fmla="+- 0 2118 1446"/>
                                <a:gd name="T39" fmla="*/ 2118 h 851"/>
                                <a:gd name="T40" fmla="+- 0 8519 8497"/>
                                <a:gd name="T41" fmla="*/ T40 w 186"/>
                                <a:gd name="T42" fmla="+- 0 2115 1446"/>
                                <a:gd name="T43" fmla="*/ 2115 h 851"/>
                                <a:gd name="T44" fmla="+- 0 8570 8497"/>
                                <a:gd name="T45" fmla="*/ T44 w 186"/>
                                <a:gd name="T46" fmla="+- 0 2184 1446"/>
                                <a:gd name="T47" fmla="*/ 2184 h 851"/>
                                <a:gd name="T48" fmla="+- 0 8570 8497"/>
                                <a:gd name="T49" fmla="*/ T48 w 186"/>
                                <a:gd name="T50" fmla="+- 0 2258 1446"/>
                                <a:gd name="T51" fmla="*/ 2258 h 851"/>
                                <a:gd name="T52" fmla="+- 0 8610 8497"/>
                                <a:gd name="T53" fmla="*/ T52 w 186"/>
                                <a:gd name="T54" fmla="+- 0 2258 1446"/>
                                <a:gd name="T55" fmla="*/ 2258 h 851"/>
                                <a:gd name="T56" fmla="+- 0 8610 8497"/>
                                <a:gd name="T57" fmla="*/ T56 w 186"/>
                                <a:gd name="T58" fmla="+- 0 2248 1446"/>
                                <a:gd name="T59" fmla="*/ 2248 h 851"/>
                                <a:gd name="T60" fmla="+- 0 8573 8497"/>
                                <a:gd name="T61" fmla="*/ T60 w 186"/>
                                <a:gd name="T62" fmla="+- 0 2248 1446"/>
                                <a:gd name="T63" fmla="*/ 2248 h 851"/>
                                <a:gd name="T64" fmla="+- 0 8590 8497"/>
                                <a:gd name="T65" fmla="*/ T64 w 186"/>
                                <a:gd name="T66" fmla="+- 0 2218 1446"/>
                                <a:gd name="T67" fmla="*/ 2218 h 851"/>
                                <a:gd name="T68" fmla="+- 0 8570 8497"/>
                                <a:gd name="T69" fmla="*/ T68 w 186"/>
                                <a:gd name="T70" fmla="+- 0 2184 1446"/>
                                <a:gd name="T71" fmla="*/ 2184 h 851"/>
                                <a:gd name="T72" fmla="+- 0 8661 8497"/>
                                <a:gd name="T73" fmla="*/ T72 w 186"/>
                                <a:gd name="T74" fmla="+- 0 2115 1446"/>
                                <a:gd name="T75" fmla="*/ 2115 h 851"/>
                                <a:gd name="T76" fmla="+- 0 8648 8497"/>
                                <a:gd name="T77" fmla="*/ T76 w 186"/>
                                <a:gd name="T78" fmla="+- 0 2118 1446"/>
                                <a:gd name="T79" fmla="*/ 2118 h 851"/>
                                <a:gd name="T80" fmla="+- 0 8643 8497"/>
                                <a:gd name="T81" fmla="*/ T80 w 186"/>
                                <a:gd name="T82" fmla="+- 0 2128 1446"/>
                                <a:gd name="T83" fmla="*/ 2128 h 851"/>
                                <a:gd name="T84" fmla="+- 0 8610 8497"/>
                                <a:gd name="T85" fmla="*/ T84 w 186"/>
                                <a:gd name="T86" fmla="+- 0 2184 1446"/>
                                <a:gd name="T87" fmla="*/ 2184 h 851"/>
                                <a:gd name="T88" fmla="+- 0 8610 8497"/>
                                <a:gd name="T89" fmla="*/ T88 w 186"/>
                                <a:gd name="T90" fmla="+- 0 2258 1446"/>
                                <a:gd name="T91" fmla="*/ 2258 h 851"/>
                                <a:gd name="T92" fmla="+- 0 8613 8497"/>
                                <a:gd name="T93" fmla="*/ T92 w 186"/>
                                <a:gd name="T94" fmla="+- 0 2258 1446"/>
                                <a:gd name="T95" fmla="*/ 2258 h 851"/>
                                <a:gd name="T96" fmla="+- 0 8677 8497"/>
                                <a:gd name="T97" fmla="*/ T96 w 186"/>
                                <a:gd name="T98" fmla="+- 0 2148 1446"/>
                                <a:gd name="T99" fmla="*/ 2148 h 851"/>
                                <a:gd name="T100" fmla="+- 0 8683 8497"/>
                                <a:gd name="T101" fmla="*/ T100 w 186"/>
                                <a:gd name="T102" fmla="+- 0 2138 1446"/>
                                <a:gd name="T103" fmla="*/ 2138 h 851"/>
                                <a:gd name="T104" fmla="+- 0 8680 8497"/>
                                <a:gd name="T105" fmla="*/ T104 w 186"/>
                                <a:gd name="T106" fmla="+- 0 2126 1446"/>
                                <a:gd name="T107" fmla="*/ 2126 h 851"/>
                                <a:gd name="T108" fmla="+- 0 8661 8497"/>
                                <a:gd name="T109" fmla="*/ T108 w 186"/>
                                <a:gd name="T110" fmla="+- 0 2115 1446"/>
                                <a:gd name="T111" fmla="*/ 2115 h 851"/>
                                <a:gd name="T112" fmla="+- 0 8590 8497"/>
                                <a:gd name="T113" fmla="*/ T112 w 186"/>
                                <a:gd name="T114" fmla="+- 0 2218 1446"/>
                                <a:gd name="T115" fmla="*/ 2218 h 851"/>
                                <a:gd name="T116" fmla="+- 0 8573 8497"/>
                                <a:gd name="T117" fmla="*/ T116 w 186"/>
                                <a:gd name="T118" fmla="+- 0 2248 1446"/>
                                <a:gd name="T119" fmla="*/ 2248 h 851"/>
                                <a:gd name="T120" fmla="+- 0 8607 8497"/>
                                <a:gd name="T121" fmla="*/ T120 w 186"/>
                                <a:gd name="T122" fmla="+- 0 2248 1446"/>
                                <a:gd name="T123" fmla="*/ 2248 h 851"/>
                                <a:gd name="T124" fmla="+- 0 8590 8497"/>
                                <a:gd name="T125" fmla="*/ T124 w 186"/>
                                <a:gd name="T126" fmla="+- 0 2218 1446"/>
                                <a:gd name="T127" fmla="*/ 2218 h 851"/>
                                <a:gd name="T128" fmla="+- 0 8610 8497"/>
                                <a:gd name="T129" fmla="*/ T128 w 186"/>
                                <a:gd name="T130" fmla="+- 0 2184 1446"/>
                                <a:gd name="T131" fmla="*/ 2184 h 851"/>
                                <a:gd name="T132" fmla="+- 0 8590 8497"/>
                                <a:gd name="T133" fmla="*/ T132 w 186"/>
                                <a:gd name="T134" fmla="+- 0 2218 1446"/>
                                <a:gd name="T135" fmla="*/ 2218 h 851"/>
                                <a:gd name="T136" fmla="+- 0 8607 8497"/>
                                <a:gd name="T137" fmla="*/ T136 w 186"/>
                                <a:gd name="T138" fmla="+- 0 2248 1446"/>
                                <a:gd name="T139" fmla="*/ 2248 h 851"/>
                                <a:gd name="T140" fmla="+- 0 8610 8497"/>
                                <a:gd name="T141" fmla="*/ T140 w 186"/>
                                <a:gd name="T142" fmla="+- 0 2248 1446"/>
                                <a:gd name="T143" fmla="*/ 2248 h 851"/>
                                <a:gd name="T144" fmla="+- 0 8610 8497"/>
                                <a:gd name="T145" fmla="*/ T144 w 186"/>
                                <a:gd name="T146" fmla="+- 0 2184 1446"/>
                                <a:gd name="T147" fmla="*/ 2184 h 851"/>
                                <a:gd name="T148" fmla="+- 0 8610 8497"/>
                                <a:gd name="T149" fmla="*/ T148 w 186"/>
                                <a:gd name="T150" fmla="+- 0 1446 1446"/>
                                <a:gd name="T151" fmla="*/ 1446 h 851"/>
                                <a:gd name="T152" fmla="+- 0 8570 8497"/>
                                <a:gd name="T153" fmla="*/ T152 w 186"/>
                                <a:gd name="T154" fmla="+- 0 1446 1446"/>
                                <a:gd name="T155" fmla="*/ 1446 h 851"/>
                                <a:gd name="T156" fmla="+- 0 8570 8497"/>
                                <a:gd name="T157" fmla="*/ T156 w 186"/>
                                <a:gd name="T158" fmla="+- 0 2184 1446"/>
                                <a:gd name="T159" fmla="*/ 2184 h 851"/>
                                <a:gd name="T160" fmla="+- 0 8590 8497"/>
                                <a:gd name="T161" fmla="*/ T160 w 186"/>
                                <a:gd name="T162" fmla="+- 0 2218 1446"/>
                                <a:gd name="T163" fmla="*/ 2218 h 851"/>
                                <a:gd name="T164" fmla="+- 0 8610 8497"/>
                                <a:gd name="T165" fmla="*/ T164 w 186"/>
                                <a:gd name="T166" fmla="+- 0 2184 1446"/>
                                <a:gd name="T167" fmla="*/ 2184 h 851"/>
                                <a:gd name="T168" fmla="+- 0 8610 8497"/>
                                <a:gd name="T169" fmla="*/ T168 w 186"/>
                                <a:gd name="T170" fmla="+- 0 1446 1446"/>
                                <a:gd name="T171" fmla="*/ 1446 h 8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86" h="851">
                                  <a:moveTo>
                                    <a:pt x="22" y="669"/>
                                  </a:moveTo>
                                  <a:lnTo>
                                    <a:pt x="3" y="680"/>
                                  </a:lnTo>
                                  <a:lnTo>
                                    <a:pt x="0" y="692"/>
                                  </a:lnTo>
                                  <a:lnTo>
                                    <a:pt x="6" y="702"/>
                                  </a:lnTo>
                                  <a:lnTo>
                                    <a:pt x="93" y="851"/>
                                  </a:lnTo>
                                  <a:lnTo>
                                    <a:pt x="116" y="812"/>
                                  </a:lnTo>
                                  <a:lnTo>
                                    <a:pt x="73" y="812"/>
                                  </a:lnTo>
                                  <a:lnTo>
                                    <a:pt x="73" y="738"/>
                                  </a:lnTo>
                                  <a:lnTo>
                                    <a:pt x="40" y="682"/>
                                  </a:lnTo>
                                  <a:lnTo>
                                    <a:pt x="35" y="672"/>
                                  </a:lnTo>
                                  <a:lnTo>
                                    <a:pt x="22" y="669"/>
                                  </a:lnTo>
                                  <a:close/>
                                  <a:moveTo>
                                    <a:pt x="73" y="738"/>
                                  </a:moveTo>
                                  <a:lnTo>
                                    <a:pt x="73" y="812"/>
                                  </a:lnTo>
                                  <a:lnTo>
                                    <a:pt x="113" y="812"/>
                                  </a:lnTo>
                                  <a:lnTo>
                                    <a:pt x="113" y="802"/>
                                  </a:lnTo>
                                  <a:lnTo>
                                    <a:pt x="76" y="802"/>
                                  </a:lnTo>
                                  <a:lnTo>
                                    <a:pt x="93" y="772"/>
                                  </a:lnTo>
                                  <a:lnTo>
                                    <a:pt x="73" y="738"/>
                                  </a:lnTo>
                                  <a:close/>
                                  <a:moveTo>
                                    <a:pt x="164" y="669"/>
                                  </a:moveTo>
                                  <a:lnTo>
                                    <a:pt x="151" y="672"/>
                                  </a:lnTo>
                                  <a:lnTo>
                                    <a:pt x="146" y="682"/>
                                  </a:lnTo>
                                  <a:lnTo>
                                    <a:pt x="113" y="738"/>
                                  </a:lnTo>
                                  <a:lnTo>
                                    <a:pt x="113" y="812"/>
                                  </a:lnTo>
                                  <a:lnTo>
                                    <a:pt x="116" y="812"/>
                                  </a:lnTo>
                                  <a:lnTo>
                                    <a:pt x="180" y="702"/>
                                  </a:lnTo>
                                  <a:lnTo>
                                    <a:pt x="186" y="692"/>
                                  </a:lnTo>
                                  <a:lnTo>
                                    <a:pt x="183" y="680"/>
                                  </a:lnTo>
                                  <a:lnTo>
                                    <a:pt x="164" y="669"/>
                                  </a:lnTo>
                                  <a:close/>
                                  <a:moveTo>
                                    <a:pt x="93" y="772"/>
                                  </a:moveTo>
                                  <a:lnTo>
                                    <a:pt x="76" y="802"/>
                                  </a:lnTo>
                                  <a:lnTo>
                                    <a:pt x="110" y="802"/>
                                  </a:lnTo>
                                  <a:lnTo>
                                    <a:pt x="93" y="772"/>
                                  </a:lnTo>
                                  <a:close/>
                                  <a:moveTo>
                                    <a:pt x="113" y="738"/>
                                  </a:moveTo>
                                  <a:lnTo>
                                    <a:pt x="93" y="772"/>
                                  </a:lnTo>
                                  <a:lnTo>
                                    <a:pt x="110" y="802"/>
                                  </a:lnTo>
                                  <a:lnTo>
                                    <a:pt x="113" y="802"/>
                                  </a:lnTo>
                                  <a:lnTo>
                                    <a:pt x="113" y="738"/>
                                  </a:lnTo>
                                  <a:close/>
                                  <a:moveTo>
                                    <a:pt x="113" y="0"/>
                                  </a:moveTo>
                                  <a:lnTo>
                                    <a:pt x="73" y="0"/>
                                  </a:lnTo>
                                  <a:lnTo>
                                    <a:pt x="73" y="738"/>
                                  </a:lnTo>
                                  <a:lnTo>
                                    <a:pt x="93" y="772"/>
                                  </a:lnTo>
                                  <a:lnTo>
                                    <a:pt x="113" y="738"/>
                                  </a:lnTo>
                                  <a:lnTo>
                                    <a:pt x="1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3" name="Group 74"/>
                        <wpg:cNvGrpSpPr>
                          <a:grpSpLocks/>
                        </wpg:cNvGrpSpPr>
                        <wpg:grpSpPr bwMode="auto">
                          <a:xfrm>
                            <a:off x="876300" y="28575"/>
                            <a:ext cx="1056640" cy="657225"/>
                            <a:chOff x="3176" y="1230"/>
                            <a:chExt cx="1664" cy="1067"/>
                          </a:xfrm>
                        </wpg:grpSpPr>
                        <wps:wsp>
                          <wps:cNvPr id="75" name="Line 77"/>
                          <wps:cNvCnPr>
                            <a:cxnSpLocks/>
                          </wps:cNvCnPr>
                          <wps:spPr bwMode="auto">
                            <a:xfrm>
                              <a:off x="3230" y="2297"/>
                              <a:ext cx="0" cy="0"/>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76" name="Picture 76"/>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3176" y="1230"/>
                              <a:ext cx="1664" cy="4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AutoShape 75"/>
                          <wps:cNvSpPr>
                            <a:spLocks/>
                          </wps:cNvSpPr>
                          <wps:spPr bwMode="auto">
                            <a:xfrm>
                              <a:off x="3242" y="1353"/>
                              <a:ext cx="1352" cy="186"/>
                            </a:xfrm>
                            <a:custGeom>
                              <a:avLst/>
                              <a:gdLst>
                                <a:gd name="T0" fmla="+- 0 4515 3242"/>
                                <a:gd name="T1" fmla="*/ T0 w 1352"/>
                                <a:gd name="T2" fmla="+- 0 1446 1354"/>
                                <a:gd name="T3" fmla="*/ 1446 h 186"/>
                                <a:gd name="T4" fmla="+- 0 4415 3242"/>
                                <a:gd name="T5" fmla="*/ T4 w 1352"/>
                                <a:gd name="T6" fmla="+- 0 1505 1354"/>
                                <a:gd name="T7" fmla="*/ 1505 h 186"/>
                                <a:gd name="T8" fmla="+- 0 4412 3242"/>
                                <a:gd name="T9" fmla="*/ T8 w 1352"/>
                                <a:gd name="T10" fmla="+- 0 1517 1354"/>
                                <a:gd name="T11" fmla="*/ 1517 h 186"/>
                                <a:gd name="T12" fmla="+- 0 4417 3242"/>
                                <a:gd name="T13" fmla="*/ T12 w 1352"/>
                                <a:gd name="T14" fmla="+- 0 1526 1354"/>
                                <a:gd name="T15" fmla="*/ 1526 h 186"/>
                                <a:gd name="T16" fmla="+- 0 4423 3242"/>
                                <a:gd name="T17" fmla="*/ T16 w 1352"/>
                                <a:gd name="T18" fmla="+- 0 1536 1354"/>
                                <a:gd name="T19" fmla="*/ 1536 h 186"/>
                                <a:gd name="T20" fmla="+- 0 4435 3242"/>
                                <a:gd name="T21" fmla="*/ T20 w 1352"/>
                                <a:gd name="T22" fmla="+- 0 1539 1354"/>
                                <a:gd name="T23" fmla="*/ 1539 h 186"/>
                                <a:gd name="T24" fmla="+- 0 4444 3242"/>
                                <a:gd name="T25" fmla="*/ T24 w 1352"/>
                                <a:gd name="T26" fmla="+- 0 1534 1354"/>
                                <a:gd name="T27" fmla="*/ 1534 h 186"/>
                                <a:gd name="T28" fmla="+- 0 4560 3242"/>
                                <a:gd name="T29" fmla="*/ T28 w 1352"/>
                                <a:gd name="T30" fmla="+- 0 1466 1354"/>
                                <a:gd name="T31" fmla="*/ 1466 h 186"/>
                                <a:gd name="T32" fmla="+- 0 4554 3242"/>
                                <a:gd name="T33" fmla="*/ T32 w 1352"/>
                                <a:gd name="T34" fmla="+- 0 1466 1354"/>
                                <a:gd name="T35" fmla="*/ 1466 h 186"/>
                                <a:gd name="T36" fmla="+- 0 4554 3242"/>
                                <a:gd name="T37" fmla="*/ T36 w 1352"/>
                                <a:gd name="T38" fmla="+- 0 1464 1354"/>
                                <a:gd name="T39" fmla="*/ 1464 h 186"/>
                                <a:gd name="T40" fmla="+- 0 4544 3242"/>
                                <a:gd name="T41" fmla="*/ T40 w 1352"/>
                                <a:gd name="T42" fmla="+- 0 1464 1354"/>
                                <a:gd name="T43" fmla="*/ 1464 h 186"/>
                                <a:gd name="T44" fmla="+- 0 4515 3242"/>
                                <a:gd name="T45" fmla="*/ T44 w 1352"/>
                                <a:gd name="T46" fmla="+- 0 1446 1354"/>
                                <a:gd name="T47" fmla="*/ 1446 h 186"/>
                                <a:gd name="T48" fmla="+- 0 4481 3242"/>
                                <a:gd name="T49" fmla="*/ T48 w 1352"/>
                                <a:gd name="T50" fmla="+- 0 1426 1354"/>
                                <a:gd name="T51" fmla="*/ 1426 h 186"/>
                                <a:gd name="T52" fmla="+- 0 3242 3242"/>
                                <a:gd name="T53" fmla="*/ T52 w 1352"/>
                                <a:gd name="T54" fmla="+- 0 1426 1354"/>
                                <a:gd name="T55" fmla="*/ 1426 h 186"/>
                                <a:gd name="T56" fmla="+- 0 3242 3242"/>
                                <a:gd name="T57" fmla="*/ T56 w 1352"/>
                                <a:gd name="T58" fmla="+- 0 1466 1354"/>
                                <a:gd name="T59" fmla="*/ 1466 h 186"/>
                                <a:gd name="T60" fmla="+- 0 4480 3242"/>
                                <a:gd name="T61" fmla="*/ T60 w 1352"/>
                                <a:gd name="T62" fmla="+- 0 1466 1354"/>
                                <a:gd name="T63" fmla="*/ 1466 h 186"/>
                                <a:gd name="T64" fmla="+- 0 4515 3242"/>
                                <a:gd name="T65" fmla="*/ T64 w 1352"/>
                                <a:gd name="T66" fmla="+- 0 1446 1354"/>
                                <a:gd name="T67" fmla="*/ 1446 h 186"/>
                                <a:gd name="T68" fmla="+- 0 4481 3242"/>
                                <a:gd name="T69" fmla="*/ T68 w 1352"/>
                                <a:gd name="T70" fmla="+- 0 1426 1354"/>
                                <a:gd name="T71" fmla="*/ 1426 h 186"/>
                                <a:gd name="T72" fmla="+- 0 4560 3242"/>
                                <a:gd name="T73" fmla="*/ T72 w 1352"/>
                                <a:gd name="T74" fmla="+- 0 1426 1354"/>
                                <a:gd name="T75" fmla="*/ 1426 h 186"/>
                                <a:gd name="T76" fmla="+- 0 4554 3242"/>
                                <a:gd name="T77" fmla="*/ T76 w 1352"/>
                                <a:gd name="T78" fmla="+- 0 1426 1354"/>
                                <a:gd name="T79" fmla="*/ 1426 h 186"/>
                                <a:gd name="T80" fmla="+- 0 4554 3242"/>
                                <a:gd name="T81" fmla="*/ T80 w 1352"/>
                                <a:gd name="T82" fmla="+- 0 1466 1354"/>
                                <a:gd name="T83" fmla="*/ 1466 h 186"/>
                                <a:gd name="T84" fmla="+- 0 4560 3242"/>
                                <a:gd name="T85" fmla="*/ T84 w 1352"/>
                                <a:gd name="T86" fmla="+- 0 1466 1354"/>
                                <a:gd name="T87" fmla="*/ 1466 h 186"/>
                                <a:gd name="T88" fmla="+- 0 4594 3242"/>
                                <a:gd name="T89" fmla="*/ T88 w 1352"/>
                                <a:gd name="T90" fmla="+- 0 1446 1354"/>
                                <a:gd name="T91" fmla="*/ 1446 h 186"/>
                                <a:gd name="T92" fmla="+- 0 4560 3242"/>
                                <a:gd name="T93" fmla="*/ T92 w 1352"/>
                                <a:gd name="T94" fmla="+- 0 1426 1354"/>
                                <a:gd name="T95" fmla="*/ 1426 h 186"/>
                                <a:gd name="T96" fmla="+- 0 4544 3242"/>
                                <a:gd name="T97" fmla="*/ T96 w 1352"/>
                                <a:gd name="T98" fmla="+- 0 1429 1354"/>
                                <a:gd name="T99" fmla="*/ 1429 h 186"/>
                                <a:gd name="T100" fmla="+- 0 4515 3242"/>
                                <a:gd name="T101" fmla="*/ T100 w 1352"/>
                                <a:gd name="T102" fmla="+- 0 1446 1354"/>
                                <a:gd name="T103" fmla="*/ 1446 h 186"/>
                                <a:gd name="T104" fmla="+- 0 4544 3242"/>
                                <a:gd name="T105" fmla="*/ T104 w 1352"/>
                                <a:gd name="T106" fmla="+- 0 1464 1354"/>
                                <a:gd name="T107" fmla="*/ 1464 h 186"/>
                                <a:gd name="T108" fmla="+- 0 4544 3242"/>
                                <a:gd name="T109" fmla="*/ T108 w 1352"/>
                                <a:gd name="T110" fmla="+- 0 1429 1354"/>
                                <a:gd name="T111" fmla="*/ 1429 h 186"/>
                                <a:gd name="T112" fmla="+- 0 4554 3242"/>
                                <a:gd name="T113" fmla="*/ T112 w 1352"/>
                                <a:gd name="T114" fmla="+- 0 1429 1354"/>
                                <a:gd name="T115" fmla="*/ 1429 h 186"/>
                                <a:gd name="T116" fmla="+- 0 4544 3242"/>
                                <a:gd name="T117" fmla="*/ T116 w 1352"/>
                                <a:gd name="T118" fmla="+- 0 1429 1354"/>
                                <a:gd name="T119" fmla="*/ 1429 h 186"/>
                                <a:gd name="T120" fmla="+- 0 4544 3242"/>
                                <a:gd name="T121" fmla="*/ T120 w 1352"/>
                                <a:gd name="T122" fmla="+- 0 1464 1354"/>
                                <a:gd name="T123" fmla="*/ 1464 h 186"/>
                                <a:gd name="T124" fmla="+- 0 4554 3242"/>
                                <a:gd name="T125" fmla="*/ T124 w 1352"/>
                                <a:gd name="T126" fmla="+- 0 1464 1354"/>
                                <a:gd name="T127" fmla="*/ 1464 h 186"/>
                                <a:gd name="T128" fmla="+- 0 4554 3242"/>
                                <a:gd name="T129" fmla="*/ T128 w 1352"/>
                                <a:gd name="T130" fmla="+- 0 1429 1354"/>
                                <a:gd name="T131" fmla="*/ 1429 h 186"/>
                                <a:gd name="T132" fmla="+- 0 4435 3242"/>
                                <a:gd name="T133" fmla="*/ T132 w 1352"/>
                                <a:gd name="T134" fmla="+- 0 1354 1354"/>
                                <a:gd name="T135" fmla="*/ 1354 h 186"/>
                                <a:gd name="T136" fmla="+- 0 4423 3242"/>
                                <a:gd name="T137" fmla="*/ T136 w 1352"/>
                                <a:gd name="T138" fmla="+- 0 1357 1354"/>
                                <a:gd name="T139" fmla="*/ 1357 h 186"/>
                                <a:gd name="T140" fmla="+- 0 4417 3242"/>
                                <a:gd name="T141" fmla="*/ T140 w 1352"/>
                                <a:gd name="T142" fmla="+- 0 1366 1354"/>
                                <a:gd name="T143" fmla="*/ 1366 h 186"/>
                                <a:gd name="T144" fmla="+- 0 4412 3242"/>
                                <a:gd name="T145" fmla="*/ T144 w 1352"/>
                                <a:gd name="T146" fmla="+- 0 1376 1354"/>
                                <a:gd name="T147" fmla="*/ 1376 h 186"/>
                                <a:gd name="T148" fmla="+- 0 4415 3242"/>
                                <a:gd name="T149" fmla="*/ T148 w 1352"/>
                                <a:gd name="T150" fmla="+- 0 1388 1354"/>
                                <a:gd name="T151" fmla="*/ 1388 h 186"/>
                                <a:gd name="T152" fmla="+- 0 4515 3242"/>
                                <a:gd name="T153" fmla="*/ T152 w 1352"/>
                                <a:gd name="T154" fmla="+- 0 1446 1354"/>
                                <a:gd name="T155" fmla="*/ 1446 h 186"/>
                                <a:gd name="T156" fmla="+- 0 4544 3242"/>
                                <a:gd name="T157" fmla="*/ T156 w 1352"/>
                                <a:gd name="T158" fmla="+- 0 1429 1354"/>
                                <a:gd name="T159" fmla="*/ 1429 h 186"/>
                                <a:gd name="T160" fmla="+- 0 4554 3242"/>
                                <a:gd name="T161" fmla="*/ T160 w 1352"/>
                                <a:gd name="T162" fmla="+- 0 1429 1354"/>
                                <a:gd name="T163" fmla="*/ 1429 h 186"/>
                                <a:gd name="T164" fmla="+- 0 4554 3242"/>
                                <a:gd name="T165" fmla="*/ T164 w 1352"/>
                                <a:gd name="T166" fmla="+- 0 1426 1354"/>
                                <a:gd name="T167" fmla="*/ 1426 h 186"/>
                                <a:gd name="T168" fmla="+- 0 4560 3242"/>
                                <a:gd name="T169" fmla="*/ T168 w 1352"/>
                                <a:gd name="T170" fmla="+- 0 1426 1354"/>
                                <a:gd name="T171" fmla="*/ 1426 h 186"/>
                                <a:gd name="T172" fmla="+- 0 4435 3242"/>
                                <a:gd name="T173" fmla="*/ T172 w 1352"/>
                                <a:gd name="T174" fmla="+- 0 1354 1354"/>
                                <a:gd name="T175" fmla="*/ 1354 h 1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352" h="186">
                                  <a:moveTo>
                                    <a:pt x="1273" y="92"/>
                                  </a:moveTo>
                                  <a:lnTo>
                                    <a:pt x="1173" y="151"/>
                                  </a:lnTo>
                                  <a:lnTo>
                                    <a:pt x="1170" y="163"/>
                                  </a:lnTo>
                                  <a:lnTo>
                                    <a:pt x="1175" y="172"/>
                                  </a:lnTo>
                                  <a:lnTo>
                                    <a:pt x="1181" y="182"/>
                                  </a:lnTo>
                                  <a:lnTo>
                                    <a:pt x="1193" y="185"/>
                                  </a:lnTo>
                                  <a:lnTo>
                                    <a:pt x="1202" y="180"/>
                                  </a:lnTo>
                                  <a:lnTo>
                                    <a:pt x="1318" y="112"/>
                                  </a:lnTo>
                                  <a:lnTo>
                                    <a:pt x="1312" y="112"/>
                                  </a:lnTo>
                                  <a:lnTo>
                                    <a:pt x="1312" y="110"/>
                                  </a:lnTo>
                                  <a:lnTo>
                                    <a:pt x="1302" y="110"/>
                                  </a:lnTo>
                                  <a:lnTo>
                                    <a:pt x="1273" y="92"/>
                                  </a:lnTo>
                                  <a:close/>
                                  <a:moveTo>
                                    <a:pt x="1239" y="72"/>
                                  </a:moveTo>
                                  <a:lnTo>
                                    <a:pt x="0" y="72"/>
                                  </a:lnTo>
                                  <a:lnTo>
                                    <a:pt x="0" y="112"/>
                                  </a:lnTo>
                                  <a:lnTo>
                                    <a:pt x="1238" y="112"/>
                                  </a:lnTo>
                                  <a:lnTo>
                                    <a:pt x="1273" y="92"/>
                                  </a:lnTo>
                                  <a:lnTo>
                                    <a:pt x="1239" y="72"/>
                                  </a:lnTo>
                                  <a:close/>
                                  <a:moveTo>
                                    <a:pt x="1318" y="72"/>
                                  </a:moveTo>
                                  <a:lnTo>
                                    <a:pt x="1312" y="72"/>
                                  </a:lnTo>
                                  <a:lnTo>
                                    <a:pt x="1312" y="112"/>
                                  </a:lnTo>
                                  <a:lnTo>
                                    <a:pt x="1318" y="112"/>
                                  </a:lnTo>
                                  <a:lnTo>
                                    <a:pt x="1352" y="92"/>
                                  </a:lnTo>
                                  <a:lnTo>
                                    <a:pt x="1318" y="72"/>
                                  </a:lnTo>
                                  <a:close/>
                                  <a:moveTo>
                                    <a:pt x="1302" y="75"/>
                                  </a:moveTo>
                                  <a:lnTo>
                                    <a:pt x="1273" y="92"/>
                                  </a:lnTo>
                                  <a:lnTo>
                                    <a:pt x="1302" y="110"/>
                                  </a:lnTo>
                                  <a:lnTo>
                                    <a:pt x="1302" y="75"/>
                                  </a:lnTo>
                                  <a:close/>
                                  <a:moveTo>
                                    <a:pt x="1312" y="75"/>
                                  </a:moveTo>
                                  <a:lnTo>
                                    <a:pt x="1302" y="75"/>
                                  </a:lnTo>
                                  <a:lnTo>
                                    <a:pt x="1302" y="110"/>
                                  </a:lnTo>
                                  <a:lnTo>
                                    <a:pt x="1312" y="110"/>
                                  </a:lnTo>
                                  <a:lnTo>
                                    <a:pt x="1312" y="75"/>
                                  </a:lnTo>
                                  <a:close/>
                                  <a:moveTo>
                                    <a:pt x="1193" y="0"/>
                                  </a:moveTo>
                                  <a:lnTo>
                                    <a:pt x="1181" y="3"/>
                                  </a:lnTo>
                                  <a:lnTo>
                                    <a:pt x="1175" y="12"/>
                                  </a:lnTo>
                                  <a:lnTo>
                                    <a:pt x="1170" y="22"/>
                                  </a:lnTo>
                                  <a:lnTo>
                                    <a:pt x="1173" y="34"/>
                                  </a:lnTo>
                                  <a:lnTo>
                                    <a:pt x="1273" y="92"/>
                                  </a:lnTo>
                                  <a:lnTo>
                                    <a:pt x="1302" y="75"/>
                                  </a:lnTo>
                                  <a:lnTo>
                                    <a:pt x="1312" y="75"/>
                                  </a:lnTo>
                                  <a:lnTo>
                                    <a:pt x="1312" y="72"/>
                                  </a:lnTo>
                                  <a:lnTo>
                                    <a:pt x="1318" y="72"/>
                                  </a:lnTo>
                                  <a:lnTo>
                                    <a:pt x="11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6" name="Group 87"/>
                        <wpg:cNvGrpSpPr>
                          <a:grpSpLocks/>
                        </wpg:cNvGrpSpPr>
                        <wpg:grpSpPr bwMode="auto">
                          <a:xfrm>
                            <a:off x="3771900" y="904875"/>
                            <a:ext cx="1206500" cy="335915"/>
                            <a:chOff x="6878" y="2700"/>
                            <a:chExt cx="1900" cy="529"/>
                          </a:xfrm>
                        </wpg:grpSpPr>
                        <pic:pic xmlns:pic="http://schemas.openxmlformats.org/drawingml/2006/picture">
                          <pic:nvPicPr>
                            <pic:cNvPr id="89" name="Picture 89"/>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6913" y="2700"/>
                              <a:ext cx="1865" cy="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0" name="Text Box 88"/>
                          <wps:cNvSpPr txBox="1">
                            <a:spLocks/>
                          </wps:cNvSpPr>
                          <wps:spPr bwMode="auto">
                            <a:xfrm>
                              <a:off x="6878" y="2729"/>
                              <a:ext cx="1865" cy="500"/>
                            </a:xfrm>
                            <a:prstGeom prst="rect">
                              <a:avLst/>
                            </a:prstGeom>
                            <a:noFill/>
                            <a:ln w="9525">
                              <a:solidFill>
                                <a:srgbClr val="46AAC5"/>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911398C" w14:textId="77777777" w:rsidR="00EA6A1D" w:rsidRPr="00EA6A1D" w:rsidRDefault="00EA6A1D" w:rsidP="00EA6A1D">
                                <w:pPr>
                                  <w:spacing w:before="117"/>
                                  <w:ind w:left="378"/>
                                  <w:jc w:val="both"/>
                                  <w:rPr>
                                    <w:rFonts w:ascii="Times New Roman" w:hAnsi="Times New Roman"/>
                                    <w:sz w:val="20"/>
                                    <w:szCs w:val="20"/>
                                  </w:rPr>
                                </w:pPr>
                                <w:r w:rsidRPr="00EA6A1D">
                                  <w:rPr>
                                    <w:rFonts w:ascii="Times New Roman" w:hAnsi="Times New Roman"/>
                                    <w:sz w:val="20"/>
                                    <w:szCs w:val="20"/>
                                  </w:rPr>
                                  <w:t>Implementation</w:t>
                                </w:r>
                              </w:p>
                            </w:txbxContent>
                          </wps:txbx>
                          <wps:bodyPr rot="0" vert="horz" wrap="square" lIns="0" tIns="0" rIns="0" bIns="0" anchor="t" anchorCtr="0" upright="1">
                            <a:noAutofit/>
                          </wps:bodyPr>
                        </wps:wsp>
                      </wpg:grpSp>
                      <wpg:grpSp>
                        <wpg:cNvPr id="78" name="Group 79"/>
                        <wpg:cNvGrpSpPr>
                          <a:grpSpLocks/>
                        </wpg:cNvGrpSpPr>
                        <wpg:grpSpPr bwMode="auto">
                          <a:xfrm>
                            <a:off x="4305300" y="1295400"/>
                            <a:ext cx="312420" cy="810260"/>
                            <a:chOff x="8344" y="2762"/>
                            <a:chExt cx="492" cy="1276"/>
                          </a:xfrm>
                        </wpg:grpSpPr>
                        <pic:pic xmlns:pic="http://schemas.openxmlformats.org/drawingml/2006/picture">
                          <pic:nvPicPr>
                            <pic:cNvPr id="79" name="Picture 8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8344" y="2762"/>
                              <a:ext cx="492" cy="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0" name="AutoShape 80"/>
                          <wps:cNvSpPr>
                            <a:spLocks/>
                          </wps:cNvSpPr>
                          <wps:spPr bwMode="auto">
                            <a:xfrm>
                              <a:off x="8496" y="2798"/>
                              <a:ext cx="186" cy="965"/>
                            </a:xfrm>
                            <a:custGeom>
                              <a:avLst/>
                              <a:gdLst>
                                <a:gd name="T0" fmla="+- 0 8518 8496"/>
                                <a:gd name="T1" fmla="*/ T0 w 186"/>
                                <a:gd name="T2" fmla="+- 0 3580 2798"/>
                                <a:gd name="T3" fmla="*/ 3580 h 965"/>
                                <a:gd name="T4" fmla="+- 0 8509 8496"/>
                                <a:gd name="T5" fmla="*/ T4 w 186"/>
                                <a:gd name="T6" fmla="+- 0 3585 2798"/>
                                <a:gd name="T7" fmla="*/ 3585 h 965"/>
                                <a:gd name="T8" fmla="+- 0 8499 8496"/>
                                <a:gd name="T9" fmla="*/ T8 w 186"/>
                                <a:gd name="T10" fmla="+- 0 3591 2798"/>
                                <a:gd name="T11" fmla="*/ 3591 h 965"/>
                                <a:gd name="T12" fmla="+- 0 8496 8496"/>
                                <a:gd name="T13" fmla="*/ T12 w 186"/>
                                <a:gd name="T14" fmla="+- 0 3603 2798"/>
                                <a:gd name="T15" fmla="*/ 3603 h 965"/>
                                <a:gd name="T16" fmla="+- 0 8589 8496"/>
                                <a:gd name="T17" fmla="*/ T16 w 186"/>
                                <a:gd name="T18" fmla="+- 0 3762 2798"/>
                                <a:gd name="T19" fmla="*/ 3762 h 965"/>
                                <a:gd name="T20" fmla="+- 0 8612 8496"/>
                                <a:gd name="T21" fmla="*/ T20 w 186"/>
                                <a:gd name="T22" fmla="+- 0 3723 2798"/>
                                <a:gd name="T23" fmla="*/ 3723 h 965"/>
                                <a:gd name="T24" fmla="+- 0 8569 8496"/>
                                <a:gd name="T25" fmla="*/ T24 w 186"/>
                                <a:gd name="T26" fmla="+- 0 3723 2798"/>
                                <a:gd name="T27" fmla="*/ 3723 h 965"/>
                                <a:gd name="T28" fmla="+- 0 8569 8496"/>
                                <a:gd name="T29" fmla="*/ T28 w 186"/>
                                <a:gd name="T30" fmla="+- 0 3649 2798"/>
                                <a:gd name="T31" fmla="*/ 3649 h 965"/>
                                <a:gd name="T32" fmla="+- 0 8536 8496"/>
                                <a:gd name="T33" fmla="*/ T32 w 186"/>
                                <a:gd name="T34" fmla="+- 0 3593 2798"/>
                                <a:gd name="T35" fmla="*/ 3593 h 965"/>
                                <a:gd name="T36" fmla="+- 0 8531 8496"/>
                                <a:gd name="T37" fmla="*/ T36 w 186"/>
                                <a:gd name="T38" fmla="+- 0 3583 2798"/>
                                <a:gd name="T39" fmla="*/ 3583 h 965"/>
                                <a:gd name="T40" fmla="+- 0 8518 8496"/>
                                <a:gd name="T41" fmla="*/ T40 w 186"/>
                                <a:gd name="T42" fmla="+- 0 3580 2798"/>
                                <a:gd name="T43" fmla="*/ 3580 h 965"/>
                                <a:gd name="T44" fmla="+- 0 8569 8496"/>
                                <a:gd name="T45" fmla="*/ T44 w 186"/>
                                <a:gd name="T46" fmla="+- 0 3649 2798"/>
                                <a:gd name="T47" fmla="*/ 3649 h 965"/>
                                <a:gd name="T48" fmla="+- 0 8569 8496"/>
                                <a:gd name="T49" fmla="*/ T48 w 186"/>
                                <a:gd name="T50" fmla="+- 0 3723 2798"/>
                                <a:gd name="T51" fmla="*/ 3723 h 965"/>
                                <a:gd name="T52" fmla="+- 0 8609 8496"/>
                                <a:gd name="T53" fmla="*/ T52 w 186"/>
                                <a:gd name="T54" fmla="+- 0 3723 2798"/>
                                <a:gd name="T55" fmla="*/ 3723 h 965"/>
                                <a:gd name="T56" fmla="+- 0 8609 8496"/>
                                <a:gd name="T57" fmla="*/ T56 w 186"/>
                                <a:gd name="T58" fmla="+- 0 3713 2798"/>
                                <a:gd name="T59" fmla="*/ 3713 h 965"/>
                                <a:gd name="T60" fmla="+- 0 8572 8496"/>
                                <a:gd name="T61" fmla="*/ T60 w 186"/>
                                <a:gd name="T62" fmla="+- 0 3713 2798"/>
                                <a:gd name="T63" fmla="*/ 3713 h 965"/>
                                <a:gd name="T64" fmla="+- 0 8589 8496"/>
                                <a:gd name="T65" fmla="*/ T64 w 186"/>
                                <a:gd name="T66" fmla="+- 0 3683 2798"/>
                                <a:gd name="T67" fmla="*/ 3683 h 965"/>
                                <a:gd name="T68" fmla="+- 0 8569 8496"/>
                                <a:gd name="T69" fmla="*/ T68 w 186"/>
                                <a:gd name="T70" fmla="+- 0 3649 2798"/>
                                <a:gd name="T71" fmla="*/ 3649 h 965"/>
                                <a:gd name="T72" fmla="+- 0 8660 8496"/>
                                <a:gd name="T73" fmla="*/ T72 w 186"/>
                                <a:gd name="T74" fmla="+- 0 3580 2798"/>
                                <a:gd name="T75" fmla="*/ 3580 h 965"/>
                                <a:gd name="T76" fmla="+- 0 8647 8496"/>
                                <a:gd name="T77" fmla="*/ T76 w 186"/>
                                <a:gd name="T78" fmla="+- 0 3583 2798"/>
                                <a:gd name="T79" fmla="*/ 3583 h 965"/>
                                <a:gd name="T80" fmla="+- 0 8642 8496"/>
                                <a:gd name="T81" fmla="*/ T80 w 186"/>
                                <a:gd name="T82" fmla="+- 0 3593 2798"/>
                                <a:gd name="T83" fmla="*/ 3593 h 965"/>
                                <a:gd name="T84" fmla="+- 0 8609 8496"/>
                                <a:gd name="T85" fmla="*/ T84 w 186"/>
                                <a:gd name="T86" fmla="+- 0 3649 2798"/>
                                <a:gd name="T87" fmla="*/ 3649 h 965"/>
                                <a:gd name="T88" fmla="+- 0 8609 8496"/>
                                <a:gd name="T89" fmla="*/ T88 w 186"/>
                                <a:gd name="T90" fmla="+- 0 3723 2798"/>
                                <a:gd name="T91" fmla="*/ 3723 h 965"/>
                                <a:gd name="T92" fmla="+- 0 8612 8496"/>
                                <a:gd name="T93" fmla="*/ T92 w 186"/>
                                <a:gd name="T94" fmla="+- 0 3723 2798"/>
                                <a:gd name="T95" fmla="*/ 3723 h 965"/>
                                <a:gd name="T96" fmla="+- 0 8682 8496"/>
                                <a:gd name="T97" fmla="*/ T96 w 186"/>
                                <a:gd name="T98" fmla="+- 0 3603 2798"/>
                                <a:gd name="T99" fmla="*/ 3603 h 965"/>
                                <a:gd name="T100" fmla="+- 0 8679 8496"/>
                                <a:gd name="T101" fmla="*/ T100 w 186"/>
                                <a:gd name="T102" fmla="+- 0 3591 2798"/>
                                <a:gd name="T103" fmla="*/ 3591 h 965"/>
                                <a:gd name="T104" fmla="+- 0 8669 8496"/>
                                <a:gd name="T105" fmla="*/ T104 w 186"/>
                                <a:gd name="T106" fmla="+- 0 3585 2798"/>
                                <a:gd name="T107" fmla="*/ 3585 h 965"/>
                                <a:gd name="T108" fmla="+- 0 8660 8496"/>
                                <a:gd name="T109" fmla="*/ T108 w 186"/>
                                <a:gd name="T110" fmla="+- 0 3580 2798"/>
                                <a:gd name="T111" fmla="*/ 3580 h 965"/>
                                <a:gd name="T112" fmla="+- 0 8589 8496"/>
                                <a:gd name="T113" fmla="*/ T112 w 186"/>
                                <a:gd name="T114" fmla="+- 0 3683 2798"/>
                                <a:gd name="T115" fmla="*/ 3683 h 965"/>
                                <a:gd name="T116" fmla="+- 0 8572 8496"/>
                                <a:gd name="T117" fmla="*/ T116 w 186"/>
                                <a:gd name="T118" fmla="+- 0 3713 2798"/>
                                <a:gd name="T119" fmla="*/ 3713 h 965"/>
                                <a:gd name="T120" fmla="+- 0 8606 8496"/>
                                <a:gd name="T121" fmla="*/ T120 w 186"/>
                                <a:gd name="T122" fmla="+- 0 3713 2798"/>
                                <a:gd name="T123" fmla="*/ 3713 h 965"/>
                                <a:gd name="T124" fmla="+- 0 8589 8496"/>
                                <a:gd name="T125" fmla="*/ T124 w 186"/>
                                <a:gd name="T126" fmla="+- 0 3683 2798"/>
                                <a:gd name="T127" fmla="*/ 3683 h 965"/>
                                <a:gd name="T128" fmla="+- 0 8609 8496"/>
                                <a:gd name="T129" fmla="*/ T128 w 186"/>
                                <a:gd name="T130" fmla="+- 0 3649 2798"/>
                                <a:gd name="T131" fmla="*/ 3649 h 965"/>
                                <a:gd name="T132" fmla="+- 0 8589 8496"/>
                                <a:gd name="T133" fmla="*/ T132 w 186"/>
                                <a:gd name="T134" fmla="+- 0 3683 2798"/>
                                <a:gd name="T135" fmla="*/ 3683 h 965"/>
                                <a:gd name="T136" fmla="+- 0 8606 8496"/>
                                <a:gd name="T137" fmla="*/ T136 w 186"/>
                                <a:gd name="T138" fmla="+- 0 3713 2798"/>
                                <a:gd name="T139" fmla="*/ 3713 h 965"/>
                                <a:gd name="T140" fmla="+- 0 8609 8496"/>
                                <a:gd name="T141" fmla="*/ T140 w 186"/>
                                <a:gd name="T142" fmla="+- 0 3713 2798"/>
                                <a:gd name="T143" fmla="*/ 3713 h 965"/>
                                <a:gd name="T144" fmla="+- 0 8609 8496"/>
                                <a:gd name="T145" fmla="*/ T144 w 186"/>
                                <a:gd name="T146" fmla="+- 0 3649 2798"/>
                                <a:gd name="T147" fmla="*/ 3649 h 965"/>
                                <a:gd name="T148" fmla="+- 0 8609 8496"/>
                                <a:gd name="T149" fmla="*/ T148 w 186"/>
                                <a:gd name="T150" fmla="+- 0 2798 2798"/>
                                <a:gd name="T151" fmla="*/ 2798 h 965"/>
                                <a:gd name="T152" fmla="+- 0 8569 8496"/>
                                <a:gd name="T153" fmla="*/ T152 w 186"/>
                                <a:gd name="T154" fmla="+- 0 2798 2798"/>
                                <a:gd name="T155" fmla="*/ 2798 h 965"/>
                                <a:gd name="T156" fmla="+- 0 8569 8496"/>
                                <a:gd name="T157" fmla="*/ T156 w 186"/>
                                <a:gd name="T158" fmla="+- 0 3649 2798"/>
                                <a:gd name="T159" fmla="*/ 3649 h 965"/>
                                <a:gd name="T160" fmla="+- 0 8589 8496"/>
                                <a:gd name="T161" fmla="*/ T160 w 186"/>
                                <a:gd name="T162" fmla="+- 0 3683 2798"/>
                                <a:gd name="T163" fmla="*/ 3683 h 965"/>
                                <a:gd name="T164" fmla="+- 0 8609 8496"/>
                                <a:gd name="T165" fmla="*/ T164 w 186"/>
                                <a:gd name="T166" fmla="+- 0 3649 2798"/>
                                <a:gd name="T167" fmla="*/ 3649 h 965"/>
                                <a:gd name="T168" fmla="+- 0 8609 8496"/>
                                <a:gd name="T169" fmla="*/ T168 w 186"/>
                                <a:gd name="T170" fmla="+- 0 2798 2798"/>
                                <a:gd name="T171" fmla="*/ 2798 h 9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86" h="965">
                                  <a:moveTo>
                                    <a:pt x="22" y="782"/>
                                  </a:moveTo>
                                  <a:lnTo>
                                    <a:pt x="13" y="787"/>
                                  </a:lnTo>
                                  <a:lnTo>
                                    <a:pt x="3" y="793"/>
                                  </a:lnTo>
                                  <a:lnTo>
                                    <a:pt x="0" y="805"/>
                                  </a:lnTo>
                                  <a:lnTo>
                                    <a:pt x="93" y="964"/>
                                  </a:lnTo>
                                  <a:lnTo>
                                    <a:pt x="116" y="925"/>
                                  </a:lnTo>
                                  <a:lnTo>
                                    <a:pt x="73" y="925"/>
                                  </a:lnTo>
                                  <a:lnTo>
                                    <a:pt x="73" y="851"/>
                                  </a:lnTo>
                                  <a:lnTo>
                                    <a:pt x="40" y="795"/>
                                  </a:lnTo>
                                  <a:lnTo>
                                    <a:pt x="35" y="785"/>
                                  </a:lnTo>
                                  <a:lnTo>
                                    <a:pt x="22" y="782"/>
                                  </a:lnTo>
                                  <a:close/>
                                  <a:moveTo>
                                    <a:pt x="73" y="851"/>
                                  </a:moveTo>
                                  <a:lnTo>
                                    <a:pt x="73" y="925"/>
                                  </a:lnTo>
                                  <a:lnTo>
                                    <a:pt x="113" y="925"/>
                                  </a:lnTo>
                                  <a:lnTo>
                                    <a:pt x="113" y="915"/>
                                  </a:lnTo>
                                  <a:lnTo>
                                    <a:pt x="76" y="915"/>
                                  </a:lnTo>
                                  <a:lnTo>
                                    <a:pt x="93" y="885"/>
                                  </a:lnTo>
                                  <a:lnTo>
                                    <a:pt x="73" y="851"/>
                                  </a:lnTo>
                                  <a:close/>
                                  <a:moveTo>
                                    <a:pt x="164" y="782"/>
                                  </a:moveTo>
                                  <a:lnTo>
                                    <a:pt x="151" y="785"/>
                                  </a:lnTo>
                                  <a:lnTo>
                                    <a:pt x="146" y="795"/>
                                  </a:lnTo>
                                  <a:lnTo>
                                    <a:pt x="113" y="851"/>
                                  </a:lnTo>
                                  <a:lnTo>
                                    <a:pt x="113" y="925"/>
                                  </a:lnTo>
                                  <a:lnTo>
                                    <a:pt x="116" y="925"/>
                                  </a:lnTo>
                                  <a:lnTo>
                                    <a:pt x="186" y="805"/>
                                  </a:lnTo>
                                  <a:lnTo>
                                    <a:pt x="183" y="793"/>
                                  </a:lnTo>
                                  <a:lnTo>
                                    <a:pt x="173" y="787"/>
                                  </a:lnTo>
                                  <a:lnTo>
                                    <a:pt x="164" y="782"/>
                                  </a:lnTo>
                                  <a:close/>
                                  <a:moveTo>
                                    <a:pt x="93" y="885"/>
                                  </a:moveTo>
                                  <a:lnTo>
                                    <a:pt x="76" y="915"/>
                                  </a:lnTo>
                                  <a:lnTo>
                                    <a:pt x="110" y="915"/>
                                  </a:lnTo>
                                  <a:lnTo>
                                    <a:pt x="93" y="885"/>
                                  </a:lnTo>
                                  <a:close/>
                                  <a:moveTo>
                                    <a:pt x="113" y="851"/>
                                  </a:moveTo>
                                  <a:lnTo>
                                    <a:pt x="93" y="885"/>
                                  </a:lnTo>
                                  <a:lnTo>
                                    <a:pt x="110" y="915"/>
                                  </a:lnTo>
                                  <a:lnTo>
                                    <a:pt x="113" y="915"/>
                                  </a:lnTo>
                                  <a:lnTo>
                                    <a:pt x="113" y="851"/>
                                  </a:lnTo>
                                  <a:close/>
                                  <a:moveTo>
                                    <a:pt x="113" y="0"/>
                                  </a:moveTo>
                                  <a:lnTo>
                                    <a:pt x="73" y="0"/>
                                  </a:lnTo>
                                  <a:lnTo>
                                    <a:pt x="73" y="851"/>
                                  </a:lnTo>
                                  <a:lnTo>
                                    <a:pt x="93" y="885"/>
                                  </a:lnTo>
                                  <a:lnTo>
                                    <a:pt x="113" y="851"/>
                                  </a:lnTo>
                                  <a:lnTo>
                                    <a:pt x="1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2" name="Picture 63"/>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466725" y="962025"/>
                            <a:ext cx="132588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 name="Picture 62"/>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466725" y="1009650"/>
                            <a:ext cx="1325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4" name="Picture 61"/>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504825" y="981075"/>
                            <a:ext cx="1247775" cy="31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 name="Picture 59"/>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2588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8" name="Picture 57"/>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95250" y="28575"/>
                            <a:ext cx="1247775" cy="31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Rectangle 56"/>
                        <wps:cNvSpPr>
                          <a:spLocks/>
                        </wps:cNvSpPr>
                        <wps:spPr bwMode="auto">
                          <a:xfrm>
                            <a:off x="95250" y="28575"/>
                            <a:ext cx="1247775" cy="317500"/>
                          </a:xfrm>
                          <a:prstGeom prst="rect">
                            <a:avLst/>
                          </a:prstGeom>
                          <a:noFill/>
                          <a:ln w="9525">
                            <a:solidFill>
                              <a:srgbClr val="97B853"/>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 name="Picture 58"/>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466725" y="85725"/>
                            <a:ext cx="1325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 name="Picture 55"/>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552450" y="200025"/>
                            <a:ext cx="312420" cy="81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AutoShape 54"/>
                        <wps:cNvSpPr>
                          <a:spLocks/>
                        </wps:cNvSpPr>
                        <wps:spPr bwMode="auto">
                          <a:xfrm>
                            <a:off x="638175" y="352425"/>
                            <a:ext cx="118110" cy="612775"/>
                          </a:xfrm>
                          <a:custGeom>
                            <a:avLst/>
                            <a:gdLst>
                              <a:gd name="T0" fmla="+- 0 3241 3147"/>
                              <a:gd name="T1" fmla="*/ T0 w 186"/>
                              <a:gd name="T2" fmla="+- 0 2091 2012"/>
                              <a:gd name="T3" fmla="*/ 2091 h 965"/>
                              <a:gd name="T4" fmla="+- 0 3221 3147"/>
                              <a:gd name="T5" fmla="*/ T4 w 186"/>
                              <a:gd name="T6" fmla="+- 0 2125 2012"/>
                              <a:gd name="T7" fmla="*/ 2125 h 965"/>
                              <a:gd name="T8" fmla="+- 0 3210 3147"/>
                              <a:gd name="T9" fmla="*/ T8 w 186"/>
                              <a:gd name="T10" fmla="+- 0 2976 2012"/>
                              <a:gd name="T11" fmla="*/ 2976 h 965"/>
                              <a:gd name="T12" fmla="+- 0 3250 3147"/>
                              <a:gd name="T13" fmla="*/ T12 w 186"/>
                              <a:gd name="T14" fmla="+- 0 2976 2012"/>
                              <a:gd name="T15" fmla="*/ 2976 h 965"/>
                              <a:gd name="T16" fmla="+- 0 3261 3147"/>
                              <a:gd name="T17" fmla="*/ T16 w 186"/>
                              <a:gd name="T18" fmla="+- 0 2126 2012"/>
                              <a:gd name="T19" fmla="*/ 2126 h 965"/>
                              <a:gd name="T20" fmla="+- 0 3241 3147"/>
                              <a:gd name="T21" fmla="*/ T20 w 186"/>
                              <a:gd name="T22" fmla="+- 0 2091 2012"/>
                              <a:gd name="T23" fmla="*/ 2091 h 965"/>
                              <a:gd name="T24" fmla="+- 0 3264 3147"/>
                              <a:gd name="T25" fmla="*/ T24 w 186"/>
                              <a:gd name="T26" fmla="+- 0 2051 2012"/>
                              <a:gd name="T27" fmla="*/ 2051 h 965"/>
                              <a:gd name="T28" fmla="+- 0 3222 3147"/>
                              <a:gd name="T29" fmla="*/ T28 w 186"/>
                              <a:gd name="T30" fmla="+- 0 2051 2012"/>
                              <a:gd name="T31" fmla="*/ 2051 h 965"/>
                              <a:gd name="T32" fmla="+- 0 3262 3147"/>
                              <a:gd name="T33" fmla="*/ T32 w 186"/>
                              <a:gd name="T34" fmla="+- 0 2052 2012"/>
                              <a:gd name="T35" fmla="*/ 2052 h 965"/>
                              <a:gd name="T36" fmla="+- 0 3261 3147"/>
                              <a:gd name="T37" fmla="*/ T36 w 186"/>
                              <a:gd name="T38" fmla="+- 0 2126 2012"/>
                              <a:gd name="T39" fmla="*/ 2126 h 965"/>
                              <a:gd name="T40" fmla="+- 0 3293 3147"/>
                              <a:gd name="T41" fmla="*/ T40 w 186"/>
                              <a:gd name="T42" fmla="+- 0 2182 2012"/>
                              <a:gd name="T43" fmla="*/ 2182 h 965"/>
                              <a:gd name="T44" fmla="+- 0 3298 3147"/>
                              <a:gd name="T45" fmla="*/ T44 w 186"/>
                              <a:gd name="T46" fmla="+- 0 2192 2012"/>
                              <a:gd name="T47" fmla="*/ 2192 h 965"/>
                              <a:gd name="T48" fmla="+- 0 3310 3147"/>
                              <a:gd name="T49" fmla="*/ T48 w 186"/>
                              <a:gd name="T50" fmla="+- 0 2195 2012"/>
                              <a:gd name="T51" fmla="*/ 2195 h 965"/>
                              <a:gd name="T52" fmla="+- 0 3320 3147"/>
                              <a:gd name="T53" fmla="*/ T52 w 186"/>
                              <a:gd name="T54" fmla="+- 0 2190 2012"/>
                              <a:gd name="T55" fmla="*/ 2190 h 965"/>
                              <a:gd name="T56" fmla="+- 0 3329 3147"/>
                              <a:gd name="T57" fmla="*/ T56 w 186"/>
                              <a:gd name="T58" fmla="+- 0 2184 2012"/>
                              <a:gd name="T59" fmla="*/ 2184 h 965"/>
                              <a:gd name="T60" fmla="+- 0 3333 3147"/>
                              <a:gd name="T61" fmla="*/ T60 w 186"/>
                              <a:gd name="T62" fmla="+- 0 2172 2012"/>
                              <a:gd name="T63" fmla="*/ 2172 h 965"/>
                              <a:gd name="T64" fmla="+- 0 3327 3147"/>
                              <a:gd name="T65" fmla="*/ T64 w 186"/>
                              <a:gd name="T66" fmla="+- 0 2162 2012"/>
                              <a:gd name="T67" fmla="*/ 2162 h 965"/>
                              <a:gd name="T68" fmla="+- 0 3264 3147"/>
                              <a:gd name="T69" fmla="*/ T68 w 186"/>
                              <a:gd name="T70" fmla="+- 0 2051 2012"/>
                              <a:gd name="T71" fmla="*/ 2051 h 965"/>
                              <a:gd name="T72" fmla="+- 0 3242 3147"/>
                              <a:gd name="T73" fmla="*/ T72 w 186"/>
                              <a:gd name="T74" fmla="+- 0 2012 2012"/>
                              <a:gd name="T75" fmla="*/ 2012 h 965"/>
                              <a:gd name="T76" fmla="+- 0 3153 3147"/>
                              <a:gd name="T77" fmla="*/ T76 w 186"/>
                              <a:gd name="T78" fmla="+- 0 2160 2012"/>
                              <a:gd name="T79" fmla="*/ 2160 h 965"/>
                              <a:gd name="T80" fmla="+- 0 3147 3147"/>
                              <a:gd name="T81" fmla="*/ T80 w 186"/>
                              <a:gd name="T82" fmla="+- 0 2170 2012"/>
                              <a:gd name="T83" fmla="*/ 2170 h 965"/>
                              <a:gd name="T84" fmla="+- 0 3150 3147"/>
                              <a:gd name="T85" fmla="*/ T84 w 186"/>
                              <a:gd name="T86" fmla="+- 0 2182 2012"/>
                              <a:gd name="T87" fmla="*/ 2182 h 965"/>
                              <a:gd name="T88" fmla="+- 0 3169 3147"/>
                              <a:gd name="T89" fmla="*/ T88 w 186"/>
                              <a:gd name="T90" fmla="+- 0 2193 2012"/>
                              <a:gd name="T91" fmla="*/ 2193 h 965"/>
                              <a:gd name="T92" fmla="+- 0 3181 3147"/>
                              <a:gd name="T93" fmla="*/ T92 w 186"/>
                              <a:gd name="T94" fmla="+- 0 2190 2012"/>
                              <a:gd name="T95" fmla="*/ 2190 h 965"/>
                              <a:gd name="T96" fmla="+- 0 3187 3147"/>
                              <a:gd name="T97" fmla="*/ T96 w 186"/>
                              <a:gd name="T98" fmla="+- 0 2181 2012"/>
                              <a:gd name="T99" fmla="*/ 2181 h 965"/>
                              <a:gd name="T100" fmla="+- 0 3221 3147"/>
                              <a:gd name="T101" fmla="*/ T100 w 186"/>
                              <a:gd name="T102" fmla="+- 0 2125 2012"/>
                              <a:gd name="T103" fmla="*/ 2125 h 965"/>
                              <a:gd name="T104" fmla="+- 0 3222 3147"/>
                              <a:gd name="T105" fmla="*/ T104 w 186"/>
                              <a:gd name="T106" fmla="+- 0 2051 2012"/>
                              <a:gd name="T107" fmla="*/ 2051 h 965"/>
                              <a:gd name="T108" fmla="+- 0 3264 3147"/>
                              <a:gd name="T109" fmla="*/ T108 w 186"/>
                              <a:gd name="T110" fmla="+- 0 2051 2012"/>
                              <a:gd name="T111" fmla="*/ 2051 h 965"/>
                              <a:gd name="T112" fmla="+- 0 3242 3147"/>
                              <a:gd name="T113" fmla="*/ T112 w 186"/>
                              <a:gd name="T114" fmla="+- 0 2012 2012"/>
                              <a:gd name="T115" fmla="*/ 2012 h 965"/>
                              <a:gd name="T116" fmla="+- 0 3261 3147"/>
                              <a:gd name="T117" fmla="*/ T116 w 186"/>
                              <a:gd name="T118" fmla="+- 0 2061 2012"/>
                              <a:gd name="T119" fmla="*/ 2061 h 965"/>
                              <a:gd name="T120" fmla="+- 0 3224 3147"/>
                              <a:gd name="T121" fmla="*/ T120 w 186"/>
                              <a:gd name="T122" fmla="+- 0 2061 2012"/>
                              <a:gd name="T123" fmla="*/ 2061 h 965"/>
                              <a:gd name="T124" fmla="+- 0 3259 3147"/>
                              <a:gd name="T125" fmla="*/ T124 w 186"/>
                              <a:gd name="T126" fmla="+- 0 2062 2012"/>
                              <a:gd name="T127" fmla="*/ 2062 h 965"/>
                              <a:gd name="T128" fmla="+- 0 3241 3147"/>
                              <a:gd name="T129" fmla="*/ T128 w 186"/>
                              <a:gd name="T130" fmla="+- 0 2091 2012"/>
                              <a:gd name="T131" fmla="*/ 2091 h 965"/>
                              <a:gd name="T132" fmla="+- 0 3261 3147"/>
                              <a:gd name="T133" fmla="*/ T132 w 186"/>
                              <a:gd name="T134" fmla="+- 0 2126 2012"/>
                              <a:gd name="T135" fmla="*/ 2126 h 965"/>
                              <a:gd name="T136" fmla="+- 0 3261 3147"/>
                              <a:gd name="T137" fmla="*/ T136 w 186"/>
                              <a:gd name="T138" fmla="+- 0 2061 2012"/>
                              <a:gd name="T139" fmla="*/ 2061 h 965"/>
                              <a:gd name="T140" fmla="+- 0 3222 3147"/>
                              <a:gd name="T141" fmla="*/ T140 w 186"/>
                              <a:gd name="T142" fmla="+- 0 2051 2012"/>
                              <a:gd name="T143" fmla="*/ 2051 h 965"/>
                              <a:gd name="T144" fmla="+- 0 3221 3147"/>
                              <a:gd name="T145" fmla="*/ T144 w 186"/>
                              <a:gd name="T146" fmla="+- 0 2125 2012"/>
                              <a:gd name="T147" fmla="*/ 2125 h 965"/>
                              <a:gd name="T148" fmla="+- 0 3241 3147"/>
                              <a:gd name="T149" fmla="*/ T148 w 186"/>
                              <a:gd name="T150" fmla="+- 0 2091 2012"/>
                              <a:gd name="T151" fmla="*/ 2091 h 965"/>
                              <a:gd name="T152" fmla="+- 0 3224 3147"/>
                              <a:gd name="T153" fmla="*/ T152 w 186"/>
                              <a:gd name="T154" fmla="+- 0 2061 2012"/>
                              <a:gd name="T155" fmla="*/ 2061 h 965"/>
                              <a:gd name="T156" fmla="+- 0 3261 3147"/>
                              <a:gd name="T157" fmla="*/ T156 w 186"/>
                              <a:gd name="T158" fmla="+- 0 2061 2012"/>
                              <a:gd name="T159" fmla="*/ 2061 h 965"/>
                              <a:gd name="T160" fmla="+- 0 3262 3147"/>
                              <a:gd name="T161" fmla="*/ T160 w 186"/>
                              <a:gd name="T162" fmla="+- 0 2052 2012"/>
                              <a:gd name="T163" fmla="*/ 2052 h 965"/>
                              <a:gd name="T164" fmla="+- 0 3222 3147"/>
                              <a:gd name="T165" fmla="*/ T164 w 186"/>
                              <a:gd name="T166" fmla="+- 0 2051 2012"/>
                              <a:gd name="T167" fmla="*/ 2051 h 965"/>
                              <a:gd name="T168" fmla="+- 0 3224 3147"/>
                              <a:gd name="T169" fmla="*/ T168 w 186"/>
                              <a:gd name="T170" fmla="+- 0 2061 2012"/>
                              <a:gd name="T171" fmla="*/ 2061 h 965"/>
                              <a:gd name="T172" fmla="+- 0 3241 3147"/>
                              <a:gd name="T173" fmla="*/ T172 w 186"/>
                              <a:gd name="T174" fmla="+- 0 2091 2012"/>
                              <a:gd name="T175" fmla="*/ 2091 h 965"/>
                              <a:gd name="T176" fmla="+- 0 3259 3147"/>
                              <a:gd name="T177" fmla="*/ T176 w 186"/>
                              <a:gd name="T178" fmla="+- 0 2062 2012"/>
                              <a:gd name="T179" fmla="*/ 2062 h 965"/>
                              <a:gd name="T180" fmla="+- 0 3224 3147"/>
                              <a:gd name="T181" fmla="*/ T180 w 186"/>
                              <a:gd name="T182" fmla="+- 0 2061 2012"/>
                              <a:gd name="T183" fmla="*/ 2061 h 9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186" h="965">
                                <a:moveTo>
                                  <a:pt x="94" y="79"/>
                                </a:moveTo>
                                <a:lnTo>
                                  <a:pt x="74" y="113"/>
                                </a:lnTo>
                                <a:lnTo>
                                  <a:pt x="63" y="964"/>
                                </a:lnTo>
                                <a:lnTo>
                                  <a:pt x="103" y="964"/>
                                </a:lnTo>
                                <a:lnTo>
                                  <a:pt x="114" y="114"/>
                                </a:lnTo>
                                <a:lnTo>
                                  <a:pt x="94" y="79"/>
                                </a:lnTo>
                                <a:close/>
                                <a:moveTo>
                                  <a:pt x="117" y="39"/>
                                </a:moveTo>
                                <a:lnTo>
                                  <a:pt x="75" y="39"/>
                                </a:lnTo>
                                <a:lnTo>
                                  <a:pt x="115" y="40"/>
                                </a:lnTo>
                                <a:lnTo>
                                  <a:pt x="114" y="114"/>
                                </a:lnTo>
                                <a:lnTo>
                                  <a:pt x="146" y="170"/>
                                </a:lnTo>
                                <a:lnTo>
                                  <a:pt x="151" y="180"/>
                                </a:lnTo>
                                <a:lnTo>
                                  <a:pt x="163" y="183"/>
                                </a:lnTo>
                                <a:lnTo>
                                  <a:pt x="173" y="178"/>
                                </a:lnTo>
                                <a:lnTo>
                                  <a:pt x="182" y="172"/>
                                </a:lnTo>
                                <a:lnTo>
                                  <a:pt x="186" y="160"/>
                                </a:lnTo>
                                <a:lnTo>
                                  <a:pt x="180" y="150"/>
                                </a:lnTo>
                                <a:lnTo>
                                  <a:pt x="117" y="39"/>
                                </a:lnTo>
                                <a:close/>
                                <a:moveTo>
                                  <a:pt x="95" y="0"/>
                                </a:moveTo>
                                <a:lnTo>
                                  <a:pt x="6" y="148"/>
                                </a:lnTo>
                                <a:lnTo>
                                  <a:pt x="0" y="158"/>
                                </a:lnTo>
                                <a:lnTo>
                                  <a:pt x="3" y="170"/>
                                </a:lnTo>
                                <a:lnTo>
                                  <a:pt x="22" y="181"/>
                                </a:lnTo>
                                <a:lnTo>
                                  <a:pt x="34" y="178"/>
                                </a:lnTo>
                                <a:lnTo>
                                  <a:pt x="40" y="169"/>
                                </a:lnTo>
                                <a:lnTo>
                                  <a:pt x="74" y="113"/>
                                </a:lnTo>
                                <a:lnTo>
                                  <a:pt x="75" y="39"/>
                                </a:lnTo>
                                <a:lnTo>
                                  <a:pt x="117" y="39"/>
                                </a:lnTo>
                                <a:lnTo>
                                  <a:pt x="95" y="0"/>
                                </a:lnTo>
                                <a:close/>
                                <a:moveTo>
                                  <a:pt x="114" y="49"/>
                                </a:moveTo>
                                <a:lnTo>
                                  <a:pt x="77" y="49"/>
                                </a:lnTo>
                                <a:lnTo>
                                  <a:pt x="112" y="50"/>
                                </a:lnTo>
                                <a:lnTo>
                                  <a:pt x="94" y="79"/>
                                </a:lnTo>
                                <a:lnTo>
                                  <a:pt x="114" y="114"/>
                                </a:lnTo>
                                <a:lnTo>
                                  <a:pt x="114" y="49"/>
                                </a:lnTo>
                                <a:close/>
                                <a:moveTo>
                                  <a:pt x="75" y="39"/>
                                </a:moveTo>
                                <a:lnTo>
                                  <a:pt x="74" y="113"/>
                                </a:lnTo>
                                <a:lnTo>
                                  <a:pt x="94" y="79"/>
                                </a:lnTo>
                                <a:lnTo>
                                  <a:pt x="77" y="49"/>
                                </a:lnTo>
                                <a:lnTo>
                                  <a:pt x="114" y="49"/>
                                </a:lnTo>
                                <a:lnTo>
                                  <a:pt x="115" y="40"/>
                                </a:lnTo>
                                <a:lnTo>
                                  <a:pt x="75" y="39"/>
                                </a:lnTo>
                                <a:close/>
                                <a:moveTo>
                                  <a:pt x="77" y="49"/>
                                </a:moveTo>
                                <a:lnTo>
                                  <a:pt x="94" y="79"/>
                                </a:lnTo>
                                <a:lnTo>
                                  <a:pt x="112" y="50"/>
                                </a:lnTo>
                                <a:lnTo>
                                  <a:pt x="77"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Rectangle 60"/>
                        <wps:cNvSpPr>
                          <a:spLocks/>
                        </wps:cNvSpPr>
                        <wps:spPr bwMode="auto">
                          <a:xfrm>
                            <a:off x="504825" y="981075"/>
                            <a:ext cx="1247775" cy="317500"/>
                          </a:xfrm>
                          <a:prstGeom prst="rect">
                            <a:avLst/>
                          </a:prstGeom>
                          <a:noFill/>
                          <a:ln w="9525">
                            <a:solidFill>
                              <a:srgbClr val="7C5F9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53"/>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1600200" y="1028700"/>
                            <a:ext cx="2275840" cy="312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6" name="Text Box 49"/>
                        <wps:cNvSpPr txBox="1">
                          <a:spLocks/>
                        </wps:cNvSpPr>
                        <wps:spPr bwMode="auto">
                          <a:xfrm>
                            <a:off x="95250" y="9525"/>
                            <a:ext cx="1247775" cy="317500"/>
                          </a:xfrm>
                          <a:prstGeom prst="rect">
                            <a:avLst/>
                          </a:prstGeom>
                          <a:noFill/>
                          <a:ln w="9525">
                            <a:solidFill>
                              <a:srgbClr val="97B853"/>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657FA1E" w14:textId="77777777" w:rsidR="00EA6A1D" w:rsidRPr="00EA6A1D" w:rsidRDefault="00EA6A1D" w:rsidP="00EA6A1D">
                              <w:pPr>
                                <w:spacing w:before="139"/>
                                <w:ind w:left="217"/>
                                <w:rPr>
                                  <w:rFonts w:ascii="Times New Roman" w:hAnsi="Times New Roman"/>
                                  <w:sz w:val="20"/>
                                  <w:szCs w:val="20"/>
                                </w:rPr>
                              </w:pPr>
                              <w:r w:rsidRPr="00EA6A1D">
                                <w:rPr>
                                  <w:rFonts w:ascii="Times New Roman" w:hAnsi="Times New Roman"/>
                                  <w:sz w:val="20"/>
                                  <w:szCs w:val="20"/>
                                </w:rPr>
                                <w:t>Liability</w:t>
                              </w:r>
                            </w:p>
                          </w:txbxContent>
                        </wps:txbx>
                        <wps:bodyPr rot="0" vert="horz" wrap="square" lIns="0" tIns="0" rIns="0" bIns="0" anchor="t" anchorCtr="0" upright="1">
                          <a:noAutofit/>
                        </wps:bodyPr>
                      </wps:wsp>
                      <wps:wsp>
                        <wps:cNvPr id="64" name="Text Box 51"/>
                        <wps:cNvSpPr txBox="1">
                          <a:spLocks/>
                        </wps:cNvSpPr>
                        <wps:spPr bwMode="auto">
                          <a:xfrm>
                            <a:off x="847725" y="1066800"/>
                            <a:ext cx="57023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A8D17" w14:textId="77777777" w:rsidR="00EA6A1D" w:rsidRPr="00EA6A1D" w:rsidRDefault="00EA6A1D" w:rsidP="00EA6A1D">
                              <w:pPr>
                                <w:spacing w:line="244" w:lineRule="exact"/>
                                <w:rPr>
                                  <w:rFonts w:ascii="Times New Roman" w:hAnsi="Times New Roman"/>
                                  <w:sz w:val="20"/>
                                  <w:szCs w:val="20"/>
                                </w:rPr>
                              </w:pPr>
                              <w:r w:rsidRPr="00EA6A1D">
                                <w:rPr>
                                  <w:rFonts w:ascii="Times New Roman" w:hAnsi="Times New Roman"/>
                                  <w:sz w:val="20"/>
                                  <w:szCs w:val="20"/>
                                </w:rPr>
                                <w:t>Reporting</w:t>
                              </w:r>
                            </w:p>
                          </w:txbxContent>
                        </wps:txbx>
                        <wps:bodyPr rot="0" vert="horz" wrap="square" lIns="0" tIns="0" rIns="0" bIns="0" anchor="t" anchorCtr="0" upright="1">
                          <a:noAutofit/>
                        </wps:bodyPr>
                      </wps:wsp>
                      <wps:wsp>
                        <wps:cNvPr id="63" name="AutoShape 52"/>
                        <wps:cNvSpPr>
                          <a:spLocks/>
                        </wps:cNvSpPr>
                        <wps:spPr bwMode="auto">
                          <a:xfrm>
                            <a:off x="1752600" y="1104900"/>
                            <a:ext cx="1971675" cy="66675"/>
                          </a:xfrm>
                          <a:custGeom>
                            <a:avLst/>
                            <a:gdLst>
                              <a:gd name="T0" fmla="+- 0 4478 4319"/>
                              <a:gd name="T1" fmla="*/ T0 w 3269"/>
                              <a:gd name="T2" fmla="+- 0 3157 3157"/>
                              <a:gd name="T3" fmla="*/ 3157 h 186"/>
                              <a:gd name="T4" fmla="+- 0 4319 4319"/>
                              <a:gd name="T5" fmla="*/ T4 w 3269"/>
                              <a:gd name="T6" fmla="+- 0 3251 3157"/>
                              <a:gd name="T7" fmla="*/ 3251 h 186"/>
                              <a:gd name="T8" fmla="+- 0 4478 4319"/>
                              <a:gd name="T9" fmla="*/ T8 w 3269"/>
                              <a:gd name="T10" fmla="+- 0 3343 3157"/>
                              <a:gd name="T11" fmla="*/ 3343 h 186"/>
                              <a:gd name="T12" fmla="+- 0 4491 4319"/>
                              <a:gd name="T13" fmla="*/ T12 w 3269"/>
                              <a:gd name="T14" fmla="+- 0 3340 3157"/>
                              <a:gd name="T15" fmla="*/ 3340 h 186"/>
                              <a:gd name="T16" fmla="+- 0 4496 4319"/>
                              <a:gd name="T17" fmla="*/ T16 w 3269"/>
                              <a:gd name="T18" fmla="+- 0 3330 3157"/>
                              <a:gd name="T19" fmla="*/ 3330 h 186"/>
                              <a:gd name="T20" fmla="+- 0 4502 4319"/>
                              <a:gd name="T21" fmla="*/ T20 w 3269"/>
                              <a:gd name="T22" fmla="+- 0 3321 3157"/>
                              <a:gd name="T23" fmla="*/ 3321 h 186"/>
                              <a:gd name="T24" fmla="+- 0 4498 4319"/>
                              <a:gd name="T25" fmla="*/ T24 w 3269"/>
                              <a:gd name="T26" fmla="+- 0 3308 3157"/>
                              <a:gd name="T27" fmla="*/ 3308 h 186"/>
                              <a:gd name="T28" fmla="+- 0 4433 4319"/>
                              <a:gd name="T29" fmla="*/ T28 w 3269"/>
                              <a:gd name="T30" fmla="+- 0 3271 3157"/>
                              <a:gd name="T31" fmla="*/ 3271 h 186"/>
                              <a:gd name="T32" fmla="+- 0 4359 4319"/>
                              <a:gd name="T33" fmla="*/ T32 w 3269"/>
                              <a:gd name="T34" fmla="+- 0 3271 3157"/>
                              <a:gd name="T35" fmla="*/ 3271 h 186"/>
                              <a:gd name="T36" fmla="+- 0 4359 4319"/>
                              <a:gd name="T37" fmla="*/ T36 w 3269"/>
                              <a:gd name="T38" fmla="+- 0 3231 3157"/>
                              <a:gd name="T39" fmla="*/ 3231 h 186"/>
                              <a:gd name="T40" fmla="+- 0 4432 4319"/>
                              <a:gd name="T41" fmla="*/ T40 w 3269"/>
                              <a:gd name="T42" fmla="+- 0 3230 3157"/>
                              <a:gd name="T43" fmla="*/ 3230 h 186"/>
                              <a:gd name="T44" fmla="+- 0 4498 4319"/>
                              <a:gd name="T45" fmla="*/ T44 w 3269"/>
                              <a:gd name="T46" fmla="+- 0 3192 3157"/>
                              <a:gd name="T47" fmla="*/ 3192 h 186"/>
                              <a:gd name="T48" fmla="+- 0 4501 4319"/>
                              <a:gd name="T49" fmla="*/ T48 w 3269"/>
                              <a:gd name="T50" fmla="+- 0 3180 3157"/>
                              <a:gd name="T51" fmla="*/ 3180 h 186"/>
                              <a:gd name="T52" fmla="+- 0 4496 4319"/>
                              <a:gd name="T53" fmla="*/ T52 w 3269"/>
                              <a:gd name="T54" fmla="+- 0 3170 3157"/>
                              <a:gd name="T55" fmla="*/ 3170 h 186"/>
                              <a:gd name="T56" fmla="+- 0 4490 4319"/>
                              <a:gd name="T57" fmla="*/ T56 w 3269"/>
                              <a:gd name="T58" fmla="+- 0 3161 3157"/>
                              <a:gd name="T59" fmla="*/ 3161 h 186"/>
                              <a:gd name="T60" fmla="+- 0 4478 4319"/>
                              <a:gd name="T61" fmla="*/ T60 w 3269"/>
                              <a:gd name="T62" fmla="+- 0 3157 3157"/>
                              <a:gd name="T63" fmla="*/ 3157 h 186"/>
                              <a:gd name="T64" fmla="+- 0 4432 4319"/>
                              <a:gd name="T65" fmla="*/ T64 w 3269"/>
                              <a:gd name="T66" fmla="+- 0 3230 3157"/>
                              <a:gd name="T67" fmla="*/ 3230 h 186"/>
                              <a:gd name="T68" fmla="+- 0 4359 4319"/>
                              <a:gd name="T69" fmla="*/ T68 w 3269"/>
                              <a:gd name="T70" fmla="+- 0 3231 3157"/>
                              <a:gd name="T71" fmla="*/ 3231 h 186"/>
                              <a:gd name="T72" fmla="+- 0 4359 4319"/>
                              <a:gd name="T73" fmla="*/ T72 w 3269"/>
                              <a:gd name="T74" fmla="+- 0 3271 3157"/>
                              <a:gd name="T75" fmla="*/ 3271 h 186"/>
                              <a:gd name="T76" fmla="+- 0 4433 4319"/>
                              <a:gd name="T77" fmla="*/ T76 w 3269"/>
                              <a:gd name="T78" fmla="+- 0 3270 3157"/>
                              <a:gd name="T79" fmla="*/ 3270 h 186"/>
                              <a:gd name="T80" fmla="+- 0 4428 4319"/>
                              <a:gd name="T81" fmla="*/ T80 w 3269"/>
                              <a:gd name="T82" fmla="+- 0 3268 3157"/>
                              <a:gd name="T83" fmla="*/ 3268 h 186"/>
                              <a:gd name="T84" fmla="+- 0 4369 4319"/>
                              <a:gd name="T85" fmla="*/ T84 w 3269"/>
                              <a:gd name="T86" fmla="+- 0 3268 3157"/>
                              <a:gd name="T87" fmla="*/ 3268 h 186"/>
                              <a:gd name="T88" fmla="+- 0 4369 4319"/>
                              <a:gd name="T89" fmla="*/ T88 w 3269"/>
                              <a:gd name="T90" fmla="+- 0 3233 3157"/>
                              <a:gd name="T91" fmla="*/ 3233 h 186"/>
                              <a:gd name="T92" fmla="+- 0 4428 4319"/>
                              <a:gd name="T93" fmla="*/ T92 w 3269"/>
                              <a:gd name="T94" fmla="+- 0 3233 3157"/>
                              <a:gd name="T95" fmla="*/ 3233 h 186"/>
                              <a:gd name="T96" fmla="+- 0 4432 4319"/>
                              <a:gd name="T97" fmla="*/ T96 w 3269"/>
                              <a:gd name="T98" fmla="+- 0 3230 3157"/>
                              <a:gd name="T99" fmla="*/ 3230 h 186"/>
                              <a:gd name="T100" fmla="+- 0 4433 4319"/>
                              <a:gd name="T101" fmla="*/ T100 w 3269"/>
                              <a:gd name="T102" fmla="+- 0 3270 3157"/>
                              <a:gd name="T103" fmla="*/ 3270 h 186"/>
                              <a:gd name="T104" fmla="+- 0 4359 4319"/>
                              <a:gd name="T105" fmla="*/ T104 w 3269"/>
                              <a:gd name="T106" fmla="+- 0 3271 3157"/>
                              <a:gd name="T107" fmla="*/ 3271 h 186"/>
                              <a:gd name="T108" fmla="+- 0 4433 4319"/>
                              <a:gd name="T109" fmla="*/ T108 w 3269"/>
                              <a:gd name="T110" fmla="+- 0 3271 3157"/>
                              <a:gd name="T111" fmla="*/ 3271 h 186"/>
                              <a:gd name="T112" fmla="+- 0 4433 4319"/>
                              <a:gd name="T113" fmla="*/ T112 w 3269"/>
                              <a:gd name="T114" fmla="+- 0 3270 3157"/>
                              <a:gd name="T115" fmla="*/ 3270 h 186"/>
                              <a:gd name="T116" fmla="+- 0 7588 4319"/>
                              <a:gd name="T117" fmla="*/ T116 w 3269"/>
                              <a:gd name="T118" fmla="+- 0 3219 3157"/>
                              <a:gd name="T119" fmla="*/ 3219 h 186"/>
                              <a:gd name="T120" fmla="+- 0 4432 4319"/>
                              <a:gd name="T121" fmla="*/ T120 w 3269"/>
                              <a:gd name="T122" fmla="+- 0 3230 3157"/>
                              <a:gd name="T123" fmla="*/ 3230 h 186"/>
                              <a:gd name="T124" fmla="+- 0 4398 4319"/>
                              <a:gd name="T125" fmla="*/ T124 w 3269"/>
                              <a:gd name="T126" fmla="+- 0 3250 3157"/>
                              <a:gd name="T127" fmla="*/ 3250 h 186"/>
                              <a:gd name="T128" fmla="+- 0 4433 4319"/>
                              <a:gd name="T129" fmla="*/ T128 w 3269"/>
                              <a:gd name="T130" fmla="+- 0 3270 3157"/>
                              <a:gd name="T131" fmla="*/ 3270 h 186"/>
                              <a:gd name="T132" fmla="+- 0 7588 4319"/>
                              <a:gd name="T133" fmla="*/ T132 w 3269"/>
                              <a:gd name="T134" fmla="+- 0 3259 3157"/>
                              <a:gd name="T135" fmla="*/ 3259 h 186"/>
                              <a:gd name="T136" fmla="+- 0 7588 4319"/>
                              <a:gd name="T137" fmla="*/ T136 w 3269"/>
                              <a:gd name="T138" fmla="+- 0 3219 3157"/>
                              <a:gd name="T139" fmla="*/ 3219 h 186"/>
                              <a:gd name="T140" fmla="+- 0 4369 4319"/>
                              <a:gd name="T141" fmla="*/ T140 w 3269"/>
                              <a:gd name="T142" fmla="+- 0 3233 3157"/>
                              <a:gd name="T143" fmla="*/ 3233 h 186"/>
                              <a:gd name="T144" fmla="+- 0 4369 4319"/>
                              <a:gd name="T145" fmla="*/ T144 w 3269"/>
                              <a:gd name="T146" fmla="+- 0 3268 3157"/>
                              <a:gd name="T147" fmla="*/ 3268 h 186"/>
                              <a:gd name="T148" fmla="+- 0 4398 4319"/>
                              <a:gd name="T149" fmla="*/ T148 w 3269"/>
                              <a:gd name="T150" fmla="+- 0 3250 3157"/>
                              <a:gd name="T151" fmla="*/ 3250 h 186"/>
                              <a:gd name="T152" fmla="+- 0 4369 4319"/>
                              <a:gd name="T153" fmla="*/ T152 w 3269"/>
                              <a:gd name="T154" fmla="+- 0 3233 3157"/>
                              <a:gd name="T155" fmla="*/ 3233 h 186"/>
                              <a:gd name="T156" fmla="+- 0 4398 4319"/>
                              <a:gd name="T157" fmla="*/ T156 w 3269"/>
                              <a:gd name="T158" fmla="+- 0 3250 3157"/>
                              <a:gd name="T159" fmla="*/ 3250 h 186"/>
                              <a:gd name="T160" fmla="+- 0 4369 4319"/>
                              <a:gd name="T161" fmla="*/ T160 w 3269"/>
                              <a:gd name="T162" fmla="+- 0 3268 3157"/>
                              <a:gd name="T163" fmla="*/ 3268 h 186"/>
                              <a:gd name="T164" fmla="+- 0 4428 4319"/>
                              <a:gd name="T165" fmla="*/ T164 w 3269"/>
                              <a:gd name="T166" fmla="+- 0 3268 3157"/>
                              <a:gd name="T167" fmla="*/ 3268 h 186"/>
                              <a:gd name="T168" fmla="+- 0 4398 4319"/>
                              <a:gd name="T169" fmla="*/ T168 w 3269"/>
                              <a:gd name="T170" fmla="+- 0 3250 3157"/>
                              <a:gd name="T171" fmla="*/ 3250 h 186"/>
                              <a:gd name="T172" fmla="+- 0 4428 4319"/>
                              <a:gd name="T173" fmla="*/ T172 w 3269"/>
                              <a:gd name="T174" fmla="+- 0 3233 3157"/>
                              <a:gd name="T175" fmla="*/ 3233 h 186"/>
                              <a:gd name="T176" fmla="+- 0 4369 4319"/>
                              <a:gd name="T177" fmla="*/ T176 w 3269"/>
                              <a:gd name="T178" fmla="+- 0 3233 3157"/>
                              <a:gd name="T179" fmla="*/ 3233 h 186"/>
                              <a:gd name="T180" fmla="+- 0 4398 4319"/>
                              <a:gd name="T181" fmla="*/ T180 w 3269"/>
                              <a:gd name="T182" fmla="+- 0 3250 3157"/>
                              <a:gd name="T183" fmla="*/ 3250 h 186"/>
                              <a:gd name="T184" fmla="+- 0 4428 4319"/>
                              <a:gd name="T185" fmla="*/ T184 w 3269"/>
                              <a:gd name="T186" fmla="+- 0 3233 3157"/>
                              <a:gd name="T187" fmla="*/ 3233 h 1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3269" h="186">
                                <a:moveTo>
                                  <a:pt x="159" y="0"/>
                                </a:moveTo>
                                <a:lnTo>
                                  <a:pt x="0" y="94"/>
                                </a:lnTo>
                                <a:lnTo>
                                  <a:pt x="159" y="186"/>
                                </a:lnTo>
                                <a:lnTo>
                                  <a:pt x="172" y="183"/>
                                </a:lnTo>
                                <a:lnTo>
                                  <a:pt x="177" y="173"/>
                                </a:lnTo>
                                <a:lnTo>
                                  <a:pt x="183" y="164"/>
                                </a:lnTo>
                                <a:lnTo>
                                  <a:pt x="179" y="151"/>
                                </a:lnTo>
                                <a:lnTo>
                                  <a:pt x="114" y="114"/>
                                </a:lnTo>
                                <a:lnTo>
                                  <a:pt x="40" y="114"/>
                                </a:lnTo>
                                <a:lnTo>
                                  <a:pt x="40" y="74"/>
                                </a:lnTo>
                                <a:lnTo>
                                  <a:pt x="113" y="73"/>
                                </a:lnTo>
                                <a:lnTo>
                                  <a:pt x="179" y="35"/>
                                </a:lnTo>
                                <a:lnTo>
                                  <a:pt x="182" y="23"/>
                                </a:lnTo>
                                <a:lnTo>
                                  <a:pt x="177" y="13"/>
                                </a:lnTo>
                                <a:lnTo>
                                  <a:pt x="171" y="4"/>
                                </a:lnTo>
                                <a:lnTo>
                                  <a:pt x="159" y="0"/>
                                </a:lnTo>
                                <a:close/>
                                <a:moveTo>
                                  <a:pt x="113" y="73"/>
                                </a:moveTo>
                                <a:lnTo>
                                  <a:pt x="40" y="74"/>
                                </a:lnTo>
                                <a:lnTo>
                                  <a:pt x="40" y="114"/>
                                </a:lnTo>
                                <a:lnTo>
                                  <a:pt x="114" y="113"/>
                                </a:lnTo>
                                <a:lnTo>
                                  <a:pt x="109" y="111"/>
                                </a:lnTo>
                                <a:lnTo>
                                  <a:pt x="50" y="111"/>
                                </a:lnTo>
                                <a:lnTo>
                                  <a:pt x="50" y="76"/>
                                </a:lnTo>
                                <a:lnTo>
                                  <a:pt x="109" y="76"/>
                                </a:lnTo>
                                <a:lnTo>
                                  <a:pt x="113" y="73"/>
                                </a:lnTo>
                                <a:close/>
                                <a:moveTo>
                                  <a:pt x="114" y="113"/>
                                </a:moveTo>
                                <a:lnTo>
                                  <a:pt x="40" y="114"/>
                                </a:lnTo>
                                <a:lnTo>
                                  <a:pt x="114" y="114"/>
                                </a:lnTo>
                                <a:lnTo>
                                  <a:pt x="114" y="113"/>
                                </a:lnTo>
                                <a:close/>
                                <a:moveTo>
                                  <a:pt x="3269" y="62"/>
                                </a:moveTo>
                                <a:lnTo>
                                  <a:pt x="113" y="73"/>
                                </a:lnTo>
                                <a:lnTo>
                                  <a:pt x="79" y="93"/>
                                </a:lnTo>
                                <a:lnTo>
                                  <a:pt x="114" y="113"/>
                                </a:lnTo>
                                <a:lnTo>
                                  <a:pt x="3269" y="102"/>
                                </a:lnTo>
                                <a:lnTo>
                                  <a:pt x="3269" y="62"/>
                                </a:lnTo>
                                <a:close/>
                                <a:moveTo>
                                  <a:pt x="50" y="76"/>
                                </a:moveTo>
                                <a:lnTo>
                                  <a:pt x="50" y="111"/>
                                </a:lnTo>
                                <a:lnTo>
                                  <a:pt x="79" y="93"/>
                                </a:lnTo>
                                <a:lnTo>
                                  <a:pt x="50" y="76"/>
                                </a:lnTo>
                                <a:close/>
                                <a:moveTo>
                                  <a:pt x="79" y="93"/>
                                </a:moveTo>
                                <a:lnTo>
                                  <a:pt x="50" y="111"/>
                                </a:lnTo>
                                <a:lnTo>
                                  <a:pt x="109" y="111"/>
                                </a:lnTo>
                                <a:lnTo>
                                  <a:pt x="79" y="93"/>
                                </a:lnTo>
                                <a:close/>
                                <a:moveTo>
                                  <a:pt x="109" y="76"/>
                                </a:moveTo>
                                <a:lnTo>
                                  <a:pt x="50" y="76"/>
                                </a:lnTo>
                                <a:lnTo>
                                  <a:pt x="79" y="93"/>
                                </a:lnTo>
                                <a:lnTo>
                                  <a:pt x="109" y="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 name="Picture 66"/>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2324100" y="1485900"/>
                            <a:ext cx="1300480" cy="302260"/>
                          </a:xfrm>
                          <a:prstGeom prst="rect">
                            <a:avLst/>
                          </a:prstGeom>
                          <a:noFill/>
                          <a:ln>
                            <a:noFill/>
                          </a:ln>
                        </pic:spPr>
                      </pic:pic>
                      <pic:pic xmlns:pic="http://schemas.openxmlformats.org/drawingml/2006/picture">
                        <pic:nvPicPr>
                          <pic:cNvPr id="50" name="Picture 65"/>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3876675" y="1981200"/>
                            <a:ext cx="1224280" cy="31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Rectangle 64"/>
                        <wps:cNvSpPr>
                          <a:spLocks/>
                        </wps:cNvSpPr>
                        <wps:spPr bwMode="auto">
                          <a:xfrm>
                            <a:off x="3876675" y="1981200"/>
                            <a:ext cx="1224280" cy="317500"/>
                          </a:xfrm>
                          <a:prstGeom prst="rect">
                            <a:avLst/>
                          </a:prstGeom>
                          <a:noFill/>
                          <a:ln w="9525">
                            <a:solidFill>
                              <a:srgbClr val="F6924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Text Box 50"/>
                        <wps:cNvSpPr txBox="1">
                          <a:spLocks/>
                        </wps:cNvSpPr>
                        <wps:spPr bwMode="auto">
                          <a:xfrm>
                            <a:off x="4076700" y="2085975"/>
                            <a:ext cx="83375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639BAD" w14:textId="77777777" w:rsidR="00EA6A1D" w:rsidRPr="00EA6A1D" w:rsidRDefault="00EA6A1D" w:rsidP="00EA6A1D">
                              <w:pPr>
                                <w:spacing w:line="244" w:lineRule="exact"/>
                                <w:rPr>
                                  <w:rFonts w:ascii="Times New Roman" w:hAnsi="Times New Roman"/>
                                  <w:sz w:val="20"/>
                                  <w:szCs w:val="20"/>
                                </w:rPr>
                              </w:pPr>
                              <w:r w:rsidRPr="00EA6A1D">
                                <w:rPr>
                                  <w:rFonts w:ascii="Times New Roman" w:hAnsi="Times New Roman"/>
                                  <w:sz w:val="20"/>
                                  <w:szCs w:val="20"/>
                                </w:rPr>
                                <w:t>Administration</w:t>
                              </w:r>
                            </w:p>
                          </w:txbxContent>
                        </wps:txbx>
                        <wps:bodyPr rot="0" vert="horz" wrap="square" lIns="0" tIns="0" rIns="0" bIns="0" anchor="t" anchorCtr="0" upright="1">
                          <a:noAutofit/>
                        </wps:bodyPr>
                      </wps:wsp>
                    </wpg:wgp>
                  </a:graphicData>
                </a:graphic>
              </wp:anchor>
            </w:drawing>
          </mc:Choice>
          <mc:Fallback>
            <w:pict>
              <v:group w14:anchorId="24A03F12" id="Group 1" o:spid="_x0000_s1026" style="position:absolute;left:0;text-align:left;margin-left:10.5pt;margin-top:11.3pt;width:401.65pt;height:181pt;z-index:251659264" coordsize="51009,22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">
                <v:group id="Group 82" o:spid="_x0000_s1027" style="position:absolute;left:35433;top:3143;width:10744;height:7518" coordorigin="7144,1390" coordsize="1692,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6" o:spid="_x0000_s1028" type="#_x0000_t75" style="position:absolute;left:7144;top:1390;width:1512;height: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">
                    <v:imagedata r:id="rId24" o:title=""/>
                    <v:path arrowok="t"/>
                    <o:lock v:ext="edit" aspectratio="f"/>
                  </v:shape>
                  <v:line id="Line 85" o:spid="_x0000_s1029" style="position:absolute;visibility:visible;mso-wrap-style:square" from="7211,1446" to="8589,1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" strokeweight="2pt">
                    <o:lock v:ext="edit" shapetype="f"/>
                  </v:line>
                  <v:shape id="Picture 84" o:spid="_x0000_s1030" type="#_x0000_t75" style="position:absolute;left:8344;top:1410;width:492;height:1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">
                    <v:imagedata r:id="rId25" o:title=""/>
                    <v:path arrowok="t"/>
                    <o:lock v:ext="edit" aspectratio="f"/>
                  </v:shape>
                  <v:shape id="AutoShape 83" o:spid="_x0000_s1031" style="position:absolute;left:8497;top:1446;width:186;height:851;visibility:visible;mso-wrap-style:square;v-text-anchor:top" coordsize="186,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" path="m22,669l3,680,,692r6,10l93,851r23,-39l73,812r,-74l40,682,35,672,22,669xm73,738r,74l113,812r,-10l76,802,93,772,73,738xm164,669r-13,3l146,682r-33,56l113,812r3,l180,702r6,-10l183,680,164,669xm93,772l76,802r34,l93,772xm113,738l93,772r17,30l113,802r,-64xm113,l73,r,738l93,772r20,-34l113,xe" fillcolor="black" stroked="f">
                    <v:path arrowok="t" o:connecttype="custom" o:connectlocs="22,2115;3,2126;0,2138;6,2148;93,2297;116,2258;73,2258;73,2184;40,2128;35,2118;22,2115;73,2184;73,2258;113,2258;113,2248;76,2248;93,2218;73,2184;164,2115;151,2118;146,2128;113,2184;113,2258;116,2258;180,2148;186,2138;183,2126;164,2115;93,2218;76,2248;110,2248;93,2218;113,2184;93,2218;110,2248;113,2248;113,2184;113,1446;73,1446;73,2184;93,2218;113,2184;113,1446" o:connectangles="0,0,0,0,0,0,0,0,0,0,0,0,0,0,0,0,0,0,0,0,0,0,0,0,0,0,0,0,0,0,0,0,0,0,0,0,0,0,0,0,0,0,0"/>
                  </v:shape>
                </v:group>
                <v:group id="Group 74" o:spid="_x0000_s1032" style="position:absolute;left:8763;top:285;width:10566;height:6573" coordorigin="3176,1230" coordsize="1664,1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line id="Line 77" o:spid="_x0000_s1033" style="position:absolute;visibility:visible;mso-wrap-style:square" from="3230,2297" to="3230,2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" strokeweight="2pt">
                    <o:lock v:ext="edit" shapetype="f"/>
                  </v:line>
                  <v:shape id="Picture 76" o:spid="_x0000_s1034" type="#_x0000_t75" style="position:absolute;left:3176;top:1230;width:1664;height: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">
                    <v:imagedata r:id="rId26" o:title=""/>
                    <v:path arrowok="t"/>
                    <o:lock v:ext="edit" aspectratio="f"/>
                  </v:shape>
                  <v:shape id="AutoShape 75" o:spid="_x0000_s1035" style="position:absolute;left:3242;top:1353;width:1352;height:186;visibility:visible;mso-wrap-style:square;v-text-anchor:top" coordsize="1352,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" path="m1273,92r-100,59l1170,163r5,9l1181,182r12,3l1202,180r116,-68l1312,112r,-2l1302,110,1273,92xm1239,72l,72r,40l1238,112r35,-20l1239,72xm1318,72r-6,l1312,112r6,l1352,92,1318,72xm1302,75r-29,17l1302,110r,-35xm1312,75r-10,l1302,110r10,l1312,75xm1193,r-12,3l1175,12r-5,10l1173,34r100,58l1302,75r10,l1312,72r6,l1193,xe" fillcolor="black" stroked="f">
                    <v:path arrowok="t" o:connecttype="custom" o:connectlocs="1273,1446;1173,1505;1170,1517;1175,1526;1181,1536;1193,1539;1202,1534;1318,1466;1312,1466;1312,1464;1302,1464;1273,1446;1239,1426;0,1426;0,1466;1238,1466;1273,1446;1239,1426;1318,1426;1312,1426;1312,1466;1318,1466;1352,1446;1318,1426;1302,1429;1273,1446;1302,1464;1302,1429;1312,1429;1302,1429;1302,1464;1312,1464;1312,1429;1193,1354;1181,1357;1175,1366;1170,1376;1173,1388;1273,1446;1302,1429;1312,1429;1312,1426;1318,1426;1193,1354" o:connectangles="0,0,0,0,0,0,0,0,0,0,0,0,0,0,0,0,0,0,0,0,0,0,0,0,0,0,0,0,0,0,0,0,0,0,0,0,0,0,0,0,0,0,0,0"/>
                  </v:shape>
                </v:group>
                <v:group id="Group 87" o:spid="_x0000_s1036" style="position:absolute;left:37719;top:9048;width:12065;height:3359" coordorigin="6878,2700" coordsize="1900,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Picture 89" o:spid="_x0000_s1037" type="#_x0000_t75" style="position:absolute;left:6913;top:2700;width:1865;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">
                    <v:imagedata r:id="rId27" o:title=""/>
                    <v:path arrowok="t"/>
                    <o:lock v:ext="edit" aspectratio="f"/>
                  </v:shape>
                  <v:shapetype id="_x0000_t202" coordsize="21600,21600" o:spt="202" path="m,l,21600r21600,l21600,xe">
                    <v:stroke joinstyle="miter"/>
                    <v:path gradientshapeok="t" o:connecttype="rect"/>
                  </v:shapetype>
                  <v:shape id="Text Box 88" o:spid="_x0000_s1038" type="#_x0000_t202" style="position:absolute;left:6878;top:2729;width:1865;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" filled="f" strokecolor="#46aac5">
                    <v:path arrowok="t"/>
                    <v:textbox inset="0,0,0,0">
                      <w:txbxContent>
                        <w:p w14:paraId="6911398C" w14:textId="77777777" w:rsidR="00EA6A1D" w:rsidRPr="00EA6A1D" w:rsidRDefault="00EA6A1D" w:rsidP="00EA6A1D">
                          <w:pPr>
                            <w:spacing w:before="117"/>
                            <w:ind w:left="378"/>
                            <w:jc w:val="both"/>
                            <w:rPr>
                              <w:rFonts w:ascii="Times New Roman" w:hAnsi="Times New Roman"/>
                              <w:sz w:val="20"/>
                              <w:szCs w:val="20"/>
                            </w:rPr>
                          </w:pPr>
                          <w:r w:rsidRPr="00EA6A1D">
                            <w:rPr>
                              <w:rFonts w:ascii="Times New Roman" w:hAnsi="Times New Roman"/>
                              <w:sz w:val="20"/>
                              <w:szCs w:val="20"/>
                            </w:rPr>
                            <w:t>Implementation</w:t>
                          </w:r>
                        </w:p>
                      </w:txbxContent>
                    </v:textbox>
                  </v:shape>
                </v:group>
                <v:group id="Group 79" o:spid="_x0000_s1039" style="position:absolute;left:43053;top:12954;width:3124;height:8102" coordorigin="8344,2762" coordsize="492,1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shape id="Picture 81" o:spid="_x0000_s1040" type="#_x0000_t75" style="position:absolute;left:8344;top:2762;width:492;height:1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">
                    <v:imagedata r:id="rId28" o:title=""/>
                    <v:path arrowok="t"/>
                    <o:lock v:ext="edit" aspectratio="f"/>
                  </v:shape>
                  <v:shape id="AutoShape 80" o:spid="_x0000_s1041" style="position:absolute;left:8496;top:2798;width:186;height:965;visibility:visible;mso-wrap-style:square;v-text-anchor:top" coordsize="186,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" path="m22,782r-9,5l3,793,,805,93,964r23,-39l73,925r,-74l40,795,35,785,22,782xm73,851r,74l113,925r,-10l76,915,93,885,73,851xm164,782r-13,3l146,795r-33,56l113,925r3,l186,805r-3,-12l173,787r-9,-5xm93,885l76,915r34,l93,885xm113,851l93,885r17,30l113,915r,-64xm113,l73,r,851l93,885r20,-34l113,xe" fillcolor="black" stroked="f">
                    <v:path arrowok="t" o:connecttype="custom" o:connectlocs="22,3580;13,3585;3,3591;0,3603;93,3762;116,3723;73,3723;73,3649;40,3593;35,3583;22,3580;73,3649;73,3723;113,3723;113,3713;76,3713;93,3683;73,3649;164,3580;151,3583;146,3593;113,3649;113,3723;116,3723;186,3603;183,3591;173,3585;164,3580;93,3683;76,3713;110,3713;93,3683;113,3649;93,3683;110,3713;113,3713;113,3649;113,2798;73,2798;73,3649;93,3683;113,3649;113,2798" o:connectangles="0,0,0,0,0,0,0,0,0,0,0,0,0,0,0,0,0,0,0,0,0,0,0,0,0,0,0,0,0,0,0,0,0,0,0,0,0,0,0,0,0,0,0"/>
                  </v:shape>
                </v:group>
                <v:shape id="Picture 63" o:spid="_x0000_s1042" type="#_x0000_t75" style="position:absolute;left:4667;top:9620;width:13259;height:3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">
                  <v:imagedata r:id="rId29" o:title=""/>
                  <v:path arrowok="t"/>
                  <o:lock v:ext="edit" aspectratio="f"/>
                </v:shape>
                <v:shape id="Picture 62" o:spid="_x0000_s1043" type="#_x0000_t75" style="position:absolute;left:4667;top:10096;width:13259;height:3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">
                  <v:imagedata r:id="rId30" o:title=""/>
                  <v:path arrowok="t"/>
                  <o:lock v:ext="edit" aspectratio="f"/>
                </v:shape>
                <v:shape id="Picture 61" o:spid="_x0000_s1044" type="#_x0000_t75" style="position:absolute;left:5048;top:9810;width:12478;height:3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">
                  <v:imagedata r:id="rId31" o:title=""/>
                  <v:path arrowok="t"/>
                  <o:lock v:ext="edit" aspectratio="f"/>
                </v:shape>
                <v:shape id="Picture 59" o:spid="_x0000_s1045" type="#_x0000_t75" style="position:absolute;width:13258;height:3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">
                  <v:imagedata r:id="rId29" o:title=""/>
                  <v:path arrowok="t"/>
                  <o:lock v:ext="edit" aspectratio="f"/>
                </v:shape>
                <v:shape id="Picture 57" o:spid="_x0000_s1046" type="#_x0000_t75" style="position:absolute;left:952;top:285;width:12478;height:3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">
                  <v:imagedata r:id="rId32" o:title=""/>
                  <v:path arrowok="t"/>
                  <o:lock v:ext="edit" aspectratio="f"/>
                </v:shape>
                <v:rect id="Rectangle 56" o:spid="_x0000_s1047" style="position:absolute;left:952;top:285;width:124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" filled="f" strokecolor="#97b853">
                  <v:path arrowok="t"/>
                </v:rect>
                <v:shape id="Picture 58" o:spid="_x0000_s1048" type="#_x0000_t75" style="position:absolute;left:4667;top:857;width:13259;height:3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">
                  <v:imagedata r:id="rId33" o:title=""/>
                  <v:path arrowok="t"/>
                  <o:lock v:ext="edit" aspectratio="f"/>
                </v:shape>
                <v:shape id="Picture 55" o:spid="_x0000_s1049" type="#_x0000_t75" style="position:absolute;left:5524;top:2000;width:3124;height:8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">
                  <v:imagedata r:id="rId34" o:title=""/>
                  <v:path arrowok="t"/>
                  <o:lock v:ext="edit" aspectratio="f"/>
                </v:shape>
                <v:shape id="AutoShape 54" o:spid="_x0000_s1050" style="position:absolute;left:6381;top:3524;width:1181;height:6128;visibility:visible;mso-wrap-style:square;v-text-anchor:top" coordsize="186,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" path="m94,79l74,113,63,964r40,l114,114,94,79xm117,39r-42,l115,40r-1,74l146,170r5,10l163,183r10,-5l182,172r4,-12l180,150,117,39xm95,l6,148,,158r3,12l22,181r12,-3l40,169,74,113,75,39r42,l95,xm114,49r-37,l112,50,94,79r20,35l114,49xm75,39r-1,74l94,79,77,49r37,l115,40,75,39xm77,49l94,79,112,50,77,49xe" fillcolor="black" stroked="f">
                  <v:path arrowok="t" o:connecttype="custom" o:connectlocs="59690,1327785;46990,1349375;40005,1889760;65405,1889760;72390,1350010;59690,1327785;74295,1302385;47625,1302385;73025,1303020;72390,1350010;92710,1385570;95885,1391920;103505,1393825;109855,1390650;115570,1386840;118110,1379220;114300,1372870;74295,1302385;60325,1277620;3810,1371600;0,1377950;1905,1385570;13970,1392555;21590,1390650;25400,1384935;46990,1349375;47625,1302385;74295,1302385;60325,1277620;72390,1308735;48895,1308735;71120,1309370;59690,1327785;72390,1350010;72390,1308735;47625,1302385;46990,1349375;59690,1327785;48895,1308735;72390,1308735;73025,1303020;47625,1302385;48895,1308735;59690,1327785;71120,1309370;48895,1308735" o:connectangles="0,0,0,0,0,0,0,0,0,0,0,0,0,0,0,0,0,0,0,0,0,0,0,0,0,0,0,0,0,0,0,0,0,0,0,0,0,0,0,0,0,0,0,0,0,0"/>
                </v:shape>
                <v:rect id="Rectangle 60" o:spid="_x0000_s1051" style="position:absolute;left:5048;top:9810;width:124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" filled="f" strokecolor="#7c5f9f">
                  <v:path arrowok="t"/>
                </v:rect>
                <v:shape id="Picture 53" o:spid="_x0000_s1052" type="#_x0000_t75" style="position:absolute;left:16002;top:10287;width:22758;height:3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">
                  <v:imagedata r:id="rId35" o:title=""/>
                  <v:path arrowok="t"/>
                  <o:lock v:ext="edit" aspectratio="f"/>
                </v:shape>
                <v:shape id="Text Box 49" o:spid="_x0000_s1053" type="#_x0000_t202" style="position:absolute;left:952;top:95;width:124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" filled="f" strokecolor="#97b853">
                  <v:path arrowok="t"/>
                  <v:textbox inset="0,0,0,0">
                    <w:txbxContent>
                      <w:p w14:paraId="0657FA1E" w14:textId="77777777" w:rsidR="00EA6A1D" w:rsidRPr="00EA6A1D" w:rsidRDefault="00EA6A1D" w:rsidP="00EA6A1D">
                        <w:pPr>
                          <w:spacing w:before="139"/>
                          <w:ind w:left="217"/>
                          <w:rPr>
                            <w:rFonts w:ascii="Times New Roman" w:hAnsi="Times New Roman"/>
                            <w:sz w:val="20"/>
                            <w:szCs w:val="20"/>
                          </w:rPr>
                        </w:pPr>
                        <w:r w:rsidRPr="00EA6A1D">
                          <w:rPr>
                            <w:rFonts w:ascii="Times New Roman" w:hAnsi="Times New Roman"/>
                            <w:sz w:val="20"/>
                            <w:szCs w:val="20"/>
                          </w:rPr>
                          <w:t>Liability</w:t>
                        </w:r>
                      </w:p>
                    </w:txbxContent>
                  </v:textbox>
                </v:shape>
                <v:shape id="Text Box 51" o:spid="_x0000_s1054" type="#_x0000_t202" style="position:absolute;left:8477;top:10668;width:5702;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" filled="f" stroked="f">
                  <v:path arrowok="t"/>
                  <v:textbox inset="0,0,0,0">
                    <w:txbxContent>
                      <w:p w14:paraId="77DA8D17" w14:textId="77777777" w:rsidR="00EA6A1D" w:rsidRPr="00EA6A1D" w:rsidRDefault="00EA6A1D" w:rsidP="00EA6A1D">
                        <w:pPr>
                          <w:spacing w:line="244" w:lineRule="exact"/>
                          <w:rPr>
                            <w:rFonts w:ascii="Times New Roman" w:hAnsi="Times New Roman"/>
                            <w:sz w:val="20"/>
                            <w:szCs w:val="20"/>
                          </w:rPr>
                        </w:pPr>
                        <w:r w:rsidRPr="00EA6A1D">
                          <w:rPr>
                            <w:rFonts w:ascii="Times New Roman" w:hAnsi="Times New Roman"/>
                            <w:sz w:val="20"/>
                            <w:szCs w:val="20"/>
                          </w:rPr>
                          <w:t>Reporting</w:t>
                        </w:r>
                      </w:p>
                    </w:txbxContent>
                  </v:textbox>
                </v:shape>
                <v:shape id="AutoShape 52" o:spid="_x0000_s1055" style="position:absolute;left:17526;top:11049;width:19716;height:666;visibility:visible;mso-wrap-style:square;v-text-anchor:top" coordsize="3269,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" path="m159,l,94r159,92l172,183r5,-10l183,164r-4,-13l114,114r-74,l40,74r73,-1l179,35r3,-12l177,13,171,4,159,xm113,73l40,74r,40l114,113r-5,-2l50,111r,-35l109,76r4,-3xm114,113r-74,1l114,114r,-1xm3269,62l113,73,79,93r35,20l3269,102r,-40xm50,76r,35l79,93,50,76xm79,93l50,111r59,l79,93xm109,76r-59,l79,93,109,76xe" fillcolor="black" stroked="f">
                  <v:path arrowok="t" o:connecttype="custom" o:connectlocs="95900,1131683;0,1165379;95900,1198358;103741,1197282;106756,1193698;110375,1190471;107963,1185811;68758,1172548;24126,1172548;24126,1158209;68155,1157851;107963,1144229;109772,1139927;106756,1136343;103137,1133117;95900,1131683;68155,1157851;24126,1158209;24126,1172548;68758,1172190;65743,1171473;30157,1171473;30157,1158926;65743,1158926;68155,1157851;68758,1172190;24126,1172548;68758,1172548;68758,1172190;1971675,1153908;68155,1157851;47648,1165020;68758,1172190;1971675,1168246;1971675,1153908;30157,1158926;30157,1171473;47648,1165020;30157,1158926;47648,1165020;30157,1171473;65743,1171473;47648,1165020;65743,1158926;30157,1158926;47648,1165020;65743,1158926" o:connectangles="0,0,0,0,0,0,0,0,0,0,0,0,0,0,0,0,0,0,0,0,0,0,0,0,0,0,0,0,0,0,0,0,0,0,0,0,0,0,0,0,0,0,0,0,0,0,0"/>
                </v:shape>
                <v:shape id="Picture 66" o:spid="_x0000_s1056" type="#_x0000_t75" style="position:absolute;left:23241;top:14859;width:13004;height:3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">
                  <v:imagedata r:id="rId36" o:title=""/>
                  <o:lock v:ext="edit" aspectratio="f"/>
                </v:shape>
                <v:shape id="Picture 65" o:spid="_x0000_s1057" type="#_x0000_t75" style="position:absolute;left:38766;top:19812;width:12243;height:3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">
                  <v:imagedata r:id="rId37" o:title=""/>
                  <v:path arrowok="t"/>
                  <o:lock v:ext="edit" aspectratio="f"/>
                </v:shape>
                <v:rect id="Rectangle 64" o:spid="_x0000_s1058" style="position:absolute;left:38766;top:19812;width:122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" filled="f" strokecolor="#f69240">
                  <v:path arrowok="t"/>
                </v:rect>
                <v:shape id="Text Box 50" o:spid="_x0000_s1059" type="#_x0000_t202" style="position:absolute;left:40767;top:20859;width:8337;height:1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" filled="f" stroked="f">
                  <v:path arrowok="t"/>
                  <v:textbox inset="0,0,0,0">
                    <w:txbxContent>
                      <w:p w14:paraId="16639BAD" w14:textId="77777777" w:rsidR="00EA6A1D" w:rsidRPr="00EA6A1D" w:rsidRDefault="00EA6A1D" w:rsidP="00EA6A1D">
                        <w:pPr>
                          <w:spacing w:line="244" w:lineRule="exact"/>
                          <w:rPr>
                            <w:rFonts w:ascii="Times New Roman" w:hAnsi="Times New Roman"/>
                            <w:sz w:val="20"/>
                            <w:szCs w:val="20"/>
                          </w:rPr>
                        </w:pPr>
                        <w:r w:rsidRPr="00EA6A1D">
                          <w:rPr>
                            <w:rFonts w:ascii="Times New Roman" w:hAnsi="Times New Roman"/>
                            <w:sz w:val="20"/>
                            <w:szCs w:val="20"/>
                          </w:rPr>
                          <w:t>Administration</w:t>
                        </w:r>
                      </w:p>
                    </w:txbxContent>
                  </v:textbox>
                </v:shape>
              </v:group>
            </w:pict>
          </mc:Fallback>
        </mc:AlternateContent>
      </w:r>
      <w:r>
        <w:rPr>
          <w:rFonts w:ascii="Times New Roman" w:hAnsi="Times New Roman"/>
          <w:noProof/>
          <w:sz w:val="24"/>
          <w:szCs w:val="24"/>
          <w:lang w:val="en-ID"/>
        </w:rPr>
        <mc:AlternateContent>
          <mc:Choice Requires="wpg">
            <w:drawing>
              <wp:anchor distT="0" distB="0" distL="114300" distR="114300" simplePos="0" relativeHeight="251639296" behindDoc="0" locked="0" layoutInCell="1" allowOverlap="1" wp14:anchorId="6B552D0B" wp14:editId="79471DD7">
                <wp:simplePos x="0" y="0"/>
                <wp:positionH relativeFrom="column">
                  <wp:posOffset>1981200</wp:posOffset>
                </wp:positionH>
                <wp:positionV relativeFrom="paragraph">
                  <wp:posOffset>95885</wp:posOffset>
                </wp:positionV>
                <wp:extent cx="1780540" cy="650240"/>
                <wp:effectExtent l="0" t="0" r="0" b="0"/>
                <wp:wrapNone/>
                <wp:docPr id="67"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80540" cy="650240"/>
                          <a:chOff x="4470" y="314"/>
                          <a:chExt cx="2804" cy="1024"/>
                        </a:xfrm>
                      </wpg:grpSpPr>
                      <pic:pic xmlns:pic="http://schemas.openxmlformats.org/drawingml/2006/picture">
                        <pic:nvPicPr>
                          <pic:cNvPr id="68" name="Picture 73"/>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4470" y="314"/>
                            <a:ext cx="2804" cy="10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9" name="Picture 72"/>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4472" y="387"/>
                            <a:ext cx="2800" cy="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0" name="Picture 71"/>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4532" y="343"/>
                            <a:ext cx="2679" cy="9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Rectangle 70"/>
                        <wps:cNvSpPr>
                          <a:spLocks/>
                        </wps:cNvSpPr>
                        <wps:spPr bwMode="auto">
                          <a:xfrm>
                            <a:off x="4532" y="343"/>
                            <a:ext cx="2679" cy="901"/>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Text Box 69"/>
                        <wps:cNvSpPr txBox="1">
                          <a:spLocks/>
                        </wps:cNvSpPr>
                        <wps:spPr bwMode="auto">
                          <a:xfrm>
                            <a:off x="4532" y="343"/>
                            <a:ext cx="2679" cy="901"/>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4D9A4AC" w14:textId="77777777" w:rsidR="00EA6A1D" w:rsidRPr="00EA6A1D" w:rsidRDefault="00EA6A1D" w:rsidP="00EA6A1D">
                              <w:pPr>
                                <w:widowControl w:val="0"/>
                                <w:numPr>
                                  <w:ilvl w:val="0"/>
                                  <w:numId w:val="62"/>
                                </w:numPr>
                                <w:tabs>
                                  <w:tab w:val="left" w:pos="431"/>
                                </w:tabs>
                                <w:autoSpaceDE w:val="0"/>
                                <w:autoSpaceDN w:val="0"/>
                                <w:spacing w:before="84" w:beforeAutospacing="0" w:after="0" w:afterAutospacing="0" w:line="229" w:lineRule="exact"/>
                                <w:ind w:right="0" w:hanging="286"/>
                                <w:jc w:val="left"/>
                                <w:rPr>
                                  <w:rFonts w:ascii="Times New Roman" w:hAnsi="Times New Roman"/>
                                  <w:i/>
                                  <w:sz w:val="20"/>
                                  <w:szCs w:val="20"/>
                                </w:rPr>
                              </w:pPr>
                              <w:proofErr w:type="spellStart"/>
                              <w:r w:rsidRPr="00EA6A1D">
                                <w:rPr>
                                  <w:rFonts w:ascii="Times New Roman" w:hAnsi="Times New Roman"/>
                                  <w:sz w:val="20"/>
                                  <w:szCs w:val="20"/>
                                </w:rPr>
                                <w:t>Musdus</w:t>
                              </w:r>
                              <w:proofErr w:type="spellEnd"/>
                              <w:r w:rsidRPr="00EA6A1D">
                                <w:rPr>
                                  <w:rFonts w:ascii="Times New Roman" w:hAnsi="Times New Roman"/>
                                  <w:spacing w:val="-1"/>
                                  <w:sz w:val="20"/>
                                  <w:szCs w:val="20"/>
                                </w:rPr>
                                <w:t xml:space="preserve"> </w:t>
                              </w:r>
                              <w:r w:rsidRPr="00EA6A1D">
                                <w:rPr>
                                  <w:rFonts w:ascii="Times New Roman" w:hAnsi="Times New Roman"/>
                                  <w:sz w:val="20"/>
                                  <w:szCs w:val="20"/>
                                </w:rPr>
                                <w:t>in</w:t>
                              </w:r>
                              <w:r w:rsidRPr="00EA6A1D">
                                <w:rPr>
                                  <w:rFonts w:ascii="Times New Roman" w:hAnsi="Times New Roman"/>
                                  <w:spacing w:val="-5"/>
                                  <w:sz w:val="20"/>
                                  <w:szCs w:val="20"/>
                                </w:rPr>
                                <w:t xml:space="preserve"> </w:t>
                              </w:r>
                              <w:r w:rsidRPr="00EA6A1D">
                                <w:rPr>
                                  <w:rFonts w:ascii="Times New Roman" w:hAnsi="Times New Roman"/>
                                  <w:i/>
                                  <w:sz w:val="20"/>
                                  <w:szCs w:val="20"/>
                                </w:rPr>
                                <w:t>Ume</w:t>
                              </w:r>
                              <w:r w:rsidRPr="00EA6A1D">
                                <w:rPr>
                                  <w:rFonts w:ascii="Times New Roman" w:hAnsi="Times New Roman"/>
                                  <w:i/>
                                  <w:spacing w:val="1"/>
                                  <w:sz w:val="20"/>
                                  <w:szCs w:val="20"/>
                                </w:rPr>
                                <w:t xml:space="preserve"> </w:t>
                              </w:r>
                              <w:proofErr w:type="spellStart"/>
                              <w:r w:rsidRPr="00EA6A1D">
                                <w:rPr>
                                  <w:rFonts w:ascii="Times New Roman" w:hAnsi="Times New Roman"/>
                                  <w:i/>
                                  <w:sz w:val="20"/>
                                  <w:szCs w:val="20"/>
                                </w:rPr>
                                <w:t>Naek</w:t>
                              </w:r>
                              <w:proofErr w:type="spellEnd"/>
                            </w:p>
                            <w:p w14:paraId="3C8F3B24" w14:textId="77777777" w:rsidR="00EA6A1D" w:rsidRPr="00EA6A1D" w:rsidRDefault="00EA6A1D" w:rsidP="00EA6A1D">
                              <w:pPr>
                                <w:widowControl w:val="0"/>
                                <w:numPr>
                                  <w:ilvl w:val="0"/>
                                  <w:numId w:val="62"/>
                                </w:numPr>
                                <w:tabs>
                                  <w:tab w:val="left" w:pos="431"/>
                                </w:tabs>
                                <w:autoSpaceDE w:val="0"/>
                                <w:autoSpaceDN w:val="0"/>
                                <w:spacing w:before="0" w:beforeAutospacing="0" w:after="0" w:afterAutospacing="0" w:line="229" w:lineRule="exact"/>
                                <w:ind w:right="0" w:hanging="286"/>
                                <w:jc w:val="left"/>
                                <w:rPr>
                                  <w:rFonts w:ascii="Times New Roman" w:hAnsi="Times New Roman"/>
                                  <w:sz w:val="20"/>
                                  <w:szCs w:val="20"/>
                                </w:rPr>
                              </w:pPr>
                              <w:proofErr w:type="spellStart"/>
                              <w:r w:rsidRPr="00EA6A1D">
                                <w:rPr>
                                  <w:rFonts w:ascii="Times New Roman" w:hAnsi="Times New Roman"/>
                                  <w:sz w:val="20"/>
                                  <w:szCs w:val="20"/>
                                </w:rPr>
                                <w:t>Musdes</w:t>
                              </w:r>
                              <w:proofErr w:type="spellEnd"/>
                            </w:p>
                            <w:p w14:paraId="5DDCBA0E" w14:textId="77777777" w:rsidR="00EA6A1D" w:rsidRPr="00EA6A1D" w:rsidRDefault="00EA6A1D" w:rsidP="00EA6A1D">
                              <w:pPr>
                                <w:spacing w:before="7"/>
                                <w:ind w:left="701"/>
                                <w:rPr>
                                  <w:rFonts w:ascii="Times New Roman" w:hAnsi="Times New Roman"/>
                                  <w:sz w:val="20"/>
                                  <w:szCs w:val="20"/>
                                </w:rPr>
                              </w:pPr>
                              <w:r w:rsidRPr="00EA6A1D">
                                <w:rPr>
                                  <w:rFonts w:ascii="Times New Roman" w:hAnsi="Times New Roman"/>
                                  <w:sz w:val="20"/>
                                  <w:szCs w:val="20"/>
                                </w:rPr>
                                <w:t>(</w:t>
                              </w:r>
                              <w:proofErr w:type="spellStart"/>
                              <w:r w:rsidRPr="00EA6A1D">
                                <w:rPr>
                                  <w:rFonts w:ascii="Times New Roman" w:hAnsi="Times New Roman"/>
                                  <w:sz w:val="20"/>
                                  <w:szCs w:val="20"/>
                                </w:rPr>
                                <w:t>Perencanaan</w:t>
                              </w:r>
                              <w:proofErr w:type="spellEnd"/>
                              <w:r w:rsidRPr="00EA6A1D">
                                <w:rPr>
                                  <w:rFonts w:ascii="Times New Roman" w:hAnsi="Times New Roman"/>
                                  <w:sz w:val="20"/>
                                  <w:szCs w:val="20"/>
                                </w:rPr>
                                <w:t>)</w:t>
                              </w:r>
                            </w:p>
                          </w:txbxContent>
                        </wps:txbx>
                        <wps:bodyPr rot="0" vert="horz" wrap="square" lIns="0" tIns="0" rIns="0" bIns="0" anchor="t" anchorCtr="0" upright="1">
                          <a:noAutofit/>
                        </wps:bodyPr>
                      </wps:wsp>
                    </wpg:wgp>
                  </a:graphicData>
                </a:graphic>
              </wp:anchor>
            </w:drawing>
          </mc:Choice>
          <mc:Fallback>
            <w:pict>
              <v:group w14:anchorId="6B552D0B" id="Group 68" o:spid="_x0000_s1060" style="position:absolute;left:0;text-align:left;margin-left:156pt;margin-top:7.55pt;width:140.2pt;height:51.2pt;z-index:251639296" coordorigin="4470,314" coordsize="2804,10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">
                <v:shape id="Picture 73" o:spid="_x0000_s1061" type="#_x0000_t75" style="position:absolute;left:4470;top:314;width:2804;height:1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">
                  <v:imagedata r:id="rId41" o:title=""/>
                  <v:path arrowok="t"/>
                  <o:lock v:ext="edit" aspectratio="f"/>
                </v:shape>
                <v:shape id="Picture 72" o:spid="_x0000_s1062" type="#_x0000_t75" style="position:absolute;left:4472;top:387;width:2800;height: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">
                  <v:imagedata r:id="rId42" o:title=""/>
                  <v:path arrowok="t"/>
                  <o:lock v:ext="edit" aspectratio="f"/>
                </v:shape>
                <v:shape id="Picture 71" o:spid="_x0000_s1063" type="#_x0000_t75" style="position:absolute;left:4532;top:343;width:2679;height: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">
                  <v:imagedata r:id="rId43" o:title=""/>
                  <v:path arrowok="t"/>
                  <o:lock v:ext="edit" aspectratio="f"/>
                </v:shape>
                <v:rect id="Rectangle 70" o:spid="_x0000_s1064" style="position:absolute;left:4532;top:343;width:2679;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" filled="f" strokecolor="#bd4a47">
                  <v:path arrowok="t"/>
                </v:rect>
                <v:shape id="Text Box 69" o:spid="_x0000_s1065" type="#_x0000_t202" style="position:absolute;left:4532;top:343;width:2679;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" filled="f" strokecolor="#bd4a47">
                  <v:path arrowok="t"/>
                  <v:textbox inset="0,0,0,0">
                    <w:txbxContent>
                      <w:p w14:paraId="54D9A4AC" w14:textId="77777777" w:rsidR="00EA6A1D" w:rsidRPr="00EA6A1D" w:rsidRDefault="00EA6A1D" w:rsidP="00EA6A1D">
                        <w:pPr>
                          <w:widowControl w:val="0"/>
                          <w:numPr>
                            <w:ilvl w:val="0"/>
                            <w:numId w:val="62"/>
                          </w:numPr>
                          <w:tabs>
                            <w:tab w:val="left" w:pos="431"/>
                          </w:tabs>
                          <w:autoSpaceDE w:val="0"/>
                          <w:autoSpaceDN w:val="0"/>
                          <w:spacing w:before="84" w:beforeAutospacing="0" w:after="0" w:afterAutospacing="0" w:line="229" w:lineRule="exact"/>
                          <w:ind w:right="0" w:hanging="286"/>
                          <w:jc w:val="left"/>
                          <w:rPr>
                            <w:rFonts w:ascii="Times New Roman" w:hAnsi="Times New Roman"/>
                            <w:i/>
                            <w:sz w:val="20"/>
                            <w:szCs w:val="20"/>
                          </w:rPr>
                        </w:pPr>
                        <w:proofErr w:type="spellStart"/>
                        <w:r w:rsidRPr="00EA6A1D">
                          <w:rPr>
                            <w:rFonts w:ascii="Times New Roman" w:hAnsi="Times New Roman"/>
                            <w:sz w:val="20"/>
                            <w:szCs w:val="20"/>
                          </w:rPr>
                          <w:t>Musdus</w:t>
                        </w:r>
                        <w:proofErr w:type="spellEnd"/>
                        <w:r w:rsidRPr="00EA6A1D">
                          <w:rPr>
                            <w:rFonts w:ascii="Times New Roman" w:hAnsi="Times New Roman"/>
                            <w:spacing w:val="-1"/>
                            <w:sz w:val="20"/>
                            <w:szCs w:val="20"/>
                          </w:rPr>
                          <w:t xml:space="preserve"> </w:t>
                        </w:r>
                        <w:r w:rsidRPr="00EA6A1D">
                          <w:rPr>
                            <w:rFonts w:ascii="Times New Roman" w:hAnsi="Times New Roman"/>
                            <w:sz w:val="20"/>
                            <w:szCs w:val="20"/>
                          </w:rPr>
                          <w:t>in</w:t>
                        </w:r>
                        <w:r w:rsidRPr="00EA6A1D">
                          <w:rPr>
                            <w:rFonts w:ascii="Times New Roman" w:hAnsi="Times New Roman"/>
                            <w:spacing w:val="-5"/>
                            <w:sz w:val="20"/>
                            <w:szCs w:val="20"/>
                          </w:rPr>
                          <w:t xml:space="preserve"> </w:t>
                        </w:r>
                        <w:r w:rsidRPr="00EA6A1D">
                          <w:rPr>
                            <w:rFonts w:ascii="Times New Roman" w:hAnsi="Times New Roman"/>
                            <w:i/>
                            <w:sz w:val="20"/>
                            <w:szCs w:val="20"/>
                          </w:rPr>
                          <w:t>Ume</w:t>
                        </w:r>
                        <w:r w:rsidRPr="00EA6A1D">
                          <w:rPr>
                            <w:rFonts w:ascii="Times New Roman" w:hAnsi="Times New Roman"/>
                            <w:i/>
                            <w:spacing w:val="1"/>
                            <w:sz w:val="20"/>
                            <w:szCs w:val="20"/>
                          </w:rPr>
                          <w:t xml:space="preserve"> </w:t>
                        </w:r>
                        <w:proofErr w:type="spellStart"/>
                        <w:r w:rsidRPr="00EA6A1D">
                          <w:rPr>
                            <w:rFonts w:ascii="Times New Roman" w:hAnsi="Times New Roman"/>
                            <w:i/>
                            <w:sz w:val="20"/>
                            <w:szCs w:val="20"/>
                          </w:rPr>
                          <w:t>Naek</w:t>
                        </w:r>
                        <w:proofErr w:type="spellEnd"/>
                      </w:p>
                      <w:p w14:paraId="3C8F3B24" w14:textId="77777777" w:rsidR="00EA6A1D" w:rsidRPr="00EA6A1D" w:rsidRDefault="00EA6A1D" w:rsidP="00EA6A1D">
                        <w:pPr>
                          <w:widowControl w:val="0"/>
                          <w:numPr>
                            <w:ilvl w:val="0"/>
                            <w:numId w:val="62"/>
                          </w:numPr>
                          <w:tabs>
                            <w:tab w:val="left" w:pos="431"/>
                          </w:tabs>
                          <w:autoSpaceDE w:val="0"/>
                          <w:autoSpaceDN w:val="0"/>
                          <w:spacing w:before="0" w:beforeAutospacing="0" w:after="0" w:afterAutospacing="0" w:line="229" w:lineRule="exact"/>
                          <w:ind w:right="0" w:hanging="286"/>
                          <w:jc w:val="left"/>
                          <w:rPr>
                            <w:rFonts w:ascii="Times New Roman" w:hAnsi="Times New Roman"/>
                            <w:sz w:val="20"/>
                            <w:szCs w:val="20"/>
                          </w:rPr>
                        </w:pPr>
                        <w:proofErr w:type="spellStart"/>
                        <w:r w:rsidRPr="00EA6A1D">
                          <w:rPr>
                            <w:rFonts w:ascii="Times New Roman" w:hAnsi="Times New Roman"/>
                            <w:sz w:val="20"/>
                            <w:szCs w:val="20"/>
                          </w:rPr>
                          <w:t>Musdes</w:t>
                        </w:r>
                        <w:proofErr w:type="spellEnd"/>
                      </w:p>
                      <w:p w14:paraId="5DDCBA0E" w14:textId="77777777" w:rsidR="00EA6A1D" w:rsidRPr="00EA6A1D" w:rsidRDefault="00EA6A1D" w:rsidP="00EA6A1D">
                        <w:pPr>
                          <w:spacing w:before="7"/>
                          <w:ind w:left="701"/>
                          <w:rPr>
                            <w:rFonts w:ascii="Times New Roman" w:hAnsi="Times New Roman"/>
                            <w:sz w:val="20"/>
                            <w:szCs w:val="20"/>
                          </w:rPr>
                        </w:pPr>
                        <w:r w:rsidRPr="00EA6A1D">
                          <w:rPr>
                            <w:rFonts w:ascii="Times New Roman" w:hAnsi="Times New Roman"/>
                            <w:sz w:val="20"/>
                            <w:szCs w:val="20"/>
                          </w:rPr>
                          <w:t>(</w:t>
                        </w:r>
                        <w:proofErr w:type="spellStart"/>
                        <w:r w:rsidRPr="00EA6A1D">
                          <w:rPr>
                            <w:rFonts w:ascii="Times New Roman" w:hAnsi="Times New Roman"/>
                            <w:sz w:val="20"/>
                            <w:szCs w:val="20"/>
                          </w:rPr>
                          <w:t>Perencanaan</w:t>
                        </w:r>
                        <w:proofErr w:type="spellEnd"/>
                        <w:r w:rsidRPr="00EA6A1D">
                          <w:rPr>
                            <w:rFonts w:ascii="Times New Roman" w:hAnsi="Times New Roman"/>
                            <w:sz w:val="20"/>
                            <w:szCs w:val="20"/>
                          </w:rPr>
                          <w:t>)</w:t>
                        </w:r>
                      </w:p>
                    </w:txbxContent>
                  </v:textbox>
                </v:shape>
              </v:group>
            </w:pict>
          </mc:Fallback>
        </mc:AlternateContent>
      </w:r>
    </w:p>
    <w:p w14:paraId="10FABFE5" w14:textId="46CF1226" w:rsidR="004F0B21" w:rsidRDefault="004F0B21" w:rsidP="00F50F71">
      <w:pPr>
        <w:spacing w:before="0" w:beforeAutospacing="0" w:after="0" w:afterAutospacing="0"/>
        <w:ind w:left="0" w:right="0"/>
        <w:jc w:val="both"/>
        <w:rPr>
          <w:rFonts w:ascii="Times New Roman" w:hAnsi="Times New Roman"/>
          <w:b/>
          <w:sz w:val="24"/>
          <w:szCs w:val="24"/>
        </w:rPr>
      </w:pPr>
    </w:p>
    <w:p w14:paraId="7AD87F3C" w14:textId="23763AE6" w:rsidR="00EC7076" w:rsidRDefault="00EC7076" w:rsidP="00F50F71">
      <w:pPr>
        <w:spacing w:before="0" w:beforeAutospacing="0" w:after="0" w:afterAutospacing="0"/>
        <w:ind w:left="0" w:right="0"/>
        <w:jc w:val="both"/>
        <w:rPr>
          <w:rFonts w:ascii="Times New Roman" w:hAnsi="Times New Roman"/>
          <w:b/>
          <w:sz w:val="24"/>
          <w:szCs w:val="24"/>
        </w:rPr>
      </w:pPr>
    </w:p>
    <w:p w14:paraId="213A7CF5" w14:textId="77777777" w:rsidR="00EA6A1D" w:rsidRDefault="00EA6A1D" w:rsidP="00F50F71">
      <w:pPr>
        <w:spacing w:before="0" w:beforeAutospacing="0" w:after="0" w:afterAutospacing="0"/>
        <w:ind w:left="0" w:right="0"/>
        <w:jc w:val="both"/>
        <w:rPr>
          <w:rFonts w:ascii="Times New Roman" w:hAnsi="Times New Roman"/>
          <w:b/>
          <w:sz w:val="24"/>
          <w:szCs w:val="24"/>
        </w:rPr>
      </w:pPr>
    </w:p>
    <w:p w14:paraId="1DB896A8" w14:textId="77777777" w:rsidR="00EA6A1D" w:rsidRDefault="00EA6A1D" w:rsidP="00F50F71">
      <w:pPr>
        <w:spacing w:before="0" w:beforeAutospacing="0" w:after="0" w:afterAutospacing="0"/>
        <w:ind w:left="0" w:right="0"/>
        <w:jc w:val="both"/>
        <w:rPr>
          <w:rFonts w:ascii="Times New Roman" w:hAnsi="Times New Roman"/>
          <w:b/>
          <w:sz w:val="24"/>
          <w:szCs w:val="24"/>
        </w:rPr>
      </w:pPr>
    </w:p>
    <w:p w14:paraId="1DDCD241" w14:textId="1B64432A" w:rsidR="00EA6A1D" w:rsidRDefault="00EA6A1D" w:rsidP="00F50F71">
      <w:pPr>
        <w:spacing w:before="0" w:beforeAutospacing="0" w:after="0" w:afterAutospacing="0"/>
        <w:ind w:left="0" w:right="0"/>
        <w:jc w:val="both"/>
        <w:rPr>
          <w:rFonts w:ascii="Times New Roman" w:hAnsi="Times New Roman"/>
          <w:b/>
          <w:sz w:val="24"/>
          <w:szCs w:val="24"/>
        </w:rPr>
      </w:pPr>
    </w:p>
    <w:p w14:paraId="71003526" w14:textId="7B83B465" w:rsidR="00EA6A1D" w:rsidRDefault="00EA6A1D" w:rsidP="00F50F71">
      <w:pPr>
        <w:spacing w:before="0" w:beforeAutospacing="0" w:after="0" w:afterAutospacing="0"/>
        <w:ind w:left="0" w:right="0"/>
        <w:jc w:val="both"/>
        <w:rPr>
          <w:rFonts w:ascii="Times New Roman" w:hAnsi="Times New Roman"/>
          <w:b/>
          <w:sz w:val="24"/>
          <w:szCs w:val="24"/>
        </w:rPr>
      </w:pPr>
    </w:p>
    <w:p w14:paraId="238E39E4" w14:textId="5A36A501" w:rsidR="00EA6A1D" w:rsidRDefault="00EA6A1D" w:rsidP="00F50F71">
      <w:pPr>
        <w:spacing w:before="0" w:beforeAutospacing="0" w:after="0" w:afterAutospacing="0"/>
        <w:ind w:left="0" w:right="0"/>
        <w:jc w:val="both"/>
        <w:rPr>
          <w:rFonts w:ascii="Times New Roman" w:hAnsi="Times New Roman"/>
          <w:b/>
          <w:sz w:val="24"/>
          <w:szCs w:val="24"/>
        </w:rPr>
      </w:pPr>
    </w:p>
    <w:p w14:paraId="64486CAF" w14:textId="51C0030A" w:rsidR="00EA6A1D" w:rsidRDefault="00EA6A1D" w:rsidP="00F50F71">
      <w:pPr>
        <w:spacing w:before="0" w:beforeAutospacing="0" w:after="0" w:afterAutospacing="0"/>
        <w:ind w:left="0" w:right="0"/>
        <w:jc w:val="both"/>
        <w:rPr>
          <w:rFonts w:ascii="Times New Roman" w:hAnsi="Times New Roman"/>
          <w:b/>
          <w:sz w:val="24"/>
          <w:szCs w:val="24"/>
        </w:rPr>
      </w:pPr>
    </w:p>
    <w:p w14:paraId="1062A888" w14:textId="1FCF81D0" w:rsidR="00EA6A1D" w:rsidRDefault="00EA6A1D" w:rsidP="00F50F71">
      <w:pPr>
        <w:spacing w:before="0" w:beforeAutospacing="0" w:after="0" w:afterAutospacing="0"/>
        <w:ind w:left="0" w:right="0"/>
        <w:jc w:val="both"/>
        <w:rPr>
          <w:rFonts w:ascii="Times New Roman" w:hAnsi="Times New Roman"/>
          <w:b/>
          <w:sz w:val="24"/>
          <w:szCs w:val="24"/>
        </w:rPr>
      </w:pPr>
    </w:p>
    <w:p w14:paraId="6DB3D8B9" w14:textId="77777777" w:rsidR="00EA6A1D" w:rsidRDefault="00EA6A1D" w:rsidP="00F50F71">
      <w:pPr>
        <w:spacing w:before="0" w:beforeAutospacing="0" w:after="0" w:afterAutospacing="0"/>
        <w:ind w:left="0" w:right="0"/>
        <w:jc w:val="both"/>
        <w:rPr>
          <w:rFonts w:ascii="Times New Roman" w:hAnsi="Times New Roman"/>
          <w:b/>
          <w:sz w:val="24"/>
          <w:szCs w:val="24"/>
        </w:rPr>
      </w:pPr>
    </w:p>
    <w:p w14:paraId="41C1A00F" w14:textId="77777777" w:rsidR="00EC7076" w:rsidRDefault="00EC7076" w:rsidP="00F50F71">
      <w:pPr>
        <w:spacing w:before="0" w:beforeAutospacing="0" w:after="0" w:afterAutospacing="0"/>
        <w:ind w:left="0" w:right="0"/>
        <w:jc w:val="both"/>
        <w:rPr>
          <w:rFonts w:ascii="Times New Roman" w:hAnsi="Times New Roman"/>
          <w:b/>
          <w:sz w:val="24"/>
          <w:szCs w:val="24"/>
        </w:rPr>
      </w:pPr>
    </w:p>
    <w:p w14:paraId="0DCEAA94" w14:textId="2AAEC030" w:rsidR="00EA6A1D" w:rsidRDefault="00EA6A1D" w:rsidP="00F50F71">
      <w:pPr>
        <w:spacing w:before="0" w:beforeAutospacing="0" w:after="0" w:afterAutospacing="0"/>
        <w:ind w:left="0" w:right="0"/>
        <w:jc w:val="both"/>
        <w:rPr>
          <w:rFonts w:ascii="Times New Roman" w:hAnsi="Times New Roman"/>
          <w:b/>
          <w:sz w:val="24"/>
          <w:szCs w:val="24"/>
        </w:rPr>
      </w:pPr>
    </w:p>
    <w:p w14:paraId="1880096C" w14:textId="77777777" w:rsidR="00EA6A1D" w:rsidRDefault="00EA6A1D" w:rsidP="00F50F71">
      <w:pPr>
        <w:spacing w:before="0" w:beforeAutospacing="0" w:after="0" w:afterAutospacing="0"/>
        <w:ind w:left="0" w:right="0"/>
        <w:jc w:val="both"/>
        <w:rPr>
          <w:rFonts w:ascii="Times New Roman" w:hAnsi="Times New Roman"/>
          <w:b/>
          <w:sz w:val="24"/>
          <w:szCs w:val="24"/>
        </w:rPr>
      </w:pPr>
    </w:p>
    <w:p w14:paraId="3B13039F" w14:textId="77777777" w:rsidR="00EA6A1D" w:rsidRDefault="00EA6A1D" w:rsidP="00F50F71">
      <w:pPr>
        <w:spacing w:before="0" w:beforeAutospacing="0" w:after="0" w:afterAutospacing="0"/>
        <w:ind w:left="0" w:right="0"/>
        <w:jc w:val="both"/>
        <w:rPr>
          <w:rFonts w:ascii="Times New Roman" w:hAnsi="Times New Roman"/>
          <w:b/>
          <w:sz w:val="24"/>
          <w:szCs w:val="24"/>
        </w:rPr>
      </w:pPr>
    </w:p>
    <w:p w14:paraId="51896994" w14:textId="77777777" w:rsidR="00EA6A1D" w:rsidRDefault="00EA6A1D" w:rsidP="00EA6A1D">
      <w:pPr>
        <w:spacing w:before="0" w:beforeAutospacing="0" w:after="0" w:afterAutospacing="0"/>
        <w:ind w:left="0" w:right="0" w:firstLine="567"/>
        <w:rPr>
          <w:rFonts w:ascii="Times New Roman" w:hAnsi="Times New Roman"/>
        </w:rPr>
      </w:pPr>
      <w:r w:rsidRPr="00556B6E">
        <w:rPr>
          <w:rFonts w:ascii="Times New Roman" w:hAnsi="Times New Roman"/>
        </w:rPr>
        <w:t xml:space="preserve">Figure 1. Village Fund Management Based on Local Wisdom in East </w:t>
      </w:r>
      <w:proofErr w:type="spellStart"/>
      <w:r w:rsidRPr="00556B6E">
        <w:rPr>
          <w:rFonts w:ascii="Times New Roman" w:hAnsi="Times New Roman"/>
        </w:rPr>
        <w:t>Baumata</w:t>
      </w:r>
      <w:proofErr w:type="spellEnd"/>
      <w:r w:rsidRPr="00556B6E">
        <w:rPr>
          <w:rFonts w:ascii="Times New Roman" w:hAnsi="Times New Roman"/>
        </w:rPr>
        <w:t xml:space="preserve"> Village</w:t>
      </w:r>
    </w:p>
    <w:p w14:paraId="11DBCA07" w14:textId="1FA42F4E" w:rsidR="00EA6A1D" w:rsidRDefault="00EA6A1D" w:rsidP="00EA6A1D">
      <w:pPr>
        <w:spacing w:before="0" w:beforeAutospacing="0" w:after="0" w:afterAutospacing="0"/>
        <w:ind w:left="0" w:right="0"/>
        <w:rPr>
          <w:rFonts w:ascii="Times New Roman" w:hAnsi="Times New Roman"/>
        </w:rPr>
      </w:pPr>
      <w:r w:rsidRPr="00556B6E">
        <w:rPr>
          <w:rFonts w:ascii="Times New Roman" w:hAnsi="Times New Roman"/>
        </w:rPr>
        <w:t>Source: secondary, processed by researchers, 2022</w:t>
      </w:r>
    </w:p>
    <w:p w14:paraId="5D1297FD" w14:textId="77777777" w:rsidR="00EA6A1D" w:rsidRPr="00556B6E" w:rsidRDefault="00EA6A1D" w:rsidP="00EA6A1D">
      <w:pPr>
        <w:spacing w:before="0" w:beforeAutospacing="0" w:after="0" w:afterAutospacing="0"/>
        <w:ind w:left="0" w:right="0"/>
        <w:jc w:val="both"/>
        <w:rPr>
          <w:rFonts w:ascii="Times New Roman" w:hAnsi="Times New Roman"/>
          <w:b/>
        </w:rPr>
      </w:pPr>
      <w:r w:rsidRPr="00556B6E">
        <w:rPr>
          <w:rFonts w:ascii="Times New Roman" w:hAnsi="Times New Roman"/>
          <w:b/>
        </w:rPr>
        <w:t xml:space="preserve">The Impact of Village Fund Management for the Economic Growth of the East </w:t>
      </w:r>
      <w:proofErr w:type="spellStart"/>
      <w:r w:rsidRPr="00556B6E">
        <w:rPr>
          <w:rFonts w:ascii="Times New Roman" w:hAnsi="Times New Roman"/>
          <w:b/>
        </w:rPr>
        <w:t>Baumata</w:t>
      </w:r>
      <w:proofErr w:type="spellEnd"/>
      <w:r w:rsidRPr="00556B6E">
        <w:rPr>
          <w:rFonts w:ascii="Times New Roman" w:hAnsi="Times New Roman"/>
          <w:b/>
        </w:rPr>
        <w:t xml:space="preserve"> Village Community</w:t>
      </w:r>
    </w:p>
    <w:p w14:paraId="4C324E41" w14:textId="30CD8E2C" w:rsidR="00EA6A1D" w:rsidRDefault="00EA6A1D" w:rsidP="00EA6A1D">
      <w:pPr>
        <w:spacing w:before="0" w:beforeAutospacing="0" w:after="0" w:afterAutospacing="0"/>
        <w:ind w:left="0" w:right="0" w:firstLine="567"/>
        <w:jc w:val="both"/>
        <w:rPr>
          <w:rFonts w:ascii="Times New Roman" w:hAnsi="Times New Roman"/>
        </w:rPr>
      </w:pPr>
      <w:r w:rsidRPr="00556B6E">
        <w:rPr>
          <w:rFonts w:ascii="Times New Roman" w:hAnsi="Times New Roman"/>
        </w:rPr>
        <w:t xml:space="preserve">The participatory village fund planning model involving the East </w:t>
      </w:r>
      <w:proofErr w:type="spellStart"/>
      <w:r w:rsidRPr="00556B6E">
        <w:rPr>
          <w:rFonts w:ascii="Times New Roman" w:hAnsi="Times New Roman"/>
        </w:rPr>
        <w:t>Baumata</w:t>
      </w:r>
      <w:proofErr w:type="spellEnd"/>
      <w:r w:rsidRPr="00556B6E">
        <w:rPr>
          <w:rFonts w:ascii="Times New Roman" w:hAnsi="Times New Roman"/>
        </w:rPr>
        <w:t xml:space="preserve"> village community in each hamlet through "</w:t>
      </w:r>
      <w:proofErr w:type="spellStart"/>
      <w:r w:rsidRPr="00556B6E">
        <w:rPr>
          <w:rFonts w:ascii="Times New Roman" w:hAnsi="Times New Roman"/>
        </w:rPr>
        <w:t>tabuaba</w:t>
      </w:r>
      <w:proofErr w:type="spellEnd"/>
      <w:r w:rsidRPr="00556B6E">
        <w:rPr>
          <w:rFonts w:ascii="Times New Roman" w:hAnsi="Times New Roman"/>
        </w:rPr>
        <w:t xml:space="preserve"> </w:t>
      </w:r>
      <w:proofErr w:type="spellStart"/>
      <w:r w:rsidRPr="00556B6E">
        <w:rPr>
          <w:rFonts w:ascii="Times New Roman" w:hAnsi="Times New Roman"/>
        </w:rPr>
        <w:t>hanaf</w:t>
      </w:r>
      <w:proofErr w:type="spellEnd"/>
      <w:r w:rsidRPr="00556B6E">
        <w:rPr>
          <w:rFonts w:ascii="Times New Roman" w:hAnsi="Times New Roman"/>
        </w:rPr>
        <w:t xml:space="preserve"> </w:t>
      </w:r>
      <w:proofErr w:type="spellStart"/>
      <w:r w:rsidRPr="00556B6E">
        <w:rPr>
          <w:rFonts w:ascii="Times New Roman" w:hAnsi="Times New Roman"/>
        </w:rPr>
        <w:t>mbi</w:t>
      </w:r>
      <w:proofErr w:type="spellEnd"/>
      <w:r w:rsidRPr="00556B6E">
        <w:rPr>
          <w:rFonts w:ascii="Times New Roman" w:hAnsi="Times New Roman"/>
        </w:rPr>
        <w:t xml:space="preserve"> </w:t>
      </w:r>
      <w:proofErr w:type="spellStart"/>
      <w:r w:rsidRPr="00556B6E">
        <w:rPr>
          <w:rFonts w:ascii="Times New Roman" w:hAnsi="Times New Roman"/>
        </w:rPr>
        <w:t>lopo</w:t>
      </w:r>
      <w:proofErr w:type="spellEnd"/>
      <w:r w:rsidRPr="00556B6E">
        <w:rPr>
          <w:rFonts w:ascii="Times New Roman" w:hAnsi="Times New Roman"/>
        </w:rPr>
        <w:t>" or "</w:t>
      </w:r>
      <w:proofErr w:type="spellStart"/>
      <w:r w:rsidRPr="00556B6E">
        <w:rPr>
          <w:rFonts w:ascii="Times New Roman" w:hAnsi="Times New Roman"/>
        </w:rPr>
        <w:t>tabuaba</w:t>
      </w:r>
      <w:proofErr w:type="spellEnd"/>
      <w:r w:rsidRPr="00556B6E">
        <w:rPr>
          <w:rFonts w:ascii="Times New Roman" w:hAnsi="Times New Roman"/>
        </w:rPr>
        <w:t xml:space="preserve"> </w:t>
      </w:r>
      <w:proofErr w:type="spellStart"/>
      <w:r w:rsidRPr="00556B6E">
        <w:rPr>
          <w:rFonts w:ascii="Times New Roman" w:hAnsi="Times New Roman"/>
        </w:rPr>
        <w:t>hanaf</w:t>
      </w:r>
      <w:proofErr w:type="spellEnd"/>
      <w:r w:rsidRPr="00556B6E">
        <w:rPr>
          <w:rFonts w:ascii="Times New Roman" w:hAnsi="Times New Roman"/>
        </w:rPr>
        <w:t xml:space="preserve"> </w:t>
      </w:r>
      <w:proofErr w:type="spellStart"/>
      <w:r w:rsidRPr="00556B6E">
        <w:rPr>
          <w:rFonts w:ascii="Times New Roman" w:hAnsi="Times New Roman"/>
        </w:rPr>
        <w:t>mbi</w:t>
      </w:r>
      <w:proofErr w:type="spellEnd"/>
      <w:r w:rsidRPr="00556B6E">
        <w:rPr>
          <w:rFonts w:ascii="Times New Roman" w:hAnsi="Times New Roman"/>
        </w:rPr>
        <w:t xml:space="preserve"> </w:t>
      </w:r>
      <w:proofErr w:type="spellStart"/>
      <w:r w:rsidRPr="00556B6E">
        <w:rPr>
          <w:rFonts w:ascii="Times New Roman" w:hAnsi="Times New Roman"/>
        </w:rPr>
        <w:t>ume</w:t>
      </w:r>
      <w:proofErr w:type="spellEnd"/>
      <w:r w:rsidRPr="00556B6E">
        <w:rPr>
          <w:rFonts w:ascii="Times New Roman" w:hAnsi="Times New Roman"/>
        </w:rPr>
        <w:t xml:space="preserve"> </w:t>
      </w:r>
      <w:proofErr w:type="spellStart"/>
      <w:r w:rsidRPr="00556B6E">
        <w:rPr>
          <w:rFonts w:ascii="Times New Roman" w:hAnsi="Times New Roman"/>
        </w:rPr>
        <w:t>naek</w:t>
      </w:r>
      <w:proofErr w:type="spellEnd"/>
      <w:r w:rsidRPr="00556B6E">
        <w:rPr>
          <w:rFonts w:ascii="Times New Roman" w:hAnsi="Times New Roman"/>
        </w:rPr>
        <w:t xml:space="preserve">" has an impact on economic growth in East </w:t>
      </w:r>
      <w:proofErr w:type="spellStart"/>
      <w:r w:rsidRPr="00556B6E">
        <w:rPr>
          <w:rFonts w:ascii="Times New Roman" w:hAnsi="Times New Roman"/>
        </w:rPr>
        <w:t>Baumata</w:t>
      </w:r>
      <w:proofErr w:type="spellEnd"/>
      <w:r w:rsidRPr="00556B6E">
        <w:rPr>
          <w:rFonts w:ascii="Times New Roman" w:hAnsi="Times New Roman"/>
        </w:rPr>
        <w:t xml:space="preserve"> Village. The results showed that the average population of East </w:t>
      </w:r>
      <w:proofErr w:type="spellStart"/>
      <w:r w:rsidRPr="00556B6E">
        <w:rPr>
          <w:rFonts w:ascii="Times New Roman" w:hAnsi="Times New Roman"/>
        </w:rPr>
        <w:t>Baumata</w:t>
      </w:r>
      <w:proofErr w:type="spellEnd"/>
      <w:r w:rsidRPr="00556B6E">
        <w:rPr>
          <w:rFonts w:ascii="Times New Roman" w:hAnsi="Times New Roman"/>
        </w:rPr>
        <w:t xml:space="preserve"> village who works as a farmer, many agricultural products are sold in markets in </w:t>
      </w:r>
      <w:proofErr w:type="spellStart"/>
      <w:r w:rsidRPr="00556B6E">
        <w:rPr>
          <w:rFonts w:ascii="Times New Roman" w:hAnsi="Times New Roman"/>
        </w:rPr>
        <w:t>Kupang</w:t>
      </w:r>
      <w:proofErr w:type="spellEnd"/>
      <w:r w:rsidRPr="00556B6E">
        <w:rPr>
          <w:rFonts w:ascii="Times New Roman" w:hAnsi="Times New Roman"/>
        </w:rPr>
        <w:t xml:space="preserve"> City including the </w:t>
      </w:r>
      <w:proofErr w:type="spellStart"/>
      <w:r w:rsidRPr="00556B6E">
        <w:rPr>
          <w:rFonts w:ascii="Times New Roman" w:hAnsi="Times New Roman"/>
        </w:rPr>
        <w:t>Penfui</w:t>
      </w:r>
      <w:proofErr w:type="spellEnd"/>
      <w:r w:rsidRPr="00556B6E">
        <w:rPr>
          <w:rFonts w:ascii="Times New Roman" w:hAnsi="Times New Roman"/>
        </w:rPr>
        <w:t xml:space="preserve"> market, </w:t>
      </w:r>
      <w:proofErr w:type="spellStart"/>
      <w:r w:rsidRPr="00556B6E">
        <w:rPr>
          <w:rFonts w:ascii="Times New Roman" w:hAnsi="Times New Roman"/>
        </w:rPr>
        <w:t>Oesapa</w:t>
      </w:r>
      <w:proofErr w:type="spellEnd"/>
      <w:r w:rsidRPr="00556B6E">
        <w:rPr>
          <w:rFonts w:ascii="Times New Roman" w:hAnsi="Times New Roman"/>
        </w:rPr>
        <w:t xml:space="preserve"> market, </w:t>
      </w:r>
      <w:proofErr w:type="spellStart"/>
      <w:r w:rsidRPr="00556B6E">
        <w:rPr>
          <w:rFonts w:ascii="Times New Roman" w:hAnsi="Times New Roman"/>
        </w:rPr>
        <w:t>Naikoten</w:t>
      </w:r>
      <w:proofErr w:type="spellEnd"/>
      <w:r w:rsidRPr="00556B6E">
        <w:rPr>
          <w:rFonts w:ascii="Times New Roman" w:hAnsi="Times New Roman"/>
        </w:rPr>
        <w:t xml:space="preserve"> market and </w:t>
      </w:r>
      <w:proofErr w:type="spellStart"/>
      <w:r w:rsidRPr="00556B6E">
        <w:rPr>
          <w:rFonts w:ascii="Times New Roman" w:hAnsi="Times New Roman"/>
        </w:rPr>
        <w:t>Oeba</w:t>
      </w:r>
      <w:proofErr w:type="spellEnd"/>
      <w:r w:rsidRPr="00556B6E">
        <w:rPr>
          <w:rFonts w:ascii="Times New Roman" w:hAnsi="Times New Roman"/>
        </w:rPr>
        <w:t xml:space="preserve"> market. This is inseparable from the assistance from the drilled well provided by the East </w:t>
      </w:r>
      <w:proofErr w:type="spellStart"/>
      <w:r w:rsidRPr="00556B6E">
        <w:rPr>
          <w:rFonts w:ascii="Times New Roman" w:hAnsi="Times New Roman"/>
        </w:rPr>
        <w:t>Baumata</w:t>
      </w:r>
      <w:proofErr w:type="spellEnd"/>
      <w:r w:rsidRPr="00556B6E">
        <w:rPr>
          <w:rFonts w:ascii="Times New Roman" w:hAnsi="Times New Roman"/>
        </w:rPr>
        <w:t xml:space="preserve"> Village Government through the Village Fund. The drilling well was proposed by the East </w:t>
      </w:r>
      <w:proofErr w:type="spellStart"/>
      <w:r w:rsidRPr="00556B6E">
        <w:rPr>
          <w:rFonts w:ascii="Times New Roman" w:hAnsi="Times New Roman"/>
        </w:rPr>
        <w:t>Baumata</w:t>
      </w:r>
      <w:proofErr w:type="spellEnd"/>
      <w:r w:rsidRPr="00556B6E">
        <w:rPr>
          <w:rFonts w:ascii="Times New Roman" w:hAnsi="Times New Roman"/>
        </w:rPr>
        <w:t xml:space="preserve"> village community during a hamlet meeting held at </w:t>
      </w:r>
      <w:proofErr w:type="spellStart"/>
      <w:r w:rsidRPr="00556B6E">
        <w:rPr>
          <w:rFonts w:ascii="Times New Roman" w:hAnsi="Times New Roman"/>
        </w:rPr>
        <w:t>ume</w:t>
      </w:r>
      <w:proofErr w:type="spellEnd"/>
      <w:r w:rsidRPr="00556B6E">
        <w:rPr>
          <w:rFonts w:ascii="Times New Roman" w:hAnsi="Times New Roman"/>
        </w:rPr>
        <w:t xml:space="preserve"> </w:t>
      </w:r>
      <w:proofErr w:type="spellStart"/>
      <w:r w:rsidRPr="00556B6E">
        <w:rPr>
          <w:rFonts w:ascii="Times New Roman" w:hAnsi="Times New Roman"/>
        </w:rPr>
        <w:t>naek</w:t>
      </w:r>
      <w:proofErr w:type="spellEnd"/>
      <w:r w:rsidRPr="00556B6E">
        <w:rPr>
          <w:rFonts w:ascii="Times New Roman" w:hAnsi="Times New Roman"/>
        </w:rPr>
        <w:t xml:space="preserve"> and was also approved during a village level deliberation.</w:t>
      </w:r>
    </w:p>
    <w:p w14:paraId="40F1025C" w14:textId="77777777" w:rsidR="00EA6A1D" w:rsidRPr="00556B6E" w:rsidRDefault="00EA6A1D" w:rsidP="00EA6A1D">
      <w:pPr>
        <w:spacing w:before="0" w:beforeAutospacing="0" w:after="0" w:afterAutospacing="0"/>
        <w:ind w:left="0" w:right="0"/>
        <w:jc w:val="both"/>
        <w:rPr>
          <w:rFonts w:ascii="Times New Roman" w:hAnsi="Times New Roman"/>
          <w:b/>
        </w:rPr>
      </w:pPr>
      <w:r w:rsidRPr="00556B6E">
        <w:rPr>
          <w:rFonts w:ascii="Times New Roman" w:hAnsi="Times New Roman"/>
          <w:b/>
        </w:rPr>
        <w:t>Local Wisdom Model of Village Fund Management in Mata Air Village</w:t>
      </w:r>
    </w:p>
    <w:p w14:paraId="78F448BA" w14:textId="77777777" w:rsidR="00EA6A1D" w:rsidRPr="00556B6E" w:rsidRDefault="00EA6A1D" w:rsidP="00EA6A1D">
      <w:pPr>
        <w:spacing w:before="0" w:beforeAutospacing="0" w:after="0" w:afterAutospacing="0"/>
        <w:ind w:left="0" w:right="0" w:firstLine="567"/>
        <w:jc w:val="both"/>
        <w:rPr>
          <w:rFonts w:ascii="Times New Roman" w:hAnsi="Times New Roman"/>
        </w:rPr>
      </w:pPr>
      <w:r w:rsidRPr="00556B6E">
        <w:rPr>
          <w:rFonts w:ascii="Times New Roman" w:hAnsi="Times New Roman"/>
        </w:rPr>
        <w:t>The management of village funds in Mata Air Village follows the stages mandated in Minister of Home Affairs Regulation Number 20 of 2018 concerning Village Financial Management and Regulation of the Minister of Villages, Development of Disadvantaged Regions and Transmigration Number 16 of 2019 concerning Village Deliberations. The results of the research show that the local wisdom model of managing village funds in Mata Air Village is manifested in special deliberations, namely:</w:t>
      </w:r>
    </w:p>
    <w:p w14:paraId="4E970872" w14:textId="77777777" w:rsidR="00EA6A1D" w:rsidRDefault="00EA6A1D" w:rsidP="00EA6A1D">
      <w:pPr>
        <w:pStyle w:val="ListParagraph"/>
        <w:numPr>
          <w:ilvl w:val="0"/>
          <w:numId w:val="63"/>
        </w:numPr>
        <w:spacing w:after="0"/>
        <w:jc w:val="both"/>
        <w:rPr>
          <w:rFonts w:ascii="Times New Roman" w:hAnsi="Times New Roman"/>
        </w:rPr>
      </w:pPr>
      <w:r w:rsidRPr="00A75BE6">
        <w:rPr>
          <w:rFonts w:ascii="Times New Roman" w:hAnsi="Times New Roman"/>
        </w:rPr>
        <w:t>Conference on children and youth</w:t>
      </w:r>
    </w:p>
    <w:p w14:paraId="132BE771" w14:textId="77777777" w:rsidR="00EA6A1D" w:rsidRDefault="00EA6A1D" w:rsidP="00EA6A1D">
      <w:pPr>
        <w:pStyle w:val="ListParagraph"/>
        <w:spacing w:after="0"/>
        <w:jc w:val="both"/>
        <w:rPr>
          <w:rFonts w:ascii="Times New Roman" w:hAnsi="Times New Roman"/>
        </w:rPr>
      </w:pPr>
      <w:r w:rsidRPr="00A75BE6">
        <w:rPr>
          <w:rFonts w:ascii="Times New Roman" w:hAnsi="Times New Roman"/>
        </w:rPr>
        <w:t xml:space="preserve">Deliberations for children and youth were held in every hamlet in Mata Air Village to hear and identify the needs of children and youth who are spread across 3 hamlet areas. This deliberation model is part of local wisdom in the planning stages of managing village funds which is </w:t>
      </w:r>
      <w:r w:rsidRPr="00A75BE6">
        <w:rPr>
          <w:rFonts w:ascii="Times New Roman" w:hAnsi="Times New Roman"/>
        </w:rPr>
        <w:lastRenderedPageBreak/>
        <w:t>intended to accommodate the real needs of children and adolescents who are often ignored in hamlet or village deliberation forums.</w:t>
      </w:r>
    </w:p>
    <w:p w14:paraId="165A8E5B" w14:textId="77777777" w:rsidR="00EA6A1D" w:rsidRDefault="00EA6A1D" w:rsidP="00EA6A1D">
      <w:pPr>
        <w:pStyle w:val="ListParagraph"/>
        <w:numPr>
          <w:ilvl w:val="0"/>
          <w:numId w:val="63"/>
        </w:numPr>
        <w:spacing w:after="0"/>
        <w:jc w:val="both"/>
        <w:rPr>
          <w:rFonts w:ascii="Times New Roman" w:hAnsi="Times New Roman"/>
        </w:rPr>
      </w:pPr>
      <w:r w:rsidRPr="00A75BE6">
        <w:rPr>
          <w:rFonts w:ascii="Times New Roman" w:hAnsi="Times New Roman"/>
        </w:rPr>
        <w:t>Disability conference</w:t>
      </w:r>
    </w:p>
    <w:p w14:paraId="2B13E44B" w14:textId="77777777" w:rsidR="00EA6A1D" w:rsidRPr="00A75BE6" w:rsidRDefault="00EA6A1D" w:rsidP="00EA6A1D">
      <w:pPr>
        <w:pStyle w:val="ListParagraph"/>
        <w:spacing w:after="0"/>
        <w:jc w:val="both"/>
        <w:rPr>
          <w:rFonts w:ascii="Times New Roman" w:hAnsi="Times New Roman"/>
        </w:rPr>
      </w:pPr>
      <w:r w:rsidRPr="00A75BE6">
        <w:rPr>
          <w:rFonts w:ascii="Times New Roman" w:hAnsi="Times New Roman"/>
        </w:rPr>
        <w:t>People with disabilities are often neglected for their needs even though in general the government has issued pro-disability regulations. Especially for Mata Air Village, in managing village funds, the local wisdom model to accommodate the participation of people with disabilities is through disability meetings held in every hamlet in Mata Air Village to hear and identify people with disabilities spread across 3 hamlet areas. Through l deliberations on disabilities the needs of people with disabilities will be accommodated and fought for in the village deliberations.</w:t>
      </w:r>
    </w:p>
    <w:p w14:paraId="3529E3AB" w14:textId="77777777" w:rsidR="00EA6A1D" w:rsidRDefault="00EA6A1D" w:rsidP="00EA6A1D">
      <w:pPr>
        <w:pStyle w:val="ListParagraph"/>
        <w:numPr>
          <w:ilvl w:val="0"/>
          <w:numId w:val="63"/>
        </w:numPr>
        <w:spacing w:after="0"/>
        <w:jc w:val="both"/>
        <w:rPr>
          <w:rFonts w:ascii="Times New Roman" w:hAnsi="Times New Roman"/>
        </w:rPr>
      </w:pPr>
      <w:r w:rsidRPr="00A75BE6">
        <w:rPr>
          <w:rFonts w:ascii="Times New Roman" w:hAnsi="Times New Roman"/>
        </w:rPr>
        <w:t>Suitcase meeting (</w:t>
      </w:r>
      <w:proofErr w:type="gramStart"/>
      <w:r w:rsidRPr="00A75BE6">
        <w:rPr>
          <w:rFonts w:ascii="Times New Roman" w:hAnsi="Times New Roman"/>
        </w:rPr>
        <w:t>girls</w:t>
      </w:r>
      <w:proofErr w:type="gramEnd"/>
      <w:r w:rsidRPr="00A75BE6">
        <w:rPr>
          <w:rFonts w:ascii="Times New Roman" w:hAnsi="Times New Roman"/>
        </w:rPr>
        <w:t xml:space="preserve"> school)</w:t>
      </w:r>
    </w:p>
    <w:p w14:paraId="230FE978" w14:textId="77777777" w:rsidR="00EA6A1D" w:rsidRPr="00556B6E" w:rsidRDefault="00EA6A1D" w:rsidP="00EA6A1D">
      <w:pPr>
        <w:pStyle w:val="ListParagraph"/>
        <w:spacing w:after="0"/>
        <w:jc w:val="both"/>
        <w:rPr>
          <w:rFonts w:ascii="Times New Roman" w:hAnsi="Times New Roman"/>
        </w:rPr>
      </w:pPr>
      <w:r w:rsidRPr="00A75BE6">
        <w:rPr>
          <w:rFonts w:ascii="Times New Roman" w:hAnsi="Times New Roman"/>
        </w:rPr>
        <w:t>Women as one of the supporting elements in the implementation of development in Mata Air Village are often neglected in development programs in Mata Air Village so that through village meetings (women's schools) the needs of women can be identified which are often not accommodated in hamlet or village forums.</w:t>
      </w:r>
    </w:p>
    <w:p w14:paraId="347C6BF9" w14:textId="4DECEFD0" w:rsidR="00EA6A1D" w:rsidRDefault="00EA6A1D" w:rsidP="00EA6A1D">
      <w:pPr>
        <w:pStyle w:val="ListParagraph"/>
        <w:numPr>
          <w:ilvl w:val="0"/>
          <w:numId w:val="63"/>
        </w:numPr>
        <w:spacing w:after="0"/>
        <w:jc w:val="both"/>
        <w:rPr>
          <w:rFonts w:ascii="Times New Roman" w:hAnsi="Times New Roman"/>
        </w:rPr>
      </w:pPr>
      <w:r w:rsidRPr="00556B6E">
        <w:rPr>
          <w:rFonts w:ascii="Times New Roman" w:hAnsi="Times New Roman"/>
        </w:rPr>
        <w:t>Quality village meetings</w:t>
      </w:r>
    </w:p>
    <w:p w14:paraId="2446FEF5" w14:textId="210D30D9" w:rsidR="00EA6A1D" w:rsidRPr="00A75BE6" w:rsidRDefault="00EA6A1D" w:rsidP="00EA6A1D">
      <w:pPr>
        <w:pStyle w:val="ListParagraph"/>
        <w:spacing w:after="0"/>
        <w:jc w:val="both"/>
        <w:rPr>
          <w:rFonts w:ascii="Times New Roman" w:hAnsi="Times New Roman"/>
        </w:rPr>
      </w:pPr>
      <w:r w:rsidRPr="00A75BE6">
        <w:rPr>
          <w:rFonts w:ascii="Times New Roman" w:hAnsi="Times New Roman"/>
        </w:rPr>
        <w:t xml:space="preserve">Quality village meetings were held in Mata Air Village because Mata Air Village is one of the villages in </w:t>
      </w:r>
      <w:proofErr w:type="spellStart"/>
      <w:r w:rsidRPr="00A75BE6">
        <w:rPr>
          <w:rFonts w:ascii="Times New Roman" w:hAnsi="Times New Roman"/>
        </w:rPr>
        <w:t>Kupang</w:t>
      </w:r>
      <w:proofErr w:type="spellEnd"/>
      <w:r w:rsidRPr="00A75BE6">
        <w:rPr>
          <w:rFonts w:ascii="Times New Roman" w:hAnsi="Times New Roman"/>
        </w:rPr>
        <w:t xml:space="preserve"> Regency which is a family planning village. Even though there has been a specific allocation of funds from the </w:t>
      </w:r>
      <w:proofErr w:type="spellStart"/>
      <w:r w:rsidRPr="00A75BE6">
        <w:rPr>
          <w:rFonts w:ascii="Times New Roman" w:hAnsi="Times New Roman"/>
        </w:rPr>
        <w:t>Kupang</w:t>
      </w:r>
      <w:proofErr w:type="spellEnd"/>
      <w:r w:rsidRPr="00A75BE6">
        <w:rPr>
          <w:rFonts w:ascii="Times New Roman" w:hAnsi="Times New Roman"/>
        </w:rPr>
        <w:t xml:space="preserve"> Regency Government, it is still considered insufficient due to the large area of Mata Air Village and the increasing population. Through quality village meetings, it is possible to identify the needs of the Mata Air Village community who are trusted to be the spearhead in the success of government programs.</w:t>
      </w:r>
    </w:p>
    <w:p w14:paraId="52AFCC21" w14:textId="77777777" w:rsidR="00EA6A1D" w:rsidRDefault="00EA6A1D" w:rsidP="00EA6A1D">
      <w:pPr>
        <w:spacing w:before="0" w:beforeAutospacing="0" w:after="0" w:afterAutospacing="0"/>
        <w:ind w:left="0" w:right="0"/>
        <w:jc w:val="both"/>
        <w:rPr>
          <w:rFonts w:ascii="Times New Roman" w:hAnsi="Times New Roman"/>
        </w:rPr>
      </w:pPr>
    </w:p>
    <w:p w14:paraId="47C4DF86" w14:textId="50BB4055" w:rsidR="00EA6A1D" w:rsidRDefault="00EA6A1D" w:rsidP="00EA6A1D">
      <w:pPr>
        <w:spacing w:before="0" w:beforeAutospacing="0" w:after="0" w:afterAutospacing="0"/>
        <w:ind w:left="0" w:right="0"/>
        <w:jc w:val="both"/>
        <w:rPr>
          <w:rFonts w:ascii="Times New Roman" w:hAnsi="Times New Roman"/>
        </w:rPr>
      </w:pPr>
      <w:r w:rsidRPr="00556B6E">
        <w:rPr>
          <w:rFonts w:ascii="Times New Roman" w:hAnsi="Times New Roman"/>
        </w:rPr>
        <w:t xml:space="preserve">Local wisdom in Mata Air Village by imposing a special deliberation forum outside the </w:t>
      </w:r>
      <w:proofErr w:type="spellStart"/>
      <w:r w:rsidRPr="00556B6E">
        <w:rPr>
          <w:rFonts w:ascii="Times New Roman" w:hAnsi="Times New Roman"/>
        </w:rPr>
        <w:t>musdus</w:t>
      </w:r>
      <w:proofErr w:type="spellEnd"/>
      <w:r w:rsidRPr="00556B6E">
        <w:rPr>
          <w:rFonts w:ascii="Times New Roman" w:hAnsi="Times New Roman"/>
        </w:rPr>
        <w:t xml:space="preserve"> and </w:t>
      </w:r>
      <w:proofErr w:type="spellStart"/>
      <w:r w:rsidRPr="00556B6E">
        <w:rPr>
          <w:rFonts w:ascii="Times New Roman" w:hAnsi="Times New Roman"/>
        </w:rPr>
        <w:t>musdes</w:t>
      </w:r>
      <w:proofErr w:type="spellEnd"/>
      <w:r w:rsidRPr="00556B6E">
        <w:rPr>
          <w:rFonts w:ascii="Times New Roman" w:hAnsi="Times New Roman"/>
        </w:rPr>
        <w:t xml:space="preserve"> was held because the ideas or proposals from the above groups were not accommodated in the </w:t>
      </w:r>
      <w:proofErr w:type="spellStart"/>
      <w:r w:rsidRPr="00556B6E">
        <w:rPr>
          <w:rFonts w:ascii="Times New Roman" w:hAnsi="Times New Roman"/>
        </w:rPr>
        <w:t>musdus</w:t>
      </w:r>
      <w:proofErr w:type="spellEnd"/>
      <w:r w:rsidRPr="00556B6E">
        <w:rPr>
          <w:rFonts w:ascii="Times New Roman" w:hAnsi="Times New Roman"/>
        </w:rPr>
        <w:t xml:space="preserve"> forum at the hamlet level or the </w:t>
      </w:r>
      <w:proofErr w:type="spellStart"/>
      <w:r w:rsidRPr="00556B6E">
        <w:rPr>
          <w:rFonts w:ascii="Times New Roman" w:hAnsi="Times New Roman"/>
        </w:rPr>
        <w:t>musdes</w:t>
      </w:r>
      <w:proofErr w:type="spellEnd"/>
      <w:r w:rsidRPr="00556B6E">
        <w:rPr>
          <w:rFonts w:ascii="Times New Roman" w:hAnsi="Times New Roman"/>
        </w:rPr>
        <w:t xml:space="preserve"> forum at the Mata Air Village level. Other stages </w:t>
      </w:r>
      <w:r w:rsidRPr="00556B6E">
        <w:rPr>
          <w:rFonts w:ascii="Times New Roman" w:hAnsi="Times New Roman"/>
        </w:rPr>
        <w:tab/>
        <w:t xml:space="preserve">in village fund management apart from the planning stage in Mata Air Village, based on research results show that the implementation of village funds, administration, reporting and accountability for village fund management follow normative regulations namely </w:t>
      </w:r>
      <w:proofErr w:type="spellStart"/>
      <w:r w:rsidRPr="00556B6E">
        <w:rPr>
          <w:rFonts w:ascii="Times New Roman" w:hAnsi="Times New Roman"/>
        </w:rPr>
        <w:t>Permendagri</w:t>
      </w:r>
      <w:proofErr w:type="spellEnd"/>
      <w:r w:rsidRPr="00556B6E">
        <w:rPr>
          <w:rFonts w:ascii="Times New Roman" w:hAnsi="Times New Roman"/>
        </w:rPr>
        <w:t xml:space="preserve"> Number 20 of 2018. This means that the stages other than the planning stages are not based on local wisdom but following the existing normative regulations, namely </w:t>
      </w:r>
      <w:proofErr w:type="spellStart"/>
      <w:r w:rsidRPr="00556B6E">
        <w:rPr>
          <w:rFonts w:ascii="Times New Roman" w:hAnsi="Times New Roman"/>
        </w:rPr>
        <w:t>Permendagri</w:t>
      </w:r>
      <w:proofErr w:type="spellEnd"/>
      <w:r w:rsidRPr="00556B6E">
        <w:rPr>
          <w:rFonts w:ascii="Times New Roman" w:hAnsi="Times New Roman"/>
        </w:rPr>
        <w:t xml:space="preserve"> Number 20 of 2018. Broadly speaking, management of village funds based on local wisdom in Mata Air Village can be seen in the image </w:t>
      </w:r>
      <w:proofErr w:type="gramStart"/>
      <w:r w:rsidRPr="00556B6E">
        <w:rPr>
          <w:rFonts w:ascii="Times New Roman" w:hAnsi="Times New Roman"/>
        </w:rPr>
        <w:t xml:space="preserve">below </w:t>
      </w:r>
      <w:r>
        <w:rPr>
          <w:rFonts w:ascii="Times New Roman" w:hAnsi="Times New Roman"/>
        </w:rPr>
        <w:t>:</w:t>
      </w:r>
      <w:proofErr w:type="gramEnd"/>
    </w:p>
    <w:p w14:paraId="7328141C" w14:textId="06026AF0" w:rsidR="00EA6A1D" w:rsidRDefault="003F2D42" w:rsidP="00EA6A1D">
      <w:pPr>
        <w:spacing w:before="0" w:beforeAutospacing="0" w:after="0" w:afterAutospacing="0"/>
        <w:ind w:left="0" w:right="0" w:firstLine="567"/>
        <w:jc w:val="both"/>
        <w:rPr>
          <w:rFonts w:ascii="Times New Roman" w:hAnsi="Times New Roman"/>
        </w:rPr>
      </w:pPr>
      <w:r>
        <w:rPr>
          <w:rFonts w:ascii="Times New Roman" w:hAnsi="Times New Roman"/>
          <w:noProof/>
          <w14:ligatures w14:val="standardContextual"/>
        </w:rPr>
        <mc:AlternateContent>
          <mc:Choice Requires="wpg">
            <w:drawing>
              <wp:anchor distT="0" distB="0" distL="114300" distR="114300" simplePos="0" relativeHeight="251678208" behindDoc="0" locked="0" layoutInCell="1" allowOverlap="1" wp14:anchorId="5695F1BF" wp14:editId="34377C3F">
                <wp:simplePos x="0" y="0"/>
                <wp:positionH relativeFrom="column">
                  <wp:posOffset>838200</wp:posOffset>
                </wp:positionH>
                <wp:positionV relativeFrom="paragraph">
                  <wp:posOffset>76200</wp:posOffset>
                </wp:positionV>
                <wp:extent cx="4000500" cy="1952625"/>
                <wp:effectExtent l="0" t="0" r="19050" b="28575"/>
                <wp:wrapNone/>
                <wp:docPr id="1675118855" name="Group 13"/>
                <wp:cNvGraphicFramePr/>
                <a:graphic xmlns:a="http://schemas.openxmlformats.org/drawingml/2006/main">
                  <a:graphicData uri="http://schemas.microsoft.com/office/word/2010/wordprocessingGroup">
                    <wpg:wgp>
                      <wpg:cNvGrpSpPr/>
                      <wpg:grpSpPr>
                        <a:xfrm>
                          <a:off x="0" y="0"/>
                          <a:ext cx="4000500" cy="1952625"/>
                          <a:chOff x="0" y="-171450"/>
                          <a:chExt cx="5162550" cy="3514725"/>
                        </a:xfrm>
                      </wpg:grpSpPr>
                      <wps:wsp>
                        <wps:cNvPr id="1323315148" name="Text Box 1"/>
                        <wps:cNvSpPr txBox="1"/>
                        <wps:spPr>
                          <a:xfrm>
                            <a:off x="1581149" y="-171450"/>
                            <a:ext cx="1914525" cy="1828800"/>
                          </a:xfrm>
                          <a:prstGeom prst="rect">
                            <a:avLst/>
                          </a:prstGeom>
                          <a:solidFill>
                            <a:srgbClr val="EC32BB"/>
                          </a:solidFill>
                          <a:ln w="6350">
                            <a:solidFill>
                              <a:prstClr val="black"/>
                            </a:solidFill>
                          </a:ln>
                        </wps:spPr>
                        <wps:txbx>
                          <w:txbxContent>
                            <w:p w14:paraId="51631335"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Child and adolescent consultation</w:t>
                              </w:r>
                            </w:p>
                            <w:p w14:paraId="60E4B65D"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Disability Consultation</w:t>
                              </w:r>
                            </w:p>
                            <w:p w14:paraId="4134ED05"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Women's school conference</w:t>
                              </w:r>
                            </w:p>
                            <w:p w14:paraId="2675AD7D"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Quality village meeting</w:t>
                              </w:r>
                            </w:p>
                            <w:p w14:paraId="0B8D51A1"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proofErr w:type="spellStart"/>
                              <w:r w:rsidRPr="003F2D42">
                                <w:rPr>
                                  <w:rFonts w:ascii="Times New Roman" w:hAnsi="Times New Roman" w:cs="Times New Roman"/>
                                  <w:sz w:val="16"/>
                                  <w:szCs w:val="16"/>
                                </w:rPr>
                                <w:t>Musyawarah</w:t>
                              </w:r>
                              <w:proofErr w:type="spellEnd"/>
                              <w:r w:rsidRPr="003F2D42">
                                <w:rPr>
                                  <w:rFonts w:ascii="Times New Roman" w:hAnsi="Times New Roman" w:cs="Times New Roman"/>
                                  <w:sz w:val="16"/>
                                  <w:szCs w:val="16"/>
                                </w:rPr>
                                <w:t xml:space="preserve"> </w:t>
                              </w:r>
                              <w:proofErr w:type="spellStart"/>
                              <w:r w:rsidRPr="003F2D42">
                                <w:rPr>
                                  <w:rFonts w:ascii="Times New Roman" w:hAnsi="Times New Roman" w:cs="Times New Roman"/>
                                  <w:sz w:val="16"/>
                                  <w:szCs w:val="16"/>
                                </w:rPr>
                                <w:t>dusun</w:t>
                              </w:r>
                              <w:proofErr w:type="spellEnd"/>
                            </w:p>
                            <w:p w14:paraId="47815053"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Village me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6104785" name="Text Box 5"/>
                        <wps:cNvSpPr txBox="1"/>
                        <wps:spPr>
                          <a:xfrm>
                            <a:off x="3743325" y="1914525"/>
                            <a:ext cx="1409700" cy="409575"/>
                          </a:xfrm>
                          <a:prstGeom prst="rect">
                            <a:avLst/>
                          </a:prstGeom>
                          <a:solidFill>
                            <a:srgbClr val="00B0F0"/>
                          </a:solidFill>
                          <a:ln w="6350">
                            <a:solidFill>
                              <a:prstClr val="black"/>
                            </a:solidFill>
                          </a:ln>
                        </wps:spPr>
                        <wps:txbx>
                          <w:txbxContent>
                            <w:p w14:paraId="00F2B566" w14:textId="77777777" w:rsidR="003F2D42" w:rsidRPr="003F2D42" w:rsidRDefault="003F2D42" w:rsidP="003F2D42">
                              <w:pPr>
                                <w:ind w:left="0"/>
                                <w:rPr>
                                  <w:rFonts w:ascii="Times New Roman" w:hAnsi="Times New Roman"/>
                                  <w:sz w:val="16"/>
                                  <w:szCs w:val="16"/>
                                </w:rPr>
                              </w:pPr>
                              <w:r w:rsidRPr="003F2D42">
                                <w:rPr>
                                  <w:rFonts w:ascii="Times New Roman" w:hAnsi="Times New Roman"/>
                                  <w:sz w:val="16"/>
                                  <w:szCs w:val="16"/>
                                </w:rPr>
                                <w:t>Imple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3236351" name="Text Box 5"/>
                        <wps:cNvSpPr txBox="1"/>
                        <wps:spPr>
                          <a:xfrm>
                            <a:off x="3752850" y="2933700"/>
                            <a:ext cx="1409700" cy="409575"/>
                          </a:xfrm>
                          <a:prstGeom prst="rect">
                            <a:avLst/>
                          </a:prstGeom>
                          <a:solidFill>
                            <a:schemeClr val="accent2">
                              <a:lumMod val="60000"/>
                              <a:lumOff val="40000"/>
                            </a:schemeClr>
                          </a:solidFill>
                          <a:ln w="6350">
                            <a:solidFill>
                              <a:prstClr val="black"/>
                            </a:solidFill>
                          </a:ln>
                        </wps:spPr>
                        <wps:txbx>
                          <w:txbxContent>
                            <w:p w14:paraId="132A3000" w14:textId="77777777" w:rsidR="003F2D42" w:rsidRPr="003F2D42" w:rsidRDefault="003F2D42" w:rsidP="003F2D42">
                              <w:pPr>
                                <w:ind w:left="0"/>
                                <w:rPr>
                                  <w:rFonts w:ascii="Times New Roman" w:hAnsi="Times New Roman"/>
                                  <w:sz w:val="16"/>
                                  <w:szCs w:val="16"/>
                                </w:rPr>
                              </w:pPr>
                              <w:r w:rsidRPr="003F2D42">
                                <w:rPr>
                                  <w:rFonts w:ascii="Times New Roman" w:hAnsi="Times New Roman"/>
                                  <w:sz w:val="16"/>
                                  <w:szCs w:val="16"/>
                                </w:rPr>
                                <w:t>Admin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2278784" name="Straight Arrow Connector 7"/>
                        <wps:cNvCnPr/>
                        <wps:spPr>
                          <a:xfrm>
                            <a:off x="4410075" y="771525"/>
                            <a:ext cx="9525" cy="1123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8720704" name="Straight Arrow Connector 8"/>
                        <wps:cNvCnPr/>
                        <wps:spPr>
                          <a:xfrm>
                            <a:off x="4438650" y="2343150"/>
                            <a:ext cx="9525" cy="581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11009668" name="Text Box 5"/>
                        <wps:cNvSpPr txBox="1"/>
                        <wps:spPr>
                          <a:xfrm>
                            <a:off x="19050" y="2905125"/>
                            <a:ext cx="1409700" cy="409575"/>
                          </a:xfrm>
                          <a:prstGeom prst="rect">
                            <a:avLst/>
                          </a:prstGeom>
                          <a:solidFill>
                            <a:schemeClr val="accent3">
                              <a:lumMod val="75000"/>
                            </a:schemeClr>
                          </a:solidFill>
                          <a:ln w="6350">
                            <a:solidFill>
                              <a:prstClr val="black"/>
                            </a:solidFill>
                          </a:ln>
                        </wps:spPr>
                        <wps:txbx>
                          <w:txbxContent>
                            <w:p w14:paraId="51E69C1D" w14:textId="77777777" w:rsidR="003F2D42" w:rsidRPr="003F2D42" w:rsidRDefault="003F2D42" w:rsidP="003F2D42">
                              <w:pPr>
                                <w:ind w:left="0"/>
                                <w:rPr>
                                  <w:rFonts w:ascii="Times New Roman" w:hAnsi="Times New Roman"/>
                                  <w:sz w:val="16"/>
                                  <w:szCs w:val="16"/>
                                </w:rPr>
                              </w:pPr>
                              <w:r w:rsidRPr="003F2D42">
                                <w:rPr>
                                  <w:rFonts w:ascii="Times New Roman" w:hAnsi="Times New Roman"/>
                                  <w:sz w:val="16"/>
                                  <w:szCs w:val="16"/>
                                </w:rPr>
                                <w:t>repor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6434324" name="Text Box 5"/>
                        <wps:cNvSpPr txBox="1"/>
                        <wps:spPr>
                          <a:xfrm>
                            <a:off x="0" y="1800225"/>
                            <a:ext cx="1409700" cy="409575"/>
                          </a:xfrm>
                          <a:prstGeom prst="rect">
                            <a:avLst/>
                          </a:prstGeom>
                          <a:solidFill>
                            <a:schemeClr val="accent6"/>
                          </a:solidFill>
                          <a:ln w="6350">
                            <a:solidFill>
                              <a:prstClr val="black"/>
                            </a:solidFill>
                          </a:ln>
                        </wps:spPr>
                        <wps:txbx>
                          <w:txbxContent>
                            <w:p w14:paraId="72504B8B" w14:textId="77777777" w:rsidR="003F2D42" w:rsidRPr="003F2D42" w:rsidRDefault="003F2D42" w:rsidP="003F2D42">
                              <w:pPr>
                                <w:ind w:left="0"/>
                                <w:rPr>
                                  <w:rFonts w:ascii="Times New Roman" w:hAnsi="Times New Roman"/>
                                  <w:sz w:val="16"/>
                                  <w:szCs w:val="16"/>
                                </w:rPr>
                              </w:pPr>
                              <w:r w:rsidRPr="003F2D42">
                                <w:rPr>
                                  <w:rFonts w:ascii="Times New Roman" w:hAnsi="Times New Roman"/>
                                  <w:sz w:val="16"/>
                                  <w:szCs w:val="16"/>
                                </w:rPr>
                                <w:t>li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3185748" name="Straight Connector 11"/>
                        <wps:cNvCnPr/>
                        <wps:spPr>
                          <a:xfrm flipV="1">
                            <a:off x="619125" y="895350"/>
                            <a:ext cx="9525" cy="89535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95F1BF" id="Group 13" o:spid="_x0000_s1066" style="position:absolute;left:0;text-align:left;margin-left:66pt;margin-top:6pt;width:315pt;height:153.75pt;z-index:251678208;mso-width-relative:margin;mso-height-relative:margin" coordorigin=",-1714" coordsize="51625,35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">
                <v:shape id="Text Box 1" o:spid="_x0000_s1067" type="#_x0000_t202" style="position:absolute;left:15811;top:-1714;width:19145;height:1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" fillcolor="#ec32bb" strokeweight=".5pt">
                  <v:textbox>
                    <w:txbxContent>
                      <w:p w14:paraId="51631335"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Child and adolescent consultation</w:t>
                        </w:r>
                      </w:p>
                      <w:p w14:paraId="60E4B65D"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Disability Consultation</w:t>
                        </w:r>
                      </w:p>
                      <w:p w14:paraId="4134ED05"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Women's school conference</w:t>
                        </w:r>
                      </w:p>
                      <w:p w14:paraId="2675AD7D"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Quality village meeting</w:t>
                        </w:r>
                      </w:p>
                      <w:p w14:paraId="0B8D51A1"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proofErr w:type="spellStart"/>
                        <w:r w:rsidRPr="003F2D42">
                          <w:rPr>
                            <w:rFonts w:ascii="Times New Roman" w:hAnsi="Times New Roman" w:cs="Times New Roman"/>
                            <w:sz w:val="16"/>
                            <w:szCs w:val="16"/>
                          </w:rPr>
                          <w:t>Musyawarah</w:t>
                        </w:r>
                        <w:proofErr w:type="spellEnd"/>
                        <w:r w:rsidRPr="003F2D42">
                          <w:rPr>
                            <w:rFonts w:ascii="Times New Roman" w:hAnsi="Times New Roman" w:cs="Times New Roman"/>
                            <w:sz w:val="16"/>
                            <w:szCs w:val="16"/>
                          </w:rPr>
                          <w:t xml:space="preserve"> </w:t>
                        </w:r>
                        <w:proofErr w:type="spellStart"/>
                        <w:r w:rsidRPr="003F2D42">
                          <w:rPr>
                            <w:rFonts w:ascii="Times New Roman" w:hAnsi="Times New Roman" w:cs="Times New Roman"/>
                            <w:sz w:val="16"/>
                            <w:szCs w:val="16"/>
                          </w:rPr>
                          <w:t>dusun</w:t>
                        </w:r>
                        <w:proofErr w:type="spellEnd"/>
                      </w:p>
                      <w:p w14:paraId="47815053" w14:textId="77777777" w:rsidR="003F2D42" w:rsidRPr="003F2D42" w:rsidRDefault="003F2D42" w:rsidP="003F2D42">
                        <w:pPr>
                          <w:pStyle w:val="ListParagraph"/>
                          <w:numPr>
                            <w:ilvl w:val="0"/>
                            <w:numId w:val="65"/>
                          </w:numPr>
                          <w:spacing w:before="100" w:beforeAutospacing="1" w:after="100" w:afterAutospacing="1" w:line="240" w:lineRule="auto"/>
                          <w:ind w:left="360" w:right="-57"/>
                          <w:rPr>
                            <w:rFonts w:ascii="Times New Roman" w:hAnsi="Times New Roman" w:cs="Times New Roman"/>
                            <w:sz w:val="16"/>
                            <w:szCs w:val="16"/>
                          </w:rPr>
                        </w:pPr>
                        <w:r w:rsidRPr="003F2D42">
                          <w:rPr>
                            <w:rFonts w:ascii="Times New Roman" w:hAnsi="Times New Roman" w:cs="Times New Roman"/>
                            <w:sz w:val="16"/>
                            <w:szCs w:val="16"/>
                          </w:rPr>
                          <w:t>Village meeting</w:t>
                        </w:r>
                      </w:p>
                    </w:txbxContent>
                  </v:textbox>
                </v:shape>
                <v:shape id="Text Box 5" o:spid="_x0000_s1068" type="#_x0000_t202" style="position:absolute;left:37433;top:19145;width:1409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" fillcolor="#00b0f0" strokeweight=".5pt">
                  <v:textbox>
                    <w:txbxContent>
                      <w:p w14:paraId="00F2B566" w14:textId="77777777" w:rsidR="003F2D42" w:rsidRPr="003F2D42" w:rsidRDefault="003F2D42" w:rsidP="003F2D42">
                        <w:pPr>
                          <w:ind w:left="0"/>
                          <w:rPr>
                            <w:rFonts w:ascii="Times New Roman" w:hAnsi="Times New Roman"/>
                            <w:sz w:val="16"/>
                            <w:szCs w:val="16"/>
                          </w:rPr>
                        </w:pPr>
                        <w:r w:rsidRPr="003F2D42">
                          <w:rPr>
                            <w:rFonts w:ascii="Times New Roman" w:hAnsi="Times New Roman"/>
                            <w:sz w:val="16"/>
                            <w:szCs w:val="16"/>
                          </w:rPr>
                          <w:t>Implementation</w:t>
                        </w:r>
                      </w:p>
                    </w:txbxContent>
                  </v:textbox>
                </v:shape>
                <v:shape id="Text Box 5" o:spid="_x0000_s1069" type="#_x0000_t202" style="position:absolute;left:37528;top:29337;width:14097;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" fillcolor="#d99594 [1941]" strokeweight=".5pt">
                  <v:textbox>
                    <w:txbxContent>
                      <w:p w14:paraId="132A3000" w14:textId="77777777" w:rsidR="003F2D42" w:rsidRPr="003F2D42" w:rsidRDefault="003F2D42" w:rsidP="003F2D42">
                        <w:pPr>
                          <w:ind w:left="0"/>
                          <w:rPr>
                            <w:rFonts w:ascii="Times New Roman" w:hAnsi="Times New Roman"/>
                            <w:sz w:val="16"/>
                            <w:szCs w:val="16"/>
                          </w:rPr>
                        </w:pPr>
                        <w:r w:rsidRPr="003F2D42">
                          <w:rPr>
                            <w:rFonts w:ascii="Times New Roman" w:hAnsi="Times New Roman"/>
                            <w:sz w:val="16"/>
                            <w:szCs w:val="16"/>
                          </w:rPr>
                          <w:t>Administration</w:t>
                        </w:r>
                      </w:p>
                    </w:txbxContent>
                  </v:textbox>
                </v:shape>
                <v:shapetype id="_x0000_t32" coordsize="21600,21600" o:spt="32" o:oned="t" path="m,l21600,21600e" filled="f">
                  <v:path arrowok="t" fillok="f" o:connecttype="none"/>
                  <o:lock v:ext="edit" shapetype="t"/>
                </v:shapetype>
                <v:shape id="Straight Arrow Connector 7" o:spid="_x0000_s1070" type="#_x0000_t32" style="position:absolute;left:44100;top:7715;width:96;height:11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" strokecolor="#4579b8 [3044]">
                  <v:stroke endarrow="block"/>
                </v:shape>
                <v:shape id="Straight Arrow Connector 8" o:spid="_x0000_s1071" type="#_x0000_t32" style="position:absolute;left:44386;top:23431;width:95;height:5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" strokecolor="#4579b8 [3044]">
                  <v:stroke endarrow="block"/>
                </v:shape>
                <v:shape id="Text Box 5" o:spid="_x0000_s1072" type="#_x0000_t202" style="position:absolute;left:190;top:29051;width:1409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" fillcolor="#76923c [2406]" strokeweight=".5pt">
                  <v:textbox>
                    <w:txbxContent>
                      <w:p w14:paraId="51E69C1D" w14:textId="77777777" w:rsidR="003F2D42" w:rsidRPr="003F2D42" w:rsidRDefault="003F2D42" w:rsidP="003F2D42">
                        <w:pPr>
                          <w:ind w:left="0"/>
                          <w:rPr>
                            <w:rFonts w:ascii="Times New Roman" w:hAnsi="Times New Roman"/>
                            <w:sz w:val="16"/>
                            <w:szCs w:val="16"/>
                          </w:rPr>
                        </w:pPr>
                        <w:r w:rsidRPr="003F2D42">
                          <w:rPr>
                            <w:rFonts w:ascii="Times New Roman" w:hAnsi="Times New Roman"/>
                            <w:sz w:val="16"/>
                            <w:szCs w:val="16"/>
                          </w:rPr>
                          <w:t>reporting</w:t>
                        </w:r>
                      </w:p>
                    </w:txbxContent>
                  </v:textbox>
                </v:shape>
                <v:shape id="Text Box 5" o:spid="_x0000_s1073" type="#_x0000_t202" style="position:absolute;top:18002;width:1409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" fillcolor="#f79646 [3209]" strokeweight=".5pt">
                  <v:textbox>
                    <w:txbxContent>
                      <w:p w14:paraId="72504B8B" w14:textId="77777777" w:rsidR="003F2D42" w:rsidRPr="003F2D42" w:rsidRDefault="003F2D42" w:rsidP="003F2D42">
                        <w:pPr>
                          <w:ind w:left="0"/>
                          <w:rPr>
                            <w:rFonts w:ascii="Times New Roman" w:hAnsi="Times New Roman"/>
                            <w:sz w:val="16"/>
                            <w:szCs w:val="16"/>
                          </w:rPr>
                        </w:pPr>
                        <w:r w:rsidRPr="003F2D42">
                          <w:rPr>
                            <w:rFonts w:ascii="Times New Roman" w:hAnsi="Times New Roman"/>
                            <w:sz w:val="16"/>
                            <w:szCs w:val="16"/>
                          </w:rPr>
                          <w:t>liability</w:t>
                        </w:r>
                      </w:p>
                    </w:txbxContent>
                  </v:textbox>
                </v:shape>
                <v:line id="Straight Connector 11" o:spid="_x0000_s1074" style="position:absolute;flip:y;visibility:visible;mso-wrap-style:square" from="6191,8953" to="6286,17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" strokecolor="#4579b8 [3044]"/>
              </v:group>
            </w:pict>
          </mc:Fallback>
        </mc:AlternateContent>
      </w:r>
    </w:p>
    <w:p w14:paraId="63986C1B" w14:textId="5A5B9225" w:rsidR="00EA6A1D" w:rsidRDefault="00EA6A1D" w:rsidP="00EA6A1D">
      <w:pPr>
        <w:spacing w:before="0" w:beforeAutospacing="0" w:after="0" w:afterAutospacing="0"/>
        <w:ind w:left="0" w:right="0" w:firstLine="567"/>
        <w:jc w:val="both"/>
        <w:rPr>
          <w:rFonts w:ascii="Times New Roman" w:hAnsi="Times New Roman"/>
        </w:rPr>
      </w:pPr>
    </w:p>
    <w:p w14:paraId="6978446A" w14:textId="77777777" w:rsidR="00EA6A1D" w:rsidRDefault="00EA6A1D" w:rsidP="00EA6A1D">
      <w:pPr>
        <w:spacing w:before="0" w:beforeAutospacing="0" w:after="0" w:afterAutospacing="0"/>
        <w:ind w:left="0" w:right="0" w:firstLine="567"/>
        <w:jc w:val="both"/>
        <w:rPr>
          <w:rFonts w:ascii="Times New Roman" w:hAnsi="Times New Roman"/>
        </w:rPr>
      </w:pPr>
    </w:p>
    <w:p w14:paraId="45E572F8" w14:textId="77777777" w:rsidR="00EA6A1D" w:rsidRDefault="00EA6A1D" w:rsidP="00EA6A1D">
      <w:pPr>
        <w:spacing w:before="0" w:beforeAutospacing="0" w:after="0" w:afterAutospacing="0"/>
        <w:ind w:left="0" w:right="0" w:firstLine="567"/>
        <w:jc w:val="both"/>
        <w:rPr>
          <w:rFonts w:ascii="Times New Roman" w:hAnsi="Times New Roman"/>
        </w:rPr>
      </w:pPr>
    </w:p>
    <w:p w14:paraId="0E78737B" w14:textId="77777777" w:rsidR="00EA6A1D" w:rsidRPr="00556B6E" w:rsidRDefault="00EA6A1D" w:rsidP="00EA6A1D">
      <w:pPr>
        <w:spacing w:before="0" w:beforeAutospacing="0" w:after="0" w:afterAutospacing="0"/>
        <w:ind w:left="0" w:right="0" w:firstLine="567"/>
        <w:jc w:val="both"/>
        <w:rPr>
          <w:rFonts w:ascii="Times New Roman" w:hAnsi="Times New Roman"/>
        </w:rPr>
      </w:pPr>
    </w:p>
    <w:p w14:paraId="3DF2F1ED" w14:textId="77777777" w:rsidR="00EA6A1D" w:rsidRDefault="00EA6A1D" w:rsidP="00EA6A1D">
      <w:pPr>
        <w:spacing w:before="0" w:beforeAutospacing="0" w:after="0" w:afterAutospacing="0"/>
        <w:ind w:left="0" w:right="0" w:firstLine="567"/>
        <w:jc w:val="both"/>
        <w:rPr>
          <w:rFonts w:ascii="Times New Roman" w:hAnsi="Times New Roman"/>
        </w:rPr>
      </w:pPr>
    </w:p>
    <w:p w14:paraId="2C37EC70" w14:textId="77777777" w:rsidR="00EA6A1D" w:rsidRDefault="00EA6A1D" w:rsidP="00EA6A1D">
      <w:pPr>
        <w:spacing w:before="0" w:beforeAutospacing="0" w:after="0" w:afterAutospacing="0"/>
        <w:ind w:left="0" w:right="0" w:firstLine="567"/>
        <w:jc w:val="both"/>
        <w:rPr>
          <w:rFonts w:ascii="Times New Roman" w:hAnsi="Times New Roman"/>
        </w:rPr>
      </w:pPr>
    </w:p>
    <w:p w14:paraId="78764845" w14:textId="77777777" w:rsidR="00EA6A1D" w:rsidRDefault="00EA6A1D" w:rsidP="00EA6A1D">
      <w:pPr>
        <w:spacing w:before="0" w:beforeAutospacing="0" w:after="0" w:afterAutospacing="0"/>
        <w:ind w:left="0" w:right="0" w:firstLine="567"/>
        <w:jc w:val="both"/>
        <w:rPr>
          <w:rFonts w:ascii="Times New Roman" w:hAnsi="Times New Roman"/>
        </w:rPr>
      </w:pPr>
    </w:p>
    <w:p w14:paraId="6CBF791F" w14:textId="77777777" w:rsidR="00EA6A1D" w:rsidRDefault="00EA6A1D" w:rsidP="00EA6A1D">
      <w:pPr>
        <w:spacing w:before="0" w:beforeAutospacing="0" w:after="0" w:afterAutospacing="0"/>
        <w:ind w:left="0" w:right="0" w:firstLine="567"/>
        <w:jc w:val="both"/>
        <w:rPr>
          <w:rFonts w:ascii="Times New Roman" w:hAnsi="Times New Roman"/>
        </w:rPr>
      </w:pPr>
    </w:p>
    <w:p w14:paraId="0896966C" w14:textId="77777777" w:rsidR="00EA6A1D" w:rsidRDefault="00EA6A1D" w:rsidP="00EA6A1D">
      <w:pPr>
        <w:spacing w:before="0" w:beforeAutospacing="0" w:after="0" w:afterAutospacing="0"/>
        <w:ind w:left="0" w:right="0" w:firstLine="567"/>
        <w:jc w:val="both"/>
        <w:rPr>
          <w:rFonts w:ascii="Times New Roman" w:hAnsi="Times New Roman"/>
        </w:rPr>
      </w:pPr>
    </w:p>
    <w:p w14:paraId="14155FF7" w14:textId="77777777" w:rsidR="00EA6A1D" w:rsidRDefault="00EA6A1D" w:rsidP="00EA6A1D">
      <w:pPr>
        <w:spacing w:before="0" w:beforeAutospacing="0" w:after="0" w:afterAutospacing="0"/>
        <w:ind w:left="0" w:right="0" w:firstLine="567"/>
        <w:jc w:val="both"/>
        <w:rPr>
          <w:rFonts w:ascii="Times New Roman" w:hAnsi="Times New Roman"/>
        </w:rPr>
      </w:pPr>
    </w:p>
    <w:p w14:paraId="130F3916" w14:textId="77777777" w:rsidR="00EA6A1D" w:rsidRDefault="00EA6A1D" w:rsidP="00EA6A1D">
      <w:pPr>
        <w:spacing w:before="0" w:beforeAutospacing="0" w:after="0" w:afterAutospacing="0"/>
        <w:ind w:left="0" w:right="0" w:firstLine="567"/>
        <w:jc w:val="both"/>
        <w:rPr>
          <w:rFonts w:ascii="Times New Roman" w:hAnsi="Times New Roman"/>
        </w:rPr>
      </w:pPr>
    </w:p>
    <w:p w14:paraId="4A0DB6DE" w14:textId="77777777" w:rsidR="00EA6A1D" w:rsidRDefault="00EA6A1D" w:rsidP="00EA6A1D">
      <w:pPr>
        <w:spacing w:before="0" w:beforeAutospacing="0" w:after="0" w:afterAutospacing="0"/>
        <w:ind w:left="0" w:right="0" w:firstLine="567"/>
        <w:jc w:val="both"/>
        <w:rPr>
          <w:rFonts w:ascii="Times New Roman" w:hAnsi="Times New Roman"/>
        </w:rPr>
      </w:pPr>
    </w:p>
    <w:p w14:paraId="0B2D2D21" w14:textId="77777777" w:rsidR="00EA6A1D" w:rsidRDefault="00EA6A1D" w:rsidP="00EA6A1D">
      <w:pPr>
        <w:spacing w:before="0" w:beforeAutospacing="0" w:after="0" w:afterAutospacing="0"/>
        <w:ind w:left="0" w:right="0" w:firstLine="567"/>
        <w:rPr>
          <w:rFonts w:ascii="Times New Roman" w:hAnsi="Times New Roman"/>
        </w:rPr>
      </w:pPr>
    </w:p>
    <w:p w14:paraId="5F291398" w14:textId="77777777" w:rsidR="00EA6A1D" w:rsidRDefault="00EA6A1D" w:rsidP="00EA6A1D">
      <w:pPr>
        <w:spacing w:before="0" w:beforeAutospacing="0" w:after="0" w:afterAutospacing="0"/>
        <w:ind w:left="0" w:right="0" w:firstLine="567"/>
        <w:rPr>
          <w:rFonts w:ascii="Times New Roman" w:hAnsi="Times New Roman"/>
        </w:rPr>
      </w:pPr>
      <w:r w:rsidRPr="00A75BE6">
        <w:rPr>
          <w:rFonts w:ascii="Times New Roman" w:hAnsi="Times New Roman"/>
        </w:rPr>
        <w:t>Figure 2. Village Fund Management Based on Local Wisdom in Mata Air Village</w:t>
      </w:r>
    </w:p>
    <w:p w14:paraId="45E1886F" w14:textId="77777777" w:rsidR="00EA6A1D" w:rsidRDefault="00EA6A1D" w:rsidP="00EA6A1D">
      <w:pPr>
        <w:spacing w:before="0" w:beforeAutospacing="0" w:after="0" w:afterAutospacing="0"/>
        <w:ind w:left="0" w:right="0" w:firstLine="567"/>
        <w:rPr>
          <w:rFonts w:ascii="Times New Roman" w:hAnsi="Times New Roman"/>
        </w:rPr>
      </w:pPr>
      <w:r w:rsidRPr="00556B6E">
        <w:rPr>
          <w:rFonts w:ascii="Times New Roman" w:hAnsi="Times New Roman"/>
        </w:rPr>
        <w:t>Source: secondary, processed by researchers, 2022</w:t>
      </w:r>
    </w:p>
    <w:p w14:paraId="783BD879" w14:textId="77777777" w:rsidR="00EA6A1D" w:rsidRPr="00556B6E" w:rsidRDefault="00EA6A1D" w:rsidP="00EA6A1D">
      <w:pPr>
        <w:spacing w:before="0" w:beforeAutospacing="0" w:after="0" w:afterAutospacing="0"/>
        <w:ind w:left="0" w:right="0" w:firstLine="567"/>
        <w:jc w:val="both"/>
        <w:rPr>
          <w:rFonts w:ascii="Times New Roman" w:hAnsi="Times New Roman"/>
        </w:rPr>
      </w:pPr>
    </w:p>
    <w:p w14:paraId="2AEC851B" w14:textId="77777777" w:rsidR="00EA6A1D" w:rsidRPr="00556B6E" w:rsidRDefault="00EA6A1D" w:rsidP="00EA6A1D">
      <w:pPr>
        <w:spacing w:before="0" w:beforeAutospacing="0" w:after="0" w:afterAutospacing="0"/>
        <w:ind w:left="0" w:right="0" w:firstLine="567"/>
        <w:jc w:val="both"/>
        <w:rPr>
          <w:rFonts w:ascii="Times New Roman" w:hAnsi="Times New Roman"/>
        </w:rPr>
      </w:pPr>
      <w:r w:rsidRPr="00556B6E">
        <w:rPr>
          <w:rFonts w:ascii="Times New Roman" w:hAnsi="Times New Roman"/>
        </w:rPr>
        <w:lastRenderedPageBreak/>
        <w:t xml:space="preserve">The Impact of Village Fund Management for the Economic Growth of the Mata Air Village Community The participatory village fund planning model involving the Mata Air village community is carried out by following the normative flow and stages in the Regulation of the Minister of Home Affairs Number 20 of 2018 concerning Village Financial Management and the Regulation of the Minister of Villages, Regional Development Disadvantaged and Transmigration Number </w:t>
      </w:r>
      <w:r w:rsidRPr="00556B6E">
        <w:rPr>
          <w:rFonts w:ascii="Times New Roman" w:hAnsi="Times New Roman"/>
        </w:rPr>
        <w:tab/>
        <w:t xml:space="preserve">16 of 2019 concerning Village Deliberations, but there were special deliberations held as part of local wisdom in Mata Air Village, namely children and youth deliberations, disability deliberations, women's school deliberations and quality village deliberations. The results showed that the level of participation from groups The above groups have also begun to be seen in the implementation of development and even as economic actors in Mata Air Village where the majority of the population are farmers. In addition to the agricultural sector which is the mainstay of Mata Air Village, development of the tourism sector is also being developed, namely the development of the </w:t>
      </w:r>
      <w:proofErr w:type="spellStart"/>
      <w:r w:rsidRPr="00556B6E">
        <w:rPr>
          <w:rFonts w:ascii="Times New Roman" w:hAnsi="Times New Roman"/>
        </w:rPr>
        <w:t>Sulamanda</w:t>
      </w:r>
      <w:proofErr w:type="spellEnd"/>
      <w:r w:rsidRPr="00556B6E">
        <w:rPr>
          <w:rFonts w:ascii="Times New Roman" w:hAnsi="Times New Roman"/>
        </w:rPr>
        <w:t xml:space="preserve"> Beach tourism area which is near </w:t>
      </w:r>
      <w:proofErr w:type="spellStart"/>
      <w:r w:rsidRPr="00556B6E">
        <w:rPr>
          <w:rFonts w:ascii="Times New Roman" w:hAnsi="Times New Roman"/>
        </w:rPr>
        <w:t>Lasiana</w:t>
      </w:r>
      <w:proofErr w:type="spellEnd"/>
      <w:r w:rsidRPr="00556B6E">
        <w:rPr>
          <w:rFonts w:ascii="Times New Roman" w:hAnsi="Times New Roman"/>
        </w:rPr>
        <w:t xml:space="preserve"> Beach-</w:t>
      </w:r>
      <w:proofErr w:type="spellStart"/>
      <w:r w:rsidRPr="00556B6E">
        <w:rPr>
          <w:rFonts w:ascii="Times New Roman" w:hAnsi="Times New Roman"/>
        </w:rPr>
        <w:t>Kupang</w:t>
      </w:r>
      <w:proofErr w:type="spellEnd"/>
      <w:r w:rsidRPr="00556B6E">
        <w:rPr>
          <w:rFonts w:ascii="Times New Roman" w:hAnsi="Times New Roman"/>
        </w:rPr>
        <w:t xml:space="preserve"> City.</w:t>
      </w:r>
    </w:p>
    <w:p w14:paraId="4EBB2D0E" w14:textId="77777777" w:rsidR="00EA6A1D" w:rsidRPr="00556B6E" w:rsidRDefault="00EA6A1D" w:rsidP="00EA6A1D">
      <w:pPr>
        <w:spacing w:before="0" w:beforeAutospacing="0" w:after="0" w:afterAutospacing="0"/>
        <w:ind w:left="0" w:right="0" w:firstLine="567"/>
        <w:jc w:val="both"/>
        <w:rPr>
          <w:rFonts w:ascii="Times New Roman" w:hAnsi="Times New Roman"/>
        </w:rPr>
      </w:pPr>
    </w:p>
    <w:p w14:paraId="7DBC6087" w14:textId="511C4D64" w:rsidR="00EA6A1D" w:rsidRPr="00A75BE6" w:rsidRDefault="003F2D42" w:rsidP="00EA6A1D">
      <w:pPr>
        <w:spacing w:before="0" w:beforeAutospacing="0" w:after="0" w:afterAutospacing="0"/>
        <w:ind w:left="0" w:right="0"/>
        <w:jc w:val="both"/>
        <w:rPr>
          <w:rFonts w:ascii="Times New Roman" w:hAnsi="Times New Roman"/>
          <w:b/>
        </w:rPr>
      </w:pPr>
      <w:r w:rsidRPr="00A75BE6">
        <w:rPr>
          <w:rFonts w:ascii="Times New Roman" w:hAnsi="Times New Roman"/>
          <w:b/>
        </w:rPr>
        <w:t>Discussion</w:t>
      </w:r>
    </w:p>
    <w:p w14:paraId="3ED01135" w14:textId="77777777" w:rsidR="00EA6A1D" w:rsidRPr="00556B6E" w:rsidRDefault="00EA6A1D" w:rsidP="00EA6A1D">
      <w:pPr>
        <w:spacing w:before="0" w:beforeAutospacing="0" w:after="0" w:afterAutospacing="0"/>
        <w:ind w:left="0" w:right="0" w:firstLine="567"/>
        <w:jc w:val="both"/>
        <w:rPr>
          <w:rFonts w:ascii="Times New Roman" w:hAnsi="Times New Roman"/>
        </w:rPr>
      </w:pPr>
      <w:r w:rsidRPr="00556B6E">
        <w:rPr>
          <w:rFonts w:ascii="Times New Roman" w:hAnsi="Times New Roman"/>
        </w:rPr>
        <w:t>With the issuance of Law Number 6 of 2014 regarding the role of the village, there has been a shift in the role of the village, which initially was to act as a local state government. Currently as a government that manages society in a hybrid way between self-governing community and local self-government. Referring to these laws, the village needs a breakthrough which should have a strategic position to support the realization of the independence of a village. Government Regulation Number 60 of 2014 concerning Village Funds Sourced from the State Budget states that Village Funds (DD) are funds that are sourced from the State Revenue and Expenditure Budget (APBN) which is used to finance programs in the local area for community empowerment. Law Number 6 of 2014 concerning Villages (Government of the Republic of Indonesia, 2014) states that the amount of village budget allocation is set at 10 percent of and excluding regional transfer funds in stages.</w:t>
      </w:r>
    </w:p>
    <w:p w14:paraId="4F30E2F6" w14:textId="77777777" w:rsidR="00EA6A1D" w:rsidRPr="00556B6E" w:rsidRDefault="00EA6A1D" w:rsidP="00EA6A1D">
      <w:pPr>
        <w:spacing w:before="0" w:beforeAutospacing="0" w:after="0" w:afterAutospacing="0"/>
        <w:ind w:left="0" w:right="0" w:firstLine="567"/>
        <w:jc w:val="both"/>
        <w:rPr>
          <w:rFonts w:ascii="Times New Roman" w:hAnsi="Times New Roman"/>
        </w:rPr>
      </w:pPr>
      <w:r w:rsidRPr="00556B6E">
        <w:rPr>
          <w:rFonts w:ascii="Times New Roman" w:hAnsi="Times New Roman"/>
        </w:rPr>
        <w:t xml:space="preserve">Normatively village financial management throughout Indonesia, including East </w:t>
      </w:r>
      <w:proofErr w:type="spellStart"/>
      <w:r w:rsidRPr="00556B6E">
        <w:rPr>
          <w:rFonts w:ascii="Times New Roman" w:hAnsi="Times New Roman"/>
        </w:rPr>
        <w:t>Baumata</w:t>
      </w:r>
      <w:proofErr w:type="spellEnd"/>
      <w:r w:rsidRPr="00556B6E">
        <w:rPr>
          <w:rFonts w:ascii="Times New Roman" w:hAnsi="Times New Roman"/>
        </w:rPr>
        <w:t xml:space="preserve"> Village and Mata Air Village refers to the Regulation of the Minister of Home Affairs Number 20 of 2018 concerning Village Financial Management. Article 29 of the Minister of Home Affairs Regulation Number 20 of 2018 states that village financial management includes (a) planning, (b) implementation, (c) administration, (d) reporting and (e) accountability. The focus of this research is to study and analyze aspects of local wisdom in managing village funds.</w:t>
      </w:r>
    </w:p>
    <w:p w14:paraId="217FE6DD" w14:textId="77777777" w:rsidR="00EA6A1D" w:rsidRPr="00556B6E" w:rsidRDefault="00EA6A1D" w:rsidP="00EA6A1D">
      <w:pPr>
        <w:spacing w:before="0" w:beforeAutospacing="0" w:after="0" w:afterAutospacing="0"/>
        <w:ind w:left="0" w:right="0" w:firstLine="567"/>
        <w:jc w:val="both"/>
        <w:rPr>
          <w:rFonts w:ascii="Times New Roman" w:hAnsi="Times New Roman"/>
        </w:rPr>
      </w:pPr>
      <w:r w:rsidRPr="00556B6E">
        <w:rPr>
          <w:rFonts w:ascii="Times New Roman" w:hAnsi="Times New Roman"/>
        </w:rPr>
        <w:t xml:space="preserve">Based on the results of the research, the stages in managing village funds in East </w:t>
      </w:r>
      <w:proofErr w:type="spellStart"/>
      <w:r w:rsidRPr="00556B6E">
        <w:rPr>
          <w:rFonts w:ascii="Times New Roman" w:hAnsi="Times New Roman"/>
        </w:rPr>
        <w:t>Baumata</w:t>
      </w:r>
      <w:proofErr w:type="spellEnd"/>
      <w:r w:rsidRPr="00556B6E">
        <w:rPr>
          <w:rFonts w:ascii="Times New Roman" w:hAnsi="Times New Roman"/>
        </w:rPr>
        <w:t xml:space="preserve"> Village and Mata Air Village follow the normative stages stipulated in the Regulation of the Minister of Home Affairs Number 20 of 2018 concerning Village Financial Management which includes planning, implementation, administration, reporting and accountability stages which can be detailed explained as follows:</w:t>
      </w:r>
    </w:p>
    <w:p w14:paraId="42C86A8D" w14:textId="77777777" w:rsidR="00EA6A1D" w:rsidRDefault="00EA6A1D" w:rsidP="00EA6A1D">
      <w:pPr>
        <w:pStyle w:val="ListParagraph"/>
        <w:numPr>
          <w:ilvl w:val="0"/>
          <w:numId w:val="64"/>
        </w:numPr>
        <w:spacing w:after="0"/>
        <w:jc w:val="both"/>
        <w:rPr>
          <w:rFonts w:ascii="Times New Roman" w:hAnsi="Times New Roman"/>
        </w:rPr>
      </w:pPr>
      <w:r w:rsidRPr="00A75BE6">
        <w:rPr>
          <w:rFonts w:ascii="Times New Roman" w:hAnsi="Times New Roman"/>
        </w:rPr>
        <w:t>The first stage is planning</w:t>
      </w:r>
    </w:p>
    <w:p w14:paraId="1DAC7AE4" w14:textId="77777777" w:rsidR="00EA6A1D" w:rsidRPr="00A75BE6" w:rsidRDefault="00EA6A1D" w:rsidP="00EA6A1D">
      <w:pPr>
        <w:pStyle w:val="ListParagraph"/>
        <w:spacing w:after="0"/>
        <w:jc w:val="both"/>
        <w:rPr>
          <w:rFonts w:ascii="Times New Roman" w:hAnsi="Times New Roman"/>
        </w:rPr>
      </w:pPr>
      <w:r w:rsidRPr="00A75BE6">
        <w:rPr>
          <w:rFonts w:ascii="Times New Roman" w:hAnsi="Times New Roman"/>
        </w:rPr>
        <w:t>The planning stage is carried out to estimate the budget needed in a certain period. This needs to be done to ensure effectiveness, efficiency and that the use of village funds is carried out appropriately to the intended target. Planning begins with a village meeting attended by village government officials, the Village Consultative Body, village community organizations and community leaders. In this deliberation, planning will be discussed related to the use of village funds and determine the priority needs in village development. In this case the participation of the local village community is needed. The involvement of community leaders is needed to determine and make decisions based on the priority interests of the community in the village during that period. Participation can be done by providing input, suggestions, criticisms and suggestions that are currently developing in the community, so that with this you can see the community's response to needs/aspirations for village development.</w:t>
      </w:r>
    </w:p>
    <w:p w14:paraId="7CF3443B" w14:textId="77777777" w:rsidR="00EA6A1D" w:rsidRDefault="00EA6A1D" w:rsidP="00EA6A1D">
      <w:pPr>
        <w:pStyle w:val="ListParagraph"/>
        <w:numPr>
          <w:ilvl w:val="0"/>
          <w:numId w:val="64"/>
        </w:numPr>
        <w:spacing w:after="0"/>
        <w:jc w:val="both"/>
        <w:rPr>
          <w:rFonts w:ascii="Times New Roman" w:hAnsi="Times New Roman"/>
        </w:rPr>
      </w:pPr>
      <w:r w:rsidRPr="00556B6E">
        <w:rPr>
          <w:rFonts w:ascii="Times New Roman" w:hAnsi="Times New Roman"/>
        </w:rPr>
        <w:t>The second stage is the implementation stage.</w:t>
      </w:r>
    </w:p>
    <w:p w14:paraId="1B8D8F9C" w14:textId="77777777" w:rsidR="00EA6A1D" w:rsidRPr="00556B6E" w:rsidRDefault="00EA6A1D" w:rsidP="00EA6A1D">
      <w:pPr>
        <w:pStyle w:val="ListParagraph"/>
        <w:spacing w:after="0"/>
        <w:jc w:val="both"/>
        <w:rPr>
          <w:rFonts w:ascii="Times New Roman" w:hAnsi="Times New Roman"/>
        </w:rPr>
      </w:pPr>
      <w:r w:rsidRPr="00A75BE6">
        <w:rPr>
          <w:rFonts w:ascii="Times New Roman" w:hAnsi="Times New Roman"/>
        </w:rPr>
        <w:t xml:space="preserve">In this case, the implementation of plans that have been made before, including the process of procuring goods and services as well as payments for which funding comes from village funds. </w:t>
      </w:r>
      <w:r w:rsidRPr="00A75BE6">
        <w:rPr>
          <w:rFonts w:ascii="Times New Roman" w:hAnsi="Times New Roman"/>
        </w:rPr>
        <w:lastRenderedPageBreak/>
        <w:t>This is a series of activities carried out in one implementation year, from January 1 to December 31 of that year, carried out by the Village Implementation Team (TPK) and the Village Head as the person in charge. Activities carried out are usually in the form of physical development and to support openness and clarity of information to the public. The village government includes village physical development activities in an MMT that is posted in front of the village office. In the event that the disbursement of funds will be submitted to the sub-district head attached with a Disbursement Application Letter and a Plan for Use of Funds.</w:t>
      </w:r>
    </w:p>
    <w:p w14:paraId="20CB1709" w14:textId="77777777" w:rsidR="00EA6A1D" w:rsidRDefault="00EA6A1D" w:rsidP="00EA6A1D">
      <w:pPr>
        <w:pStyle w:val="ListParagraph"/>
        <w:numPr>
          <w:ilvl w:val="0"/>
          <w:numId w:val="64"/>
        </w:numPr>
        <w:spacing w:after="0"/>
        <w:jc w:val="both"/>
        <w:rPr>
          <w:rFonts w:ascii="Times New Roman" w:hAnsi="Times New Roman"/>
        </w:rPr>
      </w:pPr>
      <w:r w:rsidRPr="00556B6E">
        <w:rPr>
          <w:rFonts w:ascii="Times New Roman" w:hAnsi="Times New Roman"/>
        </w:rPr>
        <w:t>The third stage is the village expenditure administration stage</w:t>
      </w:r>
    </w:p>
    <w:p w14:paraId="2A3F7310" w14:textId="77777777" w:rsidR="00EA6A1D" w:rsidRPr="00A75BE6" w:rsidRDefault="00EA6A1D" w:rsidP="00EA6A1D">
      <w:pPr>
        <w:pStyle w:val="ListParagraph"/>
        <w:spacing w:after="0"/>
        <w:jc w:val="both"/>
        <w:rPr>
          <w:rFonts w:ascii="Times New Roman" w:hAnsi="Times New Roman"/>
        </w:rPr>
      </w:pPr>
      <w:r w:rsidRPr="00A75BE6">
        <w:rPr>
          <w:rFonts w:ascii="Times New Roman" w:hAnsi="Times New Roman"/>
        </w:rPr>
        <w:t xml:space="preserve">In this stage, all financial transactions that occurred during the village development period will be recorded based on the actual and factual principles, standards and procedures that apply. With this, </w:t>
      </w:r>
      <w:proofErr w:type="spellStart"/>
      <w:r w:rsidRPr="00A75BE6">
        <w:rPr>
          <w:rFonts w:ascii="Times New Roman" w:hAnsi="Times New Roman"/>
        </w:rPr>
        <w:t>APBDesa</w:t>
      </w:r>
      <w:proofErr w:type="spellEnd"/>
      <w:r w:rsidRPr="00A75BE6">
        <w:rPr>
          <w:rFonts w:ascii="Times New Roman" w:hAnsi="Times New Roman"/>
        </w:rPr>
        <w:t xml:space="preserve"> can be monitored clearly according to the information available. Bookkeeping Realization of Financing will be recorded in the detailed financing book, both receipts and disbursements of financing that occurred during that period.</w:t>
      </w:r>
    </w:p>
    <w:p w14:paraId="5F2DE887" w14:textId="77777777" w:rsidR="00EA6A1D" w:rsidRDefault="00EA6A1D" w:rsidP="00EA6A1D">
      <w:pPr>
        <w:pStyle w:val="ListParagraph"/>
        <w:numPr>
          <w:ilvl w:val="0"/>
          <w:numId w:val="64"/>
        </w:numPr>
        <w:spacing w:after="0"/>
        <w:jc w:val="both"/>
        <w:rPr>
          <w:rFonts w:ascii="Times New Roman" w:hAnsi="Times New Roman"/>
        </w:rPr>
      </w:pPr>
      <w:r w:rsidRPr="00556B6E">
        <w:rPr>
          <w:rFonts w:ascii="Times New Roman" w:hAnsi="Times New Roman"/>
        </w:rPr>
        <w:t>Village financial reporting and accountability stage</w:t>
      </w:r>
    </w:p>
    <w:p w14:paraId="56012092" w14:textId="7F3E7A53" w:rsidR="00EA6A1D" w:rsidRDefault="00EA6A1D" w:rsidP="00EA6A1D">
      <w:pPr>
        <w:spacing w:before="0" w:beforeAutospacing="0" w:after="0" w:afterAutospacing="0"/>
        <w:ind w:left="0" w:right="0"/>
        <w:jc w:val="both"/>
        <w:rPr>
          <w:rFonts w:ascii="Times New Roman" w:hAnsi="Times New Roman"/>
          <w:b/>
          <w:sz w:val="24"/>
          <w:szCs w:val="24"/>
        </w:rPr>
      </w:pPr>
      <w:r w:rsidRPr="00A75BE6">
        <w:rPr>
          <w:rFonts w:ascii="Times New Roman" w:hAnsi="Times New Roman"/>
        </w:rPr>
        <w:t>Covers all stages, starting from the implementation stage to the administration stage, where each activity is accurately recorded in the form of a report as proof that the village funds used are in accordance with existing procedures. The reports submitted to the regent/mayor are periodic, semi-annual and annual. The report in question is in the form of a financial report consisting of a Village APB realization report and notes on financial reports, activity realization reports and a list of sectoral programs, regional programs and other programs entering the village. This is a form of accountability to the regent/mayor for the implementation of development in the village.</w:t>
      </w:r>
    </w:p>
    <w:p w14:paraId="7AD25961" w14:textId="77777777" w:rsidR="00EA6A1D" w:rsidRDefault="00EA6A1D" w:rsidP="00F50F71">
      <w:pPr>
        <w:spacing w:before="0" w:beforeAutospacing="0" w:after="0" w:afterAutospacing="0"/>
        <w:ind w:left="0" w:right="0"/>
        <w:jc w:val="both"/>
        <w:rPr>
          <w:rFonts w:ascii="Times New Roman" w:hAnsi="Times New Roman"/>
          <w:b/>
          <w:sz w:val="24"/>
          <w:szCs w:val="24"/>
        </w:rPr>
      </w:pPr>
    </w:p>
    <w:p w14:paraId="7E0ED73A" w14:textId="5392E9CC" w:rsidR="00287B8A" w:rsidRPr="00C15C98" w:rsidRDefault="00287B8A" w:rsidP="004F0B21">
      <w:pPr>
        <w:spacing w:before="0" w:beforeAutospacing="0" w:after="0" w:afterAutospacing="0"/>
        <w:ind w:left="0" w:right="0"/>
        <w:rPr>
          <w:rFonts w:ascii="Times New Roman" w:hAnsi="Times New Roman"/>
          <w:b/>
          <w:sz w:val="24"/>
          <w:szCs w:val="24"/>
        </w:rPr>
      </w:pPr>
      <w:r w:rsidRPr="00C15C98">
        <w:rPr>
          <w:rFonts w:ascii="Times New Roman" w:hAnsi="Times New Roman"/>
          <w:b/>
          <w:sz w:val="24"/>
          <w:szCs w:val="24"/>
        </w:rPr>
        <w:t>CONCLUSION</w:t>
      </w:r>
    </w:p>
    <w:p w14:paraId="1A63D0EC" w14:textId="77777777" w:rsidR="00287B8A" w:rsidRPr="00C15C98" w:rsidRDefault="00287B8A" w:rsidP="004F0B21">
      <w:pPr>
        <w:spacing w:before="0" w:beforeAutospacing="0" w:after="0" w:afterAutospacing="0"/>
        <w:ind w:left="0" w:right="0"/>
        <w:jc w:val="left"/>
        <w:rPr>
          <w:rFonts w:ascii="Times New Roman" w:hAnsi="Times New Roman"/>
          <w:bCs/>
          <w:sz w:val="24"/>
          <w:szCs w:val="24"/>
        </w:rPr>
      </w:pPr>
    </w:p>
    <w:p w14:paraId="7C5E6F26" w14:textId="77777777" w:rsidR="00EA6A1D" w:rsidRPr="00464EB5" w:rsidRDefault="00EA6A1D" w:rsidP="00EA6A1D">
      <w:pPr>
        <w:spacing w:before="0" w:beforeAutospacing="0" w:after="0" w:afterAutospacing="0"/>
        <w:ind w:left="0" w:right="0" w:firstLine="567"/>
        <w:jc w:val="both"/>
        <w:rPr>
          <w:rFonts w:ascii="Times New Roman" w:hAnsi="Times New Roman"/>
          <w:color w:val="FF0000"/>
        </w:rPr>
      </w:pPr>
      <w:r w:rsidRPr="00A75BE6">
        <w:rPr>
          <w:rFonts w:ascii="Times New Roman" w:hAnsi="Times New Roman"/>
        </w:rPr>
        <w:t xml:space="preserve">Based on the findings in this study, it can be concluded that the value of local wisdom in managing village funds in East </w:t>
      </w:r>
      <w:proofErr w:type="spellStart"/>
      <w:r w:rsidRPr="00A75BE6">
        <w:rPr>
          <w:rFonts w:ascii="Times New Roman" w:hAnsi="Times New Roman"/>
        </w:rPr>
        <w:t>Baumata</w:t>
      </w:r>
      <w:proofErr w:type="spellEnd"/>
      <w:r w:rsidRPr="00A75BE6">
        <w:rPr>
          <w:rFonts w:ascii="Times New Roman" w:hAnsi="Times New Roman"/>
        </w:rPr>
        <w:t xml:space="preserve"> Village is implemented in the planning stage of managing village funds which can be seen in the "</w:t>
      </w:r>
      <w:proofErr w:type="spellStart"/>
      <w:r w:rsidRPr="00A75BE6">
        <w:rPr>
          <w:rFonts w:ascii="Times New Roman" w:hAnsi="Times New Roman"/>
        </w:rPr>
        <w:t>tabuaba</w:t>
      </w:r>
      <w:proofErr w:type="spellEnd"/>
      <w:r w:rsidRPr="00A75BE6">
        <w:rPr>
          <w:rFonts w:ascii="Times New Roman" w:hAnsi="Times New Roman"/>
        </w:rPr>
        <w:t xml:space="preserve"> </w:t>
      </w:r>
      <w:proofErr w:type="spellStart"/>
      <w:r w:rsidRPr="00A75BE6">
        <w:rPr>
          <w:rFonts w:ascii="Times New Roman" w:hAnsi="Times New Roman"/>
        </w:rPr>
        <w:t>hanaf</w:t>
      </w:r>
      <w:proofErr w:type="spellEnd"/>
      <w:r w:rsidRPr="00A75BE6">
        <w:rPr>
          <w:rFonts w:ascii="Times New Roman" w:hAnsi="Times New Roman"/>
        </w:rPr>
        <w:t xml:space="preserve"> </w:t>
      </w:r>
      <w:proofErr w:type="spellStart"/>
      <w:r w:rsidRPr="00A75BE6">
        <w:rPr>
          <w:rFonts w:ascii="Times New Roman" w:hAnsi="Times New Roman"/>
        </w:rPr>
        <w:t>mbi</w:t>
      </w:r>
      <w:proofErr w:type="spellEnd"/>
      <w:r w:rsidRPr="00A75BE6">
        <w:rPr>
          <w:rFonts w:ascii="Times New Roman" w:hAnsi="Times New Roman"/>
        </w:rPr>
        <w:t xml:space="preserve"> </w:t>
      </w:r>
      <w:proofErr w:type="spellStart"/>
      <w:r w:rsidRPr="00A75BE6">
        <w:rPr>
          <w:rFonts w:ascii="Times New Roman" w:hAnsi="Times New Roman"/>
        </w:rPr>
        <w:t>ume</w:t>
      </w:r>
      <w:proofErr w:type="spellEnd"/>
      <w:r w:rsidRPr="00A75BE6">
        <w:rPr>
          <w:rFonts w:ascii="Times New Roman" w:hAnsi="Times New Roman"/>
        </w:rPr>
        <w:t xml:space="preserve"> </w:t>
      </w:r>
      <w:proofErr w:type="spellStart"/>
      <w:r w:rsidRPr="00A75BE6">
        <w:rPr>
          <w:rFonts w:ascii="Times New Roman" w:hAnsi="Times New Roman"/>
        </w:rPr>
        <w:t>naek</w:t>
      </w:r>
      <w:proofErr w:type="spellEnd"/>
      <w:r w:rsidRPr="00A75BE6">
        <w:rPr>
          <w:rFonts w:ascii="Times New Roman" w:hAnsi="Times New Roman"/>
        </w:rPr>
        <w:t xml:space="preserve">/ </w:t>
      </w:r>
      <w:proofErr w:type="spellStart"/>
      <w:r w:rsidRPr="00A75BE6">
        <w:rPr>
          <w:rFonts w:ascii="Times New Roman" w:hAnsi="Times New Roman"/>
        </w:rPr>
        <w:t>ume</w:t>
      </w:r>
      <w:proofErr w:type="spellEnd"/>
      <w:r w:rsidRPr="00A75BE6">
        <w:rPr>
          <w:rFonts w:ascii="Times New Roman" w:hAnsi="Times New Roman"/>
        </w:rPr>
        <w:t xml:space="preserve"> </w:t>
      </w:r>
      <w:proofErr w:type="spellStart"/>
      <w:r w:rsidRPr="00A75BE6">
        <w:rPr>
          <w:rFonts w:ascii="Times New Roman" w:hAnsi="Times New Roman"/>
        </w:rPr>
        <w:t>koo</w:t>
      </w:r>
      <w:proofErr w:type="spellEnd"/>
      <w:r w:rsidRPr="00A75BE6">
        <w:rPr>
          <w:rFonts w:ascii="Times New Roman" w:hAnsi="Times New Roman"/>
        </w:rPr>
        <w:t xml:space="preserve">" </w:t>
      </w:r>
      <w:proofErr w:type="gramStart"/>
      <w:r w:rsidRPr="00A75BE6">
        <w:rPr>
          <w:rFonts w:ascii="Times New Roman" w:hAnsi="Times New Roman"/>
          <w:i/>
        </w:rPr>
        <w:t xml:space="preserve">forum </w:t>
      </w:r>
      <w:r w:rsidRPr="00A75BE6">
        <w:rPr>
          <w:rFonts w:ascii="Times New Roman" w:hAnsi="Times New Roman"/>
        </w:rPr>
        <w:t>.</w:t>
      </w:r>
      <w:proofErr w:type="gramEnd"/>
      <w:r w:rsidRPr="00A75BE6">
        <w:rPr>
          <w:rFonts w:ascii="Times New Roman" w:hAnsi="Times New Roman"/>
        </w:rPr>
        <w:t xml:space="preserve"> It is at </w:t>
      </w:r>
      <w:proofErr w:type="spellStart"/>
      <w:r w:rsidRPr="00A75BE6">
        <w:rPr>
          <w:rFonts w:ascii="Times New Roman" w:hAnsi="Times New Roman"/>
          <w:i/>
        </w:rPr>
        <w:t>ume</w:t>
      </w:r>
      <w:proofErr w:type="spellEnd"/>
      <w:r w:rsidRPr="00A75BE6">
        <w:rPr>
          <w:rFonts w:ascii="Times New Roman" w:hAnsi="Times New Roman"/>
          <w:i/>
        </w:rPr>
        <w:t xml:space="preserve"> </w:t>
      </w:r>
      <w:proofErr w:type="spellStart"/>
      <w:r w:rsidRPr="00A75BE6">
        <w:rPr>
          <w:rFonts w:ascii="Times New Roman" w:hAnsi="Times New Roman"/>
          <w:i/>
        </w:rPr>
        <w:t>naek</w:t>
      </w:r>
      <w:proofErr w:type="spellEnd"/>
      <w:r w:rsidRPr="00A75BE6">
        <w:rPr>
          <w:rFonts w:ascii="Times New Roman" w:hAnsi="Times New Roman"/>
          <w:i/>
        </w:rPr>
        <w:t xml:space="preserve"> </w:t>
      </w:r>
      <w:r w:rsidRPr="00A75BE6">
        <w:rPr>
          <w:rFonts w:ascii="Times New Roman" w:hAnsi="Times New Roman"/>
        </w:rPr>
        <w:t xml:space="preserve">that every resident in their respective hamlets in East </w:t>
      </w:r>
      <w:proofErr w:type="spellStart"/>
      <w:r w:rsidRPr="00A75BE6">
        <w:rPr>
          <w:rFonts w:ascii="Times New Roman" w:hAnsi="Times New Roman"/>
        </w:rPr>
        <w:t>Baumata</w:t>
      </w:r>
      <w:proofErr w:type="spellEnd"/>
      <w:r w:rsidRPr="00A75BE6">
        <w:rPr>
          <w:rFonts w:ascii="Times New Roman" w:hAnsi="Times New Roman"/>
        </w:rPr>
        <w:t xml:space="preserve"> Village, in a spirit of kinship and brotherhood, freely expresses their ideas/suggestions and opinions about developing East </w:t>
      </w:r>
      <w:proofErr w:type="spellStart"/>
      <w:r w:rsidRPr="00A75BE6">
        <w:rPr>
          <w:rFonts w:ascii="Times New Roman" w:hAnsi="Times New Roman"/>
        </w:rPr>
        <w:t>Baumata</w:t>
      </w:r>
      <w:proofErr w:type="spellEnd"/>
      <w:r w:rsidRPr="00A75BE6">
        <w:rPr>
          <w:rFonts w:ascii="Times New Roman" w:hAnsi="Times New Roman"/>
        </w:rPr>
        <w:t xml:space="preserve"> village. The value of local wisdom in the management of village funds in Mata Air Village is implemented in the planning stage of village fund management by creating a special deliberation forum, namely the Children's and Youth </w:t>
      </w:r>
      <w:proofErr w:type="gramStart"/>
      <w:r w:rsidRPr="00A75BE6">
        <w:rPr>
          <w:rFonts w:ascii="Times New Roman" w:hAnsi="Times New Roman"/>
        </w:rPr>
        <w:t xml:space="preserve">Deliberation </w:t>
      </w:r>
      <w:r>
        <w:rPr>
          <w:rFonts w:ascii="Times New Roman" w:hAnsi="Times New Roman"/>
        </w:rPr>
        <w:t>.</w:t>
      </w:r>
      <w:proofErr w:type="gramEnd"/>
      <w:r>
        <w:rPr>
          <w:rFonts w:ascii="Times New Roman" w:hAnsi="Times New Roman"/>
        </w:rPr>
        <w:t xml:space="preserve"> . This deliberation was held to accommodate the real needs of people with disabilities which were held in every hamlet in Mata Air Village which is often overlooked in hamlet or village deliberation forums. </w:t>
      </w:r>
      <w:r w:rsidRPr="00CE5E23">
        <w:rPr>
          <w:rFonts w:ascii="Times New Roman" w:hAnsi="Times New Roman"/>
        </w:rPr>
        <w:t xml:space="preserve">Through </w:t>
      </w:r>
      <w:proofErr w:type="spellStart"/>
      <w:r w:rsidRPr="00CE5E23">
        <w:rPr>
          <w:rFonts w:ascii="Times New Roman" w:hAnsi="Times New Roman"/>
        </w:rPr>
        <w:t>sekoper</w:t>
      </w:r>
      <w:proofErr w:type="spellEnd"/>
      <w:r w:rsidRPr="00CE5E23">
        <w:rPr>
          <w:rFonts w:ascii="Times New Roman" w:hAnsi="Times New Roman"/>
        </w:rPr>
        <w:t xml:space="preserve"> meetings (women's schools) it was possible to identify the needs of women who were often not accommodated in the hamlet or village forums. Through quality village meetings, it is possible to identify the needs of the Mata Air Village community who are trusted to be the spearhead in the success of the government program, namely the Family Planning program.</w:t>
      </w:r>
    </w:p>
    <w:p w14:paraId="746745AE" w14:textId="77777777" w:rsidR="00EE5DCF" w:rsidRPr="009C3453" w:rsidRDefault="00EE5DCF" w:rsidP="00EA6A1D">
      <w:pPr>
        <w:spacing w:before="0" w:beforeAutospacing="0" w:after="0" w:afterAutospacing="0"/>
        <w:ind w:left="0" w:right="0"/>
        <w:jc w:val="both"/>
        <w:rPr>
          <w:rFonts w:ascii="Times New Roman" w:eastAsia="Roboto" w:hAnsi="Times New Roman"/>
          <w:color w:val="FF0000"/>
          <w:sz w:val="24"/>
          <w:szCs w:val="24"/>
        </w:rPr>
      </w:pPr>
    </w:p>
    <w:p w14:paraId="6233D57A" w14:textId="77777777" w:rsidR="00A53226" w:rsidRPr="00B02DCC" w:rsidRDefault="00A53226" w:rsidP="00B85494">
      <w:pPr>
        <w:spacing w:before="0" w:beforeAutospacing="0" w:after="0" w:afterAutospacing="0"/>
        <w:ind w:left="0" w:right="0"/>
        <w:jc w:val="both"/>
        <w:rPr>
          <w:rFonts w:ascii="Times New Roman" w:hAnsi="Times New Roman"/>
          <w:b/>
          <w:sz w:val="24"/>
          <w:szCs w:val="24"/>
        </w:rPr>
      </w:pPr>
    </w:p>
    <w:p w14:paraId="64938F31" w14:textId="574ABB67" w:rsidR="00E62D2C" w:rsidRPr="004F0B21" w:rsidRDefault="005158AD" w:rsidP="00EA6A1D">
      <w:pPr>
        <w:spacing w:before="0" w:beforeAutospacing="0" w:after="0" w:afterAutospacing="0"/>
        <w:ind w:left="11" w:right="0"/>
        <w:rPr>
          <w:rFonts w:ascii="Times New Roman" w:hAnsi="Times New Roman"/>
          <w:b/>
          <w:sz w:val="24"/>
          <w:szCs w:val="24"/>
        </w:rPr>
      </w:pPr>
      <w:r w:rsidRPr="004F0B21">
        <w:rPr>
          <w:rFonts w:ascii="Times New Roman" w:hAnsi="Times New Roman"/>
          <w:b/>
          <w:sz w:val="24"/>
          <w:szCs w:val="24"/>
        </w:rPr>
        <w:t>REFERENCES</w:t>
      </w:r>
    </w:p>
    <w:p w14:paraId="40115443" w14:textId="77777777" w:rsidR="00E34F0A" w:rsidRPr="004F0B21" w:rsidRDefault="00E34F0A" w:rsidP="00EA6A1D">
      <w:pPr>
        <w:spacing w:before="0" w:beforeAutospacing="0" w:after="0" w:afterAutospacing="0"/>
        <w:ind w:left="720" w:right="0"/>
        <w:jc w:val="both"/>
        <w:rPr>
          <w:rFonts w:ascii="Times New Roman" w:hAnsi="Times New Roman"/>
          <w:b/>
          <w:sz w:val="24"/>
          <w:szCs w:val="24"/>
        </w:rPr>
      </w:pPr>
    </w:p>
    <w:sdt>
      <w:sdtPr>
        <w:rPr>
          <w:rFonts w:ascii="Times New Roman" w:hAnsi="Times New Roman"/>
          <w:b/>
          <w:bCs/>
          <w:sz w:val="24"/>
          <w:szCs w:val="24"/>
        </w:rPr>
        <w:id w:val="111145805"/>
        <w:bibliography/>
      </w:sdtPr>
      <w:sdtEndPr>
        <w:rPr>
          <w:rFonts w:ascii="Calibri" w:hAnsi="Calibri"/>
          <w:b w:val="0"/>
          <w:bCs w:val="0"/>
          <w:color w:val="000000" w:themeColor="text1"/>
          <w:sz w:val="22"/>
          <w:szCs w:val="22"/>
        </w:rPr>
      </w:sdtEndPr>
      <w:sdtContent>
        <w:p w14:paraId="16958340" w14:textId="4B0F95AC" w:rsidR="004F0B21" w:rsidRPr="004F0B21" w:rsidRDefault="00287B8A" w:rsidP="00EA6A1D">
          <w:pPr>
            <w:spacing w:before="0" w:beforeAutospacing="0" w:after="0" w:afterAutospacing="0"/>
            <w:ind w:left="0" w:right="0"/>
            <w:jc w:val="both"/>
            <w:rPr>
              <w:rStyle w:val="Hyperlink"/>
              <w:rFonts w:ascii="Times New Roman" w:eastAsia="Times New Roman" w:hAnsi="Times New Roman"/>
              <w:color w:val="auto"/>
              <w:sz w:val="24"/>
              <w:szCs w:val="24"/>
              <w:u w:val="none"/>
              <w:lang w:eastAsia="en-GB"/>
            </w:rPr>
          </w:pPr>
          <w:r w:rsidRPr="004F0B21">
            <w:rPr>
              <w:rFonts w:ascii="Times New Roman" w:eastAsia="Arial MT" w:hAnsi="Times New Roman"/>
              <w:sz w:val="24"/>
              <w:szCs w:val="24"/>
            </w:rPr>
            <w:fldChar w:fldCharType="begin" w:fldLock="1"/>
          </w:r>
          <w:r w:rsidRPr="004F0B21">
            <w:rPr>
              <w:rFonts w:ascii="Times New Roman" w:hAnsi="Times New Roman"/>
              <w:sz w:val="24"/>
              <w:szCs w:val="24"/>
            </w:rPr>
            <w:instrText xml:space="preserve">ADDIN Mendeley Bibliography CSL_BIBLIOGRAPHY </w:instrText>
          </w:r>
          <w:r w:rsidRPr="004F0B21">
            <w:rPr>
              <w:rFonts w:ascii="Times New Roman" w:eastAsia="Arial MT" w:hAnsi="Times New Roman"/>
              <w:sz w:val="24"/>
              <w:szCs w:val="24"/>
            </w:rPr>
            <w:fldChar w:fldCharType="separate"/>
          </w:r>
          <w:r w:rsidR="00F50F71" w:rsidRPr="004F0B21">
            <w:rPr>
              <w:rFonts w:ascii="Times New Roman" w:hAnsi="Times New Roman"/>
              <w:bCs/>
              <w:noProof/>
              <w:sz w:val="24"/>
              <w:szCs w:val="24"/>
            </w:rPr>
            <w:fldChar w:fldCharType="begin" w:fldLock="1"/>
          </w:r>
          <w:r w:rsidR="00F50F71" w:rsidRPr="004F0B21">
            <w:rPr>
              <w:rFonts w:ascii="Times New Roman" w:hAnsi="Times New Roman"/>
              <w:bCs/>
              <w:noProof/>
              <w:sz w:val="24"/>
              <w:szCs w:val="24"/>
            </w:rPr>
            <w:instrText xml:space="preserve">ADDIN Mendeley Bibliography CSL_BIBLIOGRAPHY </w:instrText>
          </w:r>
          <w:r w:rsidR="00F50F71" w:rsidRPr="004F0B21">
            <w:rPr>
              <w:rFonts w:ascii="Times New Roman" w:hAnsi="Times New Roman"/>
              <w:bCs/>
              <w:noProof/>
              <w:sz w:val="24"/>
              <w:szCs w:val="24"/>
            </w:rPr>
            <w:fldChar w:fldCharType="separate"/>
          </w:r>
        </w:p>
        <w:p w14:paraId="03C5D7DA"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Atmadja A.T, Saputra K.A.K, 2017, Pencegahan Fraud Dalam Pengelolaan Keuangan Desa, Jurnal Ilmiah Akuntansi dan Bisnis, Vol. 12, No. 1</w:t>
          </w:r>
        </w:p>
        <w:p w14:paraId="57F67420"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Baura, J., Jantje, M., &amp; Tulusan, F. (2015). Pemberdayaan Masyarakat Dalam Pemanfaatan Alokasi Dana ( ADD ) ( Suatu Studi di Desa Bukumatiti Kecamatan Jailolo Kabuapten Halmahera Barat ). 1–9</w:t>
          </w:r>
        </w:p>
        <w:p w14:paraId="24D1D6BA"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lastRenderedPageBreak/>
            <w:t>Conyers D, 1994, Perencanaan Sosial di Dunia Ketiga: Suatu Pengantar.Yogyakarta: Gadjah Mada University Press,</w:t>
          </w:r>
        </w:p>
        <w:p w14:paraId="21277504" w14:textId="77777777" w:rsidR="00EA6A1D" w:rsidRPr="00A75BE6" w:rsidRDefault="00EA6A1D" w:rsidP="00EA6A1D">
          <w:pPr>
            <w:pStyle w:val="FootnoteText"/>
            <w:spacing w:after="0" w:line="240" w:lineRule="auto"/>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Darmada,Atmadja,Sinarwati ,2016, Kearifan Lokal Pade Gelahang Dalam Mewujudkan Integrasi Akuntabilitas Pengelolaan Keuangan Organisasi Subak Jurnal Akuntansi Multiparadigma, Volume 7, Nomor 1, April 2016, Hlm. 51-60</w:t>
          </w:r>
        </w:p>
        <w:p w14:paraId="01C0CCF5" w14:textId="77777777" w:rsidR="00EA6A1D" w:rsidRPr="00A75BE6" w:rsidRDefault="00EA6A1D" w:rsidP="00EA6A1D">
          <w:pPr>
            <w:pStyle w:val="FootnoteText"/>
            <w:spacing w:after="0" w:line="240" w:lineRule="auto"/>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Gobyah, I Ketut. 2003. Berpijak pada Kearifan Lokal. Balipost, Rabu Umanis, 17 September 2003. Irmawati , 2017, Pengaruh Alokasi Dana Desa Terhadap Kesejahteraan Masyarakat Desa Di Kabupaten</w:t>
          </w:r>
          <w:r>
            <w:rPr>
              <w:rFonts w:ascii="Times New Roman" w:hAnsi="Times New Roman"/>
              <w:color w:val="000000" w:themeColor="text1"/>
              <w:spacing w:val="-1"/>
              <w:sz w:val="24"/>
              <w:szCs w:val="24"/>
            </w:rPr>
            <w:t xml:space="preserve"> </w:t>
          </w:r>
          <w:r w:rsidRPr="00A75BE6">
            <w:rPr>
              <w:rFonts w:ascii="Times New Roman" w:hAnsi="Times New Roman"/>
              <w:color w:val="000000" w:themeColor="text1"/>
              <w:spacing w:val="-1"/>
              <w:sz w:val="24"/>
              <w:szCs w:val="24"/>
            </w:rPr>
            <w:t>Jeneponto</w:t>
          </w:r>
        </w:p>
        <w:p w14:paraId="5C8396D0"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 xml:space="preserve">Mahayani M.D ,Sulindawati N.L.G.E, Herawati N.T.H, (2017) Pengaruh Persepsi, Motivasi, Minat, Dan Pengetahuan Mahasiswa Akuntansi Program S1 Tentang Pajak Terhadap Pilihan Berkarir Dibidang Perpajakan, </w:t>
          </w:r>
          <w:hyperlink r:id="rId44">
            <w:r w:rsidRPr="00A75BE6">
              <w:rPr>
                <w:rStyle w:val="Hyperlink"/>
                <w:rFonts w:ascii="Times New Roman" w:hAnsi="Times New Roman"/>
                <w:spacing w:val="-1"/>
                <w:sz w:val="24"/>
                <w:szCs w:val="24"/>
              </w:rPr>
              <w:t xml:space="preserve">ejournal.undiksha.ac.id </w:t>
            </w:r>
          </w:hyperlink>
          <w:r w:rsidRPr="00A75BE6">
            <w:rPr>
              <w:rFonts w:ascii="Times New Roman" w:hAnsi="Times New Roman"/>
              <w:color w:val="000000" w:themeColor="text1"/>
              <w:spacing w:val="-1"/>
              <w:sz w:val="24"/>
              <w:szCs w:val="24"/>
            </w:rPr>
            <w:t xml:space="preserve">,  </w:t>
          </w:r>
          <w:hyperlink r:id="rId45">
            <w:r w:rsidRPr="00A75BE6">
              <w:rPr>
                <w:rStyle w:val="Hyperlink"/>
                <w:rFonts w:ascii="Times New Roman" w:hAnsi="Times New Roman"/>
                <w:spacing w:val="-1"/>
                <w:sz w:val="24"/>
                <w:szCs w:val="24"/>
              </w:rPr>
              <w:t>Vol. 7 No. 1</w:t>
            </w:r>
          </w:hyperlink>
        </w:p>
        <w:p w14:paraId="3F3D922A"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Nisak, C., Prasetyono dan Kurniawan. (2013). Sistem Pengendalian Intern dalam Pencegahan Fraud pada SatuanKerja Perangkat Daerah (SKPD) pada Kabupaten Bangkalan. JAFFA,</w:t>
          </w:r>
        </w:p>
        <w:p w14:paraId="381D359E"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Purbasari H, Wardana B.W, Pangestu I, 2018, Analisis Pengaruh Pendapatan Asli Desa, Dana Desa, Alokasi Dana Desa dan Bagi Hasil Pajak Dan Retribusi Terhadap Belanja Desa Bidang Pekerjaan Umum dan Pertanian (Studi Empiris di Seluruh Desa Se-Kabupaten Sukoharjo), The 7 th University Research Colloqium, Stikes PKU Muhammadiyah Surakarta</w:t>
          </w:r>
        </w:p>
        <w:p w14:paraId="539EB880"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Putri Laksmi1 dan Sujana, (2019), Pengaruh Kompetensi SDM, Moralitas dan Sistem Pengendalian Internal Terhadap Pencegahan Fraud Dalam Pengelolaan Keuangan Desa, ISSN: 2302-8556 E- Jurnal Akuntansi Universitas Udayana Vol.26.3.Maret</w:t>
          </w:r>
        </w:p>
        <w:p w14:paraId="0B18F8FE"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Ridwan HR, Hukum Administrasi Negara (Jakarta: Rajawali Pers, 2006), h. 100.</w:t>
          </w:r>
        </w:p>
        <w:p w14:paraId="5814F0BA"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Sartini, Ni Wayan. 2009. “Menggali Nilai Kearifan Lokal Budaya Jawa lewat Ungkapan (Bebasan, Saloka, Dan Paribasa)”. Jurnal Logat, Vol. 5, No. 1</w:t>
          </w:r>
        </w:p>
        <w:p w14:paraId="36640236"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Sumarto,H.S 2004, Inovasi, Partisipasi dan Good Governance, Yayasan Obor Indonesia, Jakarta.</w:t>
          </w:r>
        </w:p>
        <w:p w14:paraId="35B5A803"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Syafrudin,A “Menuju Penyekenggaraan Pemerintahan Negara yang Bersih dan Bertanggungjawab”, Jurnal Pro Justisia, Edisi IV , (Bandung, Universitas Parahyangan, 2000),</w:t>
          </w:r>
        </w:p>
        <w:p w14:paraId="14FB3F21"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Utami, K. D., Utami, I., &amp; Hapsari, A. N. S. (2017a). Nilai Kearifan Lokal, Moral dan Etika dalam Potensi Whistleblowing Pengelolaan Dana Desa, 1–14.</w:t>
          </w:r>
        </w:p>
        <w:p w14:paraId="05B185C5"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Utami, K. D., Utami, I., &amp; Hapsari, A. N. S. (2017b). Whistleblowing Pengelolaan Dana Desa: Studi Atas Nilai Kearifan Lokal.</w:t>
          </w:r>
        </w:p>
        <w:p w14:paraId="06659390"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Wilar, C. M., Posumah, H., &amp; Sondakh, T. (2017). Pemberdayaan Masyarakat dalam Pemanfaatan Alokasi Dana di Desa Pinonobatuan Barat Kecamatan Dumoga Timur Kabupaten Bolaang Mongondow. 1–7.</w:t>
          </w:r>
        </w:p>
        <w:p w14:paraId="01DAA93F"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Undang-undang Nomor 32 Tahun 2009</w:t>
          </w:r>
        </w:p>
        <w:p w14:paraId="3C9B96A0" w14:textId="77777777" w:rsidR="00EA6A1D" w:rsidRPr="00A75BE6" w:rsidRDefault="00EA6A1D" w:rsidP="00EA6A1D">
          <w:pPr>
            <w:pStyle w:val="FootnoteText"/>
            <w:spacing w:after="0" w:line="240" w:lineRule="auto"/>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Undang-Undang Nomor 13 Tahun 2013tentang Ketenagakerjaan, Undang-Undang Nomor 6 Tahun 2014 tentang Desa</w:t>
          </w:r>
        </w:p>
        <w:p w14:paraId="37EE4F92"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Peraturan Pemerintah Nomor 60 Tahun 2014 tentang Dana Desa</w:t>
          </w:r>
        </w:p>
        <w:p w14:paraId="4C6F5D8B"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Peraturan Mentri Dalam Negeri Nomor 20 Tahun 2018 tentang Pengelolaan Keuangan Desa.</w:t>
          </w:r>
        </w:p>
        <w:p w14:paraId="67647E9A" w14:textId="77777777" w:rsidR="00EA6A1D" w:rsidRPr="00A75BE6" w:rsidRDefault="00EA6A1D" w:rsidP="00EA6A1D">
          <w:pPr>
            <w:pStyle w:val="FootnoteText"/>
            <w:spacing w:after="0"/>
            <w:ind w:left="567" w:hanging="567"/>
            <w:jc w:val="both"/>
            <w:rPr>
              <w:rFonts w:ascii="Times New Roman" w:hAnsi="Times New Roman"/>
              <w:color w:val="000000" w:themeColor="text1"/>
              <w:spacing w:val="-1"/>
              <w:sz w:val="24"/>
              <w:szCs w:val="24"/>
            </w:rPr>
          </w:pPr>
          <w:r w:rsidRPr="00A75BE6">
            <w:rPr>
              <w:rFonts w:ascii="Times New Roman" w:hAnsi="Times New Roman"/>
              <w:color w:val="000000" w:themeColor="text1"/>
              <w:spacing w:val="-1"/>
              <w:sz w:val="24"/>
              <w:szCs w:val="24"/>
            </w:rPr>
            <w:t>Peraturan Mentri Desa, Pembangunan Daerah Tertinggal dan Transmigrasi Nomor</w:t>
          </w:r>
          <w:r w:rsidRPr="00A75BE6">
            <w:rPr>
              <w:rFonts w:ascii="Times New Roman" w:hAnsi="Times New Roman"/>
              <w:color w:val="000000" w:themeColor="text1"/>
              <w:spacing w:val="-1"/>
              <w:sz w:val="24"/>
              <w:szCs w:val="24"/>
            </w:rPr>
            <w:tab/>
            <w:t>16 Tahun 2019 tentang Musyawarah Desa</w:t>
          </w:r>
        </w:p>
        <w:p w14:paraId="633D0F01" w14:textId="1559C35F" w:rsidR="000D7FB4" w:rsidRPr="00CD5D35" w:rsidRDefault="00EA6A1D" w:rsidP="00EA6A1D">
          <w:pPr>
            <w:autoSpaceDE w:val="0"/>
            <w:autoSpaceDN w:val="0"/>
            <w:spacing w:before="0" w:beforeAutospacing="0" w:after="0" w:afterAutospacing="0"/>
            <w:ind w:left="567" w:right="0" w:hanging="567"/>
            <w:jc w:val="both"/>
            <w:rPr>
              <w:rFonts w:ascii="Times New Roman" w:eastAsia="Times New Roman" w:hAnsi="Times New Roman"/>
            </w:rPr>
          </w:pPr>
          <w:r w:rsidRPr="00A75BE6">
            <w:rPr>
              <w:rFonts w:ascii="Times New Roman" w:hAnsi="Times New Roman"/>
              <w:color w:val="000000" w:themeColor="text1"/>
              <w:spacing w:val="-1"/>
              <w:sz w:val="24"/>
              <w:szCs w:val="24"/>
            </w:rPr>
            <w:lastRenderedPageBreak/>
            <w:t>Peraturan Menteri Keuangan Nomor 101/PMK.07/2020 tentang Pengelolaan Transfer ke Daerah dan Dana Desa</w:t>
          </w:r>
          <w:r w:rsidRPr="00275A84">
            <w:rPr>
              <w:rFonts w:ascii="Times New Roman" w:hAnsi="Times New Roman"/>
              <w:i/>
              <w:iCs/>
              <w:color w:val="000000" w:themeColor="text1"/>
              <w:spacing w:val="-1"/>
              <w:sz w:val="24"/>
              <w:szCs w:val="24"/>
            </w:rPr>
            <w:t>.</w:t>
          </w:r>
        </w:p>
        <w:p w14:paraId="09F179B5" w14:textId="74BC7F22" w:rsidR="00E454D2" w:rsidRPr="003B4965" w:rsidRDefault="00E454D2" w:rsidP="00EA6A1D">
          <w:pPr>
            <w:widowControl w:val="0"/>
            <w:autoSpaceDE w:val="0"/>
            <w:autoSpaceDN w:val="0"/>
            <w:adjustRightInd w:val="0"/>
            <w:spacing w:before="0" w:beforeAutospacing="0" w:after="0" w:afterAutospacing="0"/>
            <w:ind w:left="480" w:right="0" w:hanging="480"/>
            <w:jc w:val="both"/>
            <w:rPr>
              <w:rFonts w:ascii="Times New Roman" w:hAnsi="Times New Roman"/>
              <w:noProof/>
              <w:sz w:val="24"/>
            </w:rPr>
          </w:pPr>
        </w:p>
        <w:p w14:paraId="55653A45" w14:textId="708A4D94" w:rsidR="00F50F71" w:rsidRPr="004F0B21" w:rsidRDefault="00F50F71" w:rsidP="00EA6A1D">
          <w:pPr>
            <w:spacing w:before="0" w:beforeAutospacing="0" w:after="0" w:afterAutospacing="0"/>
            <w:ind w:left="851" w:right="0" w:hanging="851"/>
            <w:jc w:val="both"/>
            <w:rPr>
              <w:rFonts w:ascii="Times New Roman" w:hAnsi="Times New Roman"/>
              <w:noProof/>
              <w:sz w:val="24"/>
              <w:szCs w:val="24"/>
            </w:rPr>
          </w:pPr>
        </w:p>
        <w:p w14:paraId="530FDF4D" w14:textId="580956C7" w:rsidR="00287B8A" w:rsidRPr="004F0B21" w:rsidRDefault="00F50F71" w:rsidP="00EA6A1D">
          <w:pPr>
            <w:spacing w:before="0" w:beforeAutospacing="0" w:after="0" w:afterAutospacing="0"/>
            <w:ind w:left="0" w:right="0"/>
            <w:jc w:val="both"/>
            <w:rPr>
              <w:rFonts w:ascii="Times New Roman" w:hAnsi="Times New Roman"/>
              <w:sz w:val="24"/>
              <w:szCs w:val="24"/>
            </w:rPr>
          </w:pPr>
          <w:r w:rsidRPr="004F0B21">
            <w:rPr>
              <w:rFonts w:ascii="Times New Roman" w:hAnsi="Times New Roman"/>
              <w:bCs/>
              <w:noProof/>
              <w:sz w:val="24"/>
              <w:szCs w:val="24"/>
            </w:rPr>
            <w:fldChar w:fldCharType="end"/>
          </w:r>
        </w:p>
        <w:p w14:paraId="66BD08AB" w14:textId="75AE107B" w:rsidR="00C56A57" w:rsidRPr="00D432F7" w:rsidRDefault="00287B8A" w:rsidP="00EA6A1D">
          <w:pPr>
            <w:widowControl w:val="0"/>
            <w:autoSpaceDE w:val="0"/>
            <w:autoSpaceDN w:val="0"/>
            <w:adjustRightInd w:val="0"/>
            <w:spacing w:before="0" w:beforeAutospacing="0" w:after="0" w:afterAutospacing="0"/>
            <w:ind w:left="0" w:right="0"/>
            <w:jc w:val="both"/>
            <w:rPr>
              <w:rFonts w:ascii="Times New Roman" w:hAnsi="Times New Roman"/>
              <w:b/>
              <w:bCs/>
              <w:color w:val="000000" w:themeColor="text1"/>
              <w:sz w:val="24"/>
              <w:szCs w:val="24"/>
            </w:rPr>
          </w:pPr>
          <w:r w:rsidRPr="004F0B21">
            <w:rPr>
              <w:rFonts w:ascii="Times New Roman" w:hAnsi="Times New Roman"/>
              <w:sz w:val="24"/>
              <w:szCs w:val="24"/>
            </w:rPr>
            <w:fldChar w:fldCharType="end"/>
          </w:r>
        </w:p>
        <w:p w14:paraId="7D026375" w14:textId="77777777" w:rsidR="003474A9" w:rsidRPr="0031706C" w:rsidRDefault="00000000" w:rsidP="00287B8A">
          <w:pPr>
            <w:spacing w:before="0" w:beforeAutospacing="0" w:after="0" w:afterAutospacing="0"/>
            <w:ind w:left="0" w:right="0"/>
            <w:jc w:val="both"/>
            <w:rPr>
              <w:rFonts w:ascii="Times New Roman" w:hAnsi="Times New Roman"/>
              <w:color w:val="000000" w:themeColor="text1"/>
              <w:sz w:val="24"/>
              <w:szCs w:val="24"/>
            </w:rPr>
          </w:pPr>
        </w:p>
      </w:sdtContent>
    </w:sdt>
    <w:sectPr w:rsidR="003474A9" w:rsidRPr="0031706C" w:rsidSect="003F2D42">
      <w:headerReference w:type="even" r:id="rId46"/>
      <w:headerReference w:type="default" r:id="rId47"/>
      <w:footerReference w:type="even" r:id="rId48"/>
      <w:footerReference w:type="default" r:id="rId49"/>
      <w:headerReference w:type="first" r:id="rId50"/>
      <w:footerReference w:type="first" r:id="rId51"/>
      <w:pgSz w:w="11907" w:h="16839" w:code="9"/>
      <w:pgMar w:top="1440" w:right="1275" w:bottom="1440" w:left="1440" w:header="720" w:footer="457" w:gutter="0"/>
      <w:pgNumType w:start="2244"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921C2" w14:textId="77777777" w:rsidR="00016ADB" w:rsidRDefault="00016ADB" w:rsidP="00B25A71">
      <w:pPr>
        <w:spacing w:before="0" w:after="0"/>
      </w:pPr>
      <w:r>
        <w:separator/>
      </w:r>
    </w:p>
  </w:endnote>
  <w:endnote w:type="continuationSeparator" w:id="0">
    <w:p w14:paraId="5D92569F" w14:textId="77777777" w:rsidR="00016ADB" w:rsidRDefault="00016ADB" w:rsidP="00B25A7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E00002AF" w:usb1="5000E07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Palatino">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Helvetica Neue">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Times">
    <w:altName w:val="﷽﷽﷽﷽﷽﷽﷽﷽"/>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C79DA" w14:textId="77777777" w:rsidR="00A01336" w:rsidRDefault="00A01336">
    <w:pPr>
      <w:pStyle w:val="Footer"/>
    </w:pPr>
  </w:p>
  <w:p w14:paraId="5ABB7A55" w14:textId="77777777" w:rsidR="00A01336" w:rsidRDefault="00A0133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2968171"/>
      <w:docPartObj>
        <w:docPartGallery w:val="Page Numbers (Bottom of Page)"/>
        <w:docPartUnique/>
      </w:docPartObj>
    </w:sdtPr>
    <w:sdtEndPr>
      <w:rPr>
        <w:noProof/>
      </w:rPr>
    </w:sdtEndPr>
    <w:sdtContent>
      <w:p w14:paraId="6EF0AA80" w14:textId="77777777" w:rsidR="00A01336" w:rsidRDefault="00A01336">
        <w:pPr>
          <w:pStyle w:val="Footer"/>
          <w:jc w:val="right"/>
        </w:pPr>
        <w:r>
          <w:fldChar w:fldCharType="begin"/>
        </w:r>
        <w:r>
          <w:instrText xml:space="preserve"> PAGE   \* MERGEFORMAT </w:instrText>
        </w:r>
        <w:r>
          <w:fldChar w:fldCharType="separate"/>
        </w:r>
        <w:r w:rsidR="00E62D2C">
          <w:rPr>
            <w:noProof/>
          </w:rPr>
          <w:t>1789</w:t>
        </w:r>
        <w:r>
          <w:rPr>
            <w:noProof/>
          </w:rPr>
          <w:fldChar w:fldCharType="end"/>
        </w:r>
      </w:p>
    </w:sdtContent>
  </w:sdt>
  <w:p w14:paraId="21C9E697" w14:textId="77777777" w:rsidR="00A01336" w:rsidRDefault="00A01336" w:rsidP="00067EFA">
    <w:pPr>
      <w:pStyle w:val="Footer"/>
    </w:pPr>
    <w:r w:rsidRPr="00C542A0">
      <w:rPr>
        <w:rFonts w:asciiTheme="majorHAnsi" w:eastAsiaTheme="minorHAnsi" w:hAnsiTheme="majorHAnsi"/>
        <w:bCs/>
        <w:i/>
        <w:color w:val="00B050"/>
        <w:sz w:val="20"/>
        <w:szCs w:val="20"/>
      </w:rPr>
      <w:t>https://ijhess.com/index.php/ijhes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A5F62" w14:textId="77777777" w:rsidR="000D7FB4" w:rsidRDefault="000D7F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1CF7F" w14:textId="77777777" w:rsidR="00016ADB" w:rsidRDefault="00016ADB" w:rsidP="00B25A71">
      <w:pPr>
        <w:spacing w:before="0" w:after="0"/>
      </w:pPr>
      <w:r>
        <w:separator/>
      </w:r>
    </w:p>
  </w:footnote>
  <w:footnote w:type="continuationSeparator" w:id="0">
    <w:p w14:paraId="1146C143" w14:textId="77777777" w:rsidR="00016ADB" w:rsidRDefault="00016ADB" w:rsidP="00B25A7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FAABE" w14:textId="77777777" w:rsidR="000D7FB4" w:rsidRDefault="000D7F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BD147" w14:textId="77777777" w:rsidR="00A01336" w:rsidRDefault="00A01336" w:rsidP="00D75D3E">
    <w:pPr>
      <w:pStyle w:val="Header"/>
      <w:spacing w:beforeAutospacing="0" w:afterAutospacing="0"/>
      <w:ind w:left="0" w:right="0"/>
      <w:jc w:val="both"/>
      <w:rPr>
        <w:rFonts w:asciiTheme="majorHAnsi" w:eastAsiaTheme="minorHAnsi" w:hAnsiTheme="majorHAnsi"/>
        <w:b/>
        <w:bCs/>
        <w:sz w:val="20"/>
        <w:szCs w:val="20"/>
      </w:rPr>
    </w:pPr>
    <w:r>
      <w:rPr>
        <w:rFonts w:asciiTheme="majorHAnsi" w:hAnsiTheme="majorHAnsi" w:cs="Helvetica"/>
        <w:i/>
        <w:color w:val="0070C0"/>
        <w:sz w:val="20"/>
        <w:szCs w:val="20"/>
        <w:shd w:val="clear" w:color="auto" w:fill="FFFFFF"/>
      </w:rPr>
      <w:t xml:space="preserve">International Journal Of Humanities Education And Social Sciences </w:t>
    </w:r>
    <w:r>
      <w:rPr>
        <w:rFonts w:asciiTheme="majorHAnsi" w:hAnsiTheme="majorHAnsi" w:cs="Helvetica"/>
        <w:b/>
        <w:i/>
        <w:color w:val="0070C0"/>
        <w:sz w:val="20"/>
        <w:szCs w:val="20"/>
        <w:shd w:val="clear" w:color="auto" w:fill="FFFFFF"/>
      </w:rPr>
      <w:t>(</w:t>
    </w:r>
    <w:proofErr w:type="gramStart"/>
    <w:r>
      <w:rPr>
        <w:rFonts w:asciiTheme="majorHAnsi" w:hAnsiTheme="majorHAnsi" w:cs="Helvetica"/>
        <w:b/>
        <w:i/>
        <w:color w:val="0070C0"/>
        <w:sz w:val="20"/>
        <w:szCs w:val="20"/>
        <w:shd w:val="clear" w:color="auto" w:fill="FFFFFF"/>
      </w:rPr>
      <w:t>IJHESS)</w:t>
    </w:r>
    <w:r>
      <w:rPr>
        <w:rFonts w:asciiTheme="majorHAnsi" w:hAnsiTheme="majorHAnsi" w:cs="Helvetica"/>
        <w:i/>
        <w:color w:val="0070C0"/>
        <w:sz w:val="20"/>
        <w:szCs w:val="20"/>
        <w:shd w:val="clear" w:color="auto" w:fill="FFFFFF"/>
      </w:rPr>
      <w:t xml:space="preserve">   </w:t>
    </w:r>
    <w:proofErr w:type="gramEnd"/>
    <w:r>
      <w:rPr>
        <w:rFonts w:asciiTheme="majorHAnsi" w:hAnsiTheme="majorHAnsi" w:cs="Helvetica"/>
        <w:i/>
        <w:color w:val="0070C0"/>
        <w:sz w:val="20"/>
        <w:szCs w:val="20"/>
        <w:shd w:val="clear" w:color="auto" w:fill="FFFFFF"/>
      </w:rPr>
      <w:t xml:space="preserve">                     </w:t>
    </w:r>
    <w:r>
      <w:rPr>
        <w:rFonts w:asciiTheme="majorHAnsi" w:hAnsiTheme="majorHAnsi" w:cs="Helvetica"/>
        <w:i/>
        <w:color w:val="000000"/>
        <w:sz w:val="20"/>
        <w:szCs w:val="20"/>
        <w:shd w:val="clear" w:color="auto" w:fill="FFFFFF"/>
      </w:rPr>
      <w:t>E-</w:t>
    </w:r>
    <w:r>
      <w:rPr>
        <w:rFonts w:asciiTheme="majorHAnsi" w:hAnsiTheme="majorHAnsi" w:cs="Cambria"/>
        <w:i/>
        <w:color w:val="000000"/>
        <w:sz w:val="20"/>
        <w:szCs w:val="20"/>
        <w:lang w:val="en-GB"/>
      </w:rPr>
      <w:t xml:space="preserve">ISSN: </w:t>
    </w:r>
    <w:r>
      <w:rPr>
        <w:rFonts w:asciiTheme="majorHAnsi" w:eastAsiaTheme="minorHAnsi" w:hAnsiTheme="majorHAnsi"/>
        <w:b/>
        <w:bCs/>
        <w:sz w:val="20"/>
        <w:szCs w:val="20"/>
      </w:rPr>
      <w:t>2808-1765</w:t>
    </w:r>
  </w:p>
  <w:p w14:paraId="5A68622A" w14:textId="57E6EFDC" w:rsidR="00A01336" w:rsidRDefault="00A01336" w:rsidP="00937EFE">
    <w:pPr>
      <w:pStyle w:val="Header"/>
      <w:tabs>
        <w:tab w:val="clear" w:pos="4680"/>
        <w:tab w:val="clear" w:pos="9360"/>
        <w:tab w:val="left" w:pos="5140"/>
      </w:tabs>
      <w:spacing w:beforeAutospacing="0" w:afterAutospacing="0"/>
      <w:ind w:left="0" w:right="0"/>
      <w:jc w:val="both"/>
      <w:rPr>
        <w:rFonts w:asciiTheme="majorHAnsi" w:eastAsiaTheme="minorHAnsi" w:hAnsiTheme="majorHAnsi"/>
        <w:bCs/>
        <w:i/>
        <w:sz w:val="20"/>
        <w:szCs w:val="20"/>
      </w:rPr>
    </w:pPr>
    <w:r>
      <w:rPr>
        <w:rFonts w:asciiTheme="majorHAnsi" w:eastAsiaTheme="minorHAnsi" w:hAnsiTheme="majorHAnsi"/>
        <w:bCs/>
        <w:sz w:val="20"/>
        <w:szCs w:val="20"/>
      </w:rPr>
      <w:t xml:space="preserve">Volume 2, Number </w:t>
    </w:r>
    <w:r w:rsidR="00462654">
      <w:rPr>
        <w:rFonts w:asciiTheme="majorHAnsi" w:eastAsiaTheme="minorHAnsi" w:hAnsiTheme="majorHAnsi"/>
        <w:bCs/>
        <w:sz w:val="20"/>
        <w:szCs w:val="20"/>
      </w:rPr>
      <w:t>6</w:t>
    </w:r>
    <w:r>
      <w:rPr>
        <w:rFonts w:asciiTheme="majorHAnsi" w:eastAsiaTheme="minorHAnsi" w:hAnsiTheme="majorHAnsi"/>
        <w:bCs/>
        <w:sz w:val="20"/>
        <w:szCs w:val="20"/>
      </w:rPr>
      <w:t xml:space="preserve">, </w:t>
    </w:r>
    <w:r w:rsidR="00462654">
      <w:rPr>
        <w:rFonts w:asciiTheme="majorHAnsi" w:eastAsiaTheme="minorHAnsi" w:hAnsiTheme="majorHAnsi"/>
        <w:bCs/>
        <w:sz w:val="20"/>
        <w:szCs w:val="20"/>
      </w:rPr>
      <w:t>June</w:t>
    </w:r>
    <w:r>
      <w:rPr>
        <w:rFonts w:asciiTheme="majorHAnsi" w:eastAsiaTheme="minorHAnsi" w:hAnsiTheme="majorHAnsi"/>
        <w:bCs/>
        <w:sz w:val="20"/>
        <w:szCs w:val="20"/>
      </w:rPr>
      <w:t xml:space="preserve"> 2023, </w:t>
    </w:r>
    <w:r>
      <w:rPr>
        <w:rFonts w:asciiTheme="majorHAnsi" w:eastAsiaTheme="minorHAnsi" w:hAnsiTheme="majorHAnsi"/>
        <w:bCs/>
        <w:i/>
        <w:sz w:val="20"/>
        <w:szCs w:val="20"/>
      </w:rPr>
      <w:t xml:space="preserve">Page. </w:t>
    </w:r>
    <w:r w:rsidR="00725DF1">
      <w:rPr>
        <w:rFonts w:asciiTheme="majorHAnsi" w:eastAsiaTheme="minorHAnsi" w:hAnsiTheme="majorHAnsi"/>
        <w:bCs/>
        <w:i/>
        <w:sz w:val="20"/>
        <w:szCs w:val="20"/>
      </w:rPr>
      <w:t>2</w:t>
    </w:r>
    <w:r w:rsidR="00EE5DCF">
      <w:rPr>
        <w:rFonts w:asciiTheme="majorHAnsi" w:eastAsiaTheme="minorHAnsi" w:hAnsiTheme="majorHAnsi"/>
        <w:bCs/>
        <w:i/>
        <w:sz w:val="20"/>
        <w:szCs w:val="20"/>
      </w:rPr>
      <w:t>2</w:t>
    </w:r>
    <w:r w:rsidR="00653688">
      <w:rPr>
        <w:rFonts w:asciiTheme="majorHAnsi" w:eastAsiaTheme="minorHAnsi" w:hAnsiTheme="majorHAnsi"/>
        <w:bCs/>
        <w:i/>
        <w:sz w:val="20"/>
        <w:szCs w:val="20"/>
      </w:rPr>
      <w:t>4</w:t>
    </w:r>
    <w:r w:rsidR="003F2D42">
      <w:rPr>
        <w:rFonts w:asciiTheme="majorHAnsi" w:eastAsiaTheme="minorHAnsi" w:hAnsiTheme="majorHAnsi"/>
        <w:bCs/>
        <w:i/>
        <w:sz w:val="20"/>
        <w:szCs w:val="20"/>
      </w:rPr>
      <w:t>4</w:t>
    </w:r>
    <w:r w:rsidR="00462654">
      <w:rPr>
        <w:rFonts w:asciiTheme="majorHAnsi" w:eastAsiaTheme="minorHAnsi" w:hAnsiTheme="majorHAnsi"/>
        <w:bCs/>
        <w:i/>
        <w:sz w:val="20"/>
        <w:szCs w:val="20"/>
      </w:rPr>
      <w:t xml:space="preserve"> - </w:t>
    </w:r>
    <w:r w:rsidR="00242D18">
      <w:rPr>
        <w:rFonts w:asciiTheme="majorHAnsi" w:eastAsiaTheme="minorHAnsi" w:hAnsiTheme="majorHAnsi"/>
        <w:bCs/>
        <w:i/>
        <w:sz w:val="20"/>
        <w:szCs w:val="20"/>
      </w:rPr>
      <w:t>2</w:t>
    </w:r>
    <w:r w:rsidR="000D7FB4">
      <w:rPr>
        <w:rFonts w:asciiTheme="majorHAnsi" w:eastAsiaTheme="minorHAnsi" w:hAnsiTheme="majorHAnsi"/>
        <w:bCs/>
        <w:i/>
        <w:sz w:val="20"/>
        <w:szCs w:val="20"/>
      </w:rPr>
      <w:t>2</w:t>
    </w:r>
    <w:r w:rsidR="003F2D42">
      <w:rPr>
        <w:rFonts w:asciiTheme="majorHAnsi" w:eastAsiaTheme="minorHAnsi" w:hAnsiTheme="majorHAnsi"/>
        <w:bCs/>
        <w:i/>
        <w:sz w:val="20"/>
        <w:szCs w:val="20"/>
      </w:rPr>
      <w:t>52</w:t>
    </w:r>
    <w:r>
      <w:rPr>
        <w:rFonts w:asciiTheme="majorHAnsi" w:eastAsiaTheme="minorHAnsi" w:hAnsiTheme="majorHAnsi"/>
        <w:bCs/>
        <w:i/>
        <w:sz w:val="20"/>
        <w:szCs w:val="20"/>
      </w:rPr>
      <w:tab/>
    </w:r>
  </w:p>
  <w:p w14:paraId="5A7DCB22" w14:textId="77777777" w:rsidR="003739EA" w:rsidRDefault="00A01336" w:rsidP="008677C1">
    <w:pPr>
      <w:pStyle w:val="Header"/>
      <w:tabs>
        <w:tab w:val="clear" w:pos="4680"/>
        <w:tab w:val="clear" w:pos="9360"/>
        <w:tab w:val="left" w:pos="5107"/>
      </w:tabs>
      <w:spacing w:beforeAutospacing="0" w:afterAutospacing="0"/>
      <w:ind w:left="0" w:right="0"/>
      <w:jc w:val="both"/>
      <w:rPr>
        <w:rStyle w:val="Hyperlink"/>
        <w:rFonts w:asciiTheme="majorHAnsi" w:hAnsiTheme="majorHAnsi" w:cs="Segoe UI"/>
        <w:color w:val="006798"/>
        <w:sz w:val="20"/>
        <w:szCs w:val="20"/>
        <w:u w:val="none"/>
        <w:shd w:val="clear" w:color="auto" w:fill="FFFFFF"/>
      </w:rPr>
    </w:pPr>
    <w:proofErr w:type="gramStart"/>
    <w:r>
      <w:rPr>
        <w:rFonts w:asciiTheme="majorHAnsi" w:hAnsiTheme="majorHAnsi"/>
        <w:sz w:val="20"/>
        <w:szCs w:val="20"/>
      </w:rPr>
      <w:t>Email :</w:t>
    </w:r>
    <w:proofErr w:type="gramEnd"/>
    <w:r>
      <w:rPr>
        <w:rFonts w:asciiTheme="majorHAnsi" w:hAnsiTheme="majorHAnsi"/>
        <w:sz w:val="20"/>
        <w:szCs w:val="20"/>
      </w:rPr>
      <w:t xml:space="preserve"> </w:t>
    </w:r>
    <w:hyperlink r:id="rId1" w:history="1">
      <w:r w:rsidRPr="00274A7E">
        <w:rPr>
          <w:rStyle w:val="Hyperlink"/>
          <w:rFonts w:asciiTheme="majorHAnsi" w:hAnsiTheme="majorHAnsi" w:cs="Segoe UI"/>
          <w:color w:val="006798"/>
          <w:sz w:val="20"/>
          <w:szCs w:val="20"/>
          <w:u w:val="none"/>
          <w:shd w:val="clear" w:color="auto" w:fill="FFFFFF"/>
        </w:rPr>
        <w:t>editorijhess@gmail.com</w:t>
      </w:r>
    </w:hyperlink>
  </w:p>
  <w:p w14:paraId="718AC922" w14:textId="51D10370" w:rsidR="00A01336" w:rsidRPr="007F547A" w:rsidRDefault="00A01336" w:rsidP="008677C1">
    <w:pPr>
      <w:pStyle w:val="Header"/>
      <w:tabs>
        <w:tab w:val="clear" w:pos="4680"/>
        <w:tab w:val="clear" w:pos="9360"/>
        <w:tab w:val="left" w:pos="5107"/>
      </w:tabs>
      <w:spacing w:beforeAutospacing="0" w:afterAutospacing="0"/>
      <w:ind w:left="0" w:right="0"/>
      <w:jc w:val="both"/>
    </w:pPr>
    <w:r>
      <w:rPr>
        <w:rStyle w:val="Hyperlink"/>
        <w:rFonts w:asciiTheme="majorHAnsi" w:hAnsiTheme="majorHAnsi" w:cs="Segoe UI"/>
        <w:color w:val="006798"/>
        <w:sz w:val="20"/>
        <w:szCs w:val="20"/>
        <w:u w:val="none"/>
        <w:shd w:val="clear" w:color="auto" w:fill="FFFFFF"/>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2D068" w14:textId="77777777" w:rsidR="000D7FB4" w:rsidRDefault="000D7F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E0AF7"/>
    <w:multiLevelType w:val="hybridMultilevel"/>
    <w:tmpl w:val="90381A0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504BB3"/>
    <w:multiLevelType w:val="hybridMultilevel"/>
    <w:tmpl w:val="C204B8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F6155"/>
    <w:multiLevelType w:val="hybridMultilevel"/>
    <w:tmpl w:val="FDA2FB02"/>
    <w:lvl w:ilvl="0" w:tplc="F8580D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54A3D"/>
    <w:multiLevelType w:val="hybridMultilevel"/>
    <w:tmpl w:val="BF188E74"/>
    <w:lvl w:ilvl="0" w:tplc="3809000B">
      <w:numFmt w:val="bullet"/>
      <w:lvlText w:val=""/>
      <w:lvlJc w:val="left"/>
      <w:pPr>
        <w:ind w:left="720" w:hanging="360"/>
      </w:pPr>
      <w:rPr>
        <w:rFonts w:ascii="Wingdings" w:eastAsia="Times New Roman"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55831C9"/>
    <w:multiLevelType w:val="hybridMultilevel"/>
    <w:tmpl w:val="B76E8E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D43D07"/>
    <w:multiLevelType w:val="hybridMultilevel"/>
    <w:tmpl w:val="6374F396"/>
    <w:lvl w:ilvl="0" w:tplc="38C8A674">
      <w:start w:val="1"/>
      <w:numFmt w:val="lowerLetter"/>
      <w:lvlText w:val="%1."/>
      <w:lvlJc w:val="left"/>
      <w:pPr>
        <w:ind w:left="924" w:hanging="360"/>
      </w:pPr>
      <w:rPr>
        <w:rFonts w:hint="default"/>
      </w:rPr>
    </w:lvl>
    <w:lvl w:ilvl="1" w:tplc="30090019" w:tentative="1">
      <w:start w:val="1"/>
      <w:numFmt w:val="lowerLetter"/>
      <w:lvlText w:val="%2."/>
      <w:lvlJc w:val="left"/>
      <w:pPr>
        <w:ind w:left="1644" w:hanging="360"/>
      </w:pPr>
    </w:lvl>
    <w:lvl w:ilvl="2" w:tplc="3009001B" w:tentative="1">
      <w:start w:val="1"/>
      <w:numFmt w:val="lowerRoman"/>
      <w:lvlText w:val="%3."/>
      <w:lvlJc w:val="right"/>
      <w:pPr>
        <w:ind w:left="2364" w:hanging="180"/>
      </w:pPr>
    </w:lvl>
    <w:lvl w:ilvl="3" w:tplc="3009000F" w:tentative="1">
      <w:start w:val="1"/>
      <w:numFmt w:val="decimal"/>
      <w:lvlText w:val="%4."/>
      <w:lvlJc w:val="left"/>
      <w:pPr>
        <w:ind w:left="3084" w:hanging="360"/>
      </w:pPr>
    </w:lvl>
    <w:lvl w:ilvl="4" w:tplc="30090019" w:tentative="1">
      <w:start w:val="1"/>
      <w:numFmt w:val="lowerLetter"/>
      <w:lvlText w:val="%5."/>
      <w:lvlJc w:val="left"/>
      <w:pPr>
        <w:ind w:left="3804" w:hanging="360"/>
      </w:pPr>
    </w:lvl>
    <w:lvl w:ilvl="5" w:tplc="3009001B" w:tentative="1">
      <w:start w:val="1"/>
      <w:numFmt w:val="lowerRoman"/>
      <w:lvlText w:val="%6."/>
      <w:lvlJc w:val="right"/>
      <w:pPr>
        <w:ind w:left="4524" w:hanging="180"/>
      </w:pPr>
    </w:lvl>
    <w:lvl w:ilvl="6" w:tplc="3009000F" w:tentative="1">
      <w:start w:val="1"/>
      <w:numFmt w:val="decimal"/>
      <w:lvlText w:val="%7."/>
      <w:lvlJc w:val="left"/>
      <w:pPr>
        <w:ind w:left="5244" w:hanging="360"/>
      </w:pPr>
    </w:lvl>
    <w:lvl w:ilvl="7" w:tplc="30090019" w:tentative="1">
      <w:start w:val="1"/>
      <w:numFmt w:val="lowerLetter"/>
      <w:lvlText w:val="%8."/>
      <w:lvlJc w:val="left"/>
      <w:pPr>
        <w:ind w:left="5964" w:hanging="360"/>
      </w:pPr>
    </w:lvl>
    <w:lvl w:ilvl="8" w:tplc="3009001B" w:tentative="1">
      <w:start w:val="1"/>
      <w:numFmt w:val="lowerRoman"/>
      <w:lvlText w:val="%9."/>
      <w:lvlJc w:val="right"/>
      <w:pPr>
        <w:ind w:left="6684" w:hanging="180"/>
      </w:pPr>
    </w:lvl>
  </w:abstractNum>
  <w:abstractNum w:abstractNumId="6" w15:restartNumberingAfterBreak="0">
    <w:nsid w:val="0ABD2CBE"/>
    <w:multiLevelType w:val="hybridMultilevel"/>
    <w:tmpl w:val="B0FE9FFA"/>
    <w:lvl w:ilvl="0" w:tplc="0421000F">
      <w:start w:val="1"/>
      <w:numFmt w:val="decimal"/>
      <w:lvlText w:val="%1."/>
      <w:lvlJc w:val="left"/>
      <w:pPr>
        <w:ind w:left="720" w:hanging="360"/>
      </w:pPr>
      <w:rPr>
        <w:rFonts w:hint="default"/>
      </w:rPr>
    </w:lvl>
    <w:lvl w:ilvl="1" w:tplc="D22201EC">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B296601"/>
    <w:multiLevelType w:val="hybridMultilevel"/>
    <w:tmpl w:val="8EC22E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7855CE"/>
    <w:multiLevelType w:val="multilevel"/>
    <w:tmpl w:val="7EBC82A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FC24272"/>
    <w:multiLevelType w:val="hybridMultilevel"/>
    <w:tmpl w:val="0E3A1DBA"/>
    <w:lvl w:ilvl="0" w:tplc="A6D0129A">
      <w:start w:val="1"/>
      <w:numFmt w:val="decimal"/>
      <w:lvlText w:val="%1."/>
      <w:lvlJc w:val="left"/>
      <w:pPr>
        <w:ind w:left="786" w:hanging="360"/>
      </w:pPr>
      <w:rPr>
        <w:rFonts w:hint="default"/>
      </w:rPr>
    </w:lvl>
    <w:lvl w:ilvl="1" w:tplc="30090019" w:tentative="1">
      <w:start w:val="1"/>
      <w:numFmt w:val="lowerLetter"/>
      <w:lvlText w:val="%2."/>
      <w:lvlJc w:val="left"/>
      <w:pPr>
        <w:ind w:left="1506" w:hanging="360"/>
      </w:pPr>
    </w:lvl>
    <w:lvl w:ilvl="2" w:tplc="3009001B" w:tentative="1">
      <w:start w:val="1"/>
      <w:numFmt w:val="lowerRoman"/>
      <w:lvlText w:val="%3."/>
      <w:lvlJc w:val="right"/>
      <w:pPr>
        <w:ind w:left="2226" w:hanging="180"/>
      </w:pPr>
    </w:lvl>
    <w:lvl w:ilvl="3" w:tplc="3009000F" w:tentative="1">
      <w:start w:val="1"/>
      <w:numFmt w:val="decimal"/>
      <w:lvlText w:val="%4."/>
      <w:lvlJc w:val="left"/>
      <w:pPr>
        <w:ind w:left="2946" w:hanging="360"/>
      </w:pPr>
    </w:lvl>
    <w:lvl w:ilvl="4" w:tplc="30090019" w:tentative="1">
      <w:start w:val="1"/>
      <w:numFmt w:val="lowerLetter"/>
      <w:lvlText w:val="%5."/>
      <w:lvlJc w:val="left"/>
      <w:pPr>
        <w:ind w:left="3666" w:hanging="360"/>
      </w:pPr>
    </w:lvl>
    <w:lvl w:ilvl="5" w:tplc="3009001B" w:tentative="1">
      <w:start w:val="1"/>
      <w:numFmt w:val="lowerRoman"/>
      <w:lvlText w:val="%6."/>
      <w:lvlJc w:val="right"/>
      <w:pPr>
        <w:ind w:left="4386" w:hanging="180"/>
      </w:pPr>
    </w:lvl>
    <w:lvl w:ilvl="6" w:tplc="3009000F" w:tentative="1">
      <w:start w:val="1"/>
      <w:numFmt w:val="decimal"/>
      <w:lvlText w:val="%7."/>
      <w:lvlJc w:val="left"/>
      <w:pPr>
        <w:ind w:left="5106" w:hanging="360"/>
      </w:pPr>
    </w:lvl>
    <w:lvl w:ilvl="7" w:tplc="30090019" w:tentative="1">
      <w:start w:val="1"/>
      <w:numFmt w:val="lowerLetter"/>
      <w:lvlText w:val="%8."/>
      <w:lvlJc w:val="left"/>
      <w:pPr>
        <w:ind w:left="5826" w:hanging="360"/>
      </w:pPr>
    </w:lvl>
    <w:lvl w:ilvl="8" w:tplc="3009001B" w:tentative="1">
      <w:start w:val="1"/>
      <w:numFmt w:val="lowerRoman"/>
      <w:lvlText w:val="%9."/>
      <w:lvlJc w:val="right"/>
      <w:pPr>
        <w:ind w:left="6546" w:hanging="180"/>
      </w:pPr>
    </w:lvl>
  </w:abstractNum>
  <w:abstractNum w:abstractNumId="10" w15:restartNumberingAfterBreak="0">
    <w:nsid w:val="103625F4"/>
    <w:multiLevelType w:val="hybridMultilevel"/>
    <w:tmpl w:val="9822FE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C42024"/>
    <w:multiLevelType w:val="hybridMultilevel"/>
    <w:tmpl w:val="6C2C4CC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136660C7"/>
    <w:multiLevelType w:val="hybridMultilevel"/>
    <w:tmpl w:val="32A2F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5F3E03"/>
    <w:multiLevelType w:val="hybridMultilevel"/>
    <w:tmpl w:val="8AC657F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54A5D9F"/>
    <w:multiLevelType w:val="hybridMultilevel"/>
    <w:tmpl w:val="51D856E6"/>
    <w:lvl w:ilvl="0" w:tplc="CB10DDA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5FA5A14"/>
    <w:multiLevelType w:val="hybridMultilevel"/>
    <w:tmpl w:val="480EC952"/>
    <w:lvl w:ilvl="0" w:tplc="FFFFFFFF">
      <w:start w:val="1"/>
      <w:numFmt w:val="lowerLetter"/>
      <w:lvlText w:val="%1)"/>
      <w:lvlJc w:val="left"/>
      <w:pPr>
        <w:ind w:left="720" w:hanging="360"/>
      </w:pPr>
    </w:lvl>
    <w:lvl w:ilvl="1" w:tplc="C728DE3E">
      <w:start w:val="1"/>
      <w:numFmt w:val="decimal"/>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6346C72"/>
    <w:multiLevelType w:val="hybridMultilevel"/>
    <w:tmpl w:val="A80C88F4"/>
    <w:lvl w:ilvl="0" w:tplc="FFFFFFFF">
      <w:start w:val="1"/>
      <w:numFmt w:val="lowerLetter"/>
      <w:lvlText w:val="%1)"/>
      <w:lvlJc w:val="left"/>
      <w:pPr>
        <w:ind w:left="720" w:hanging="360"/>
      </w:p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18977F08"/>
    <w:multiLevelType w:val="multilevel"/>
    <w:tmpl w:val="18D27718"/>
    <w:lvl w:ilvl="0">
      <w:start w:val="1"/>
      <w:numFmt w:val="decimal"/>
      <w:lvlText w:val="%1."/>
      <w:lvlJc w:val="left"/>
      <w:pPr>
        <w:ind w:left="1800" w:hanging="360"/>
      </w:pPr>
      <w:rPr>
        <w:rFonts w:asciiTheme="majorBidi" w:eastAsiaTheme="minorHAnsi" w:hAnsiTheme="majorBidi" w:cstheme="majorBidi"/>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8" w15:restartNumberingAfterBreak="0">
    <w:nsid w:val="1DCF578C"/>
    <w:multiLevelType w:val="hybridMultilevel"/>
    <w:tmpl w:val="A4725B9A"/>
    <w:lvl w:ilvl="0" w:tplc="B1FC8234">
      <w:start w:val="4"/>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0132503"/>
    <w:multiLevelType w:val="hybridMultilevel"/>
    <w:tmpl w:val="9EF6AB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FE78A6"/>
    <w:multiLevelType w:val="multilevel"/>
    <w:tmpl w:val="82206BE0"/>
    <w:lvl w:ilvl="0">
      <w:start w:val="1"/>
      <w:numFmt w:val="upperRoman"/>
      <w:lvlText w:val="%1."/>
      <w:lvlJc w:val="left"/>
      <w:pPr>
        <w:tabs>
          <w:tab w:val="num" w:pos="312"/>
        </w:tabs>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239B3A12"/>
    <w:multiLevelType w:val="hybridMultilevel"/>
    <w:tmpl w:val="3634F4D0"/>
    <w:lvl w:ilvl="0" w:tplc="739CCBE8">
      <w:start w:val="1"/>
      <w:numFmt w:val="decimal"/>
      <w:lvlText w:val="%1)"/>
      <w:lvlJc w:val="left"/>
      <w:pPr>
        <w:ind w:left="720" w:hanging="360"/>
      </w:pPr>
      <w:rPr>
        <w:b w:val="0"/>
        <w:sz w:val="2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5933D6E"/>
    <w:multiLevelType w:val="hybridMultilevel"/>
    <w:tmpl w:val="CD4670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8EC1197"/>
    <w:multiLevelType w:val="hybridMultilevel"/>
    <w:tmpl w:val="ED9633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334C35"/>
    <w:multiLevelType w:val="hybridMultilevel"/>
    <w:tmpl w:val="AF9803AC"/>
    <w:lvl w:ilvl="0" w:tplc="0ABADEC8">
      <w:start w:val="7"/>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9F54C9F"/>
    <w:multiLevelType w:val="hybridMultilevel"/>
    <w:tmpl w:val="3F367C4E"/>
    <w:lvl w:ilvl="0" w:tplc="79CE63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2E5A5BFB"/>
    <w:multiLevelType w:val="hybridMultilevel"/>
    <w:tmpl w:val="F1169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9E1161"/>
    <w:multiLevelType w:val="hybridMultilevel"/>
    <w:tmpl w:val="7830538A"/>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25A6E19"/>
    <w:multiLevelType w:val="hybridMultilevel"/>
    <w:tmpl w:val="D25E03DE"/>
    <w:lvl w:ilvl="0" w:tplc="E39A0D3A">
      <w:start w:val="1"/>
      <w:numFmt w:val="decimal"/>
      <w:pStyle w:val="JUDULGAMBAR"/>
      <w:lvlText w:val="Figure %1."/>
      <w:lvlJc w:val="left"/>
      <w:pPr>
        <w:ind w:left="360" w:hanging="360"/>
      </w:pPr>
      <w:rPr>
        <w:rFonts w:ascii="Cambria" w:hAnsi="Cambri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9" w15:restartNumberingAfterBreak="0">
    <w:nsid w:val="337972F5"/>
    <w:multiLevelType w:val="hybridMultilevel"/>
    <w:tmpl w:val="C82E183A"/>
    <w:lvl w:ilvl="0" w:tplc="30090019">
      <w:start w:val="2"/>
      <w:numFmt w:val="lowerLetter"/>
      <w:lvlText w:val="%1."/>
      <w:lvlJc w:val="left"/>
      <w:pPr>
        <w:ind w:left="1069" w:hanging="360"/>
      </w:pPr>
      <w:rPr>
        <w:rFonts w:hint="default"/>
      </w:rPr>
    </w:lvl>
    <w:lvl w:ilvl="1" w:tplc="30090019">
      <w:start w:val="1"/>
      <w:numFmt w:val="lowerLetter"/>
      <w:lvlText w:val="%2."/>
      <w:lvlJc w:val="left"/>
      <w:pPr>
        <w:ind w:left="1789" w:hanging="360"/>
      </w:pPr>
    </w:lvl>
    <w:lvl w:ilvl="2" w:tplc="3009001B" w:tentative="1">
      <w:start w:val="1"/>
      <w:numFmt w:val="lowerRoman"/>
      <w:lvlText w:val="%3."/>
      <w:lvlJc w:val="right"/>
      <w:pPr>
        <w:ind w:left="2509" w:hanging="180"/>
      </w:pPr>
    </w:lvl>
    <w:lvl w:ilvl="3" w:tplc="3009000F">
      <w:start w:val="1"/>
      <w:numFmt w:val="decimal"/>
      <w:lvlText w:val="%4."/>
      <w:lvlJc w:val="left"/>
      <w:pPr>
        <w:ind w:left="3229" w:hanging="360"/>
      </w:pPr>
    </w:lvl>
    <w:lvl w:ilvl="4" w:tplc="30090019" w:tentative="1">
      <w:start w:val="1"/>
      <w:numFmt w:val="lowerLetter"/>
      <w:lvlText w:val="%5."/>
      <w:lvlJc w:val="left"/>
      <w:pPr>
        <w:ind w:left="3949" w:hanging="360"/>
      </w:pPr>
    </w:lvl>
    <w:lvl w:ilvl="5" w:tplc="3009001B" w:tentative="1">
      <w:start w:val="1"/>
      <w:numFmt w:val="lowerRoman"/>
      <w:lvlText w:val="%6."/>
      <w:lvlJc w:val="right"/>
      <w:pPr>
        <w:ind w:left="4669" w:hanging="180"/>
      </w:pPr>
    </w:lvl>
    <w:lvl w:ilvl="6" w:tplc="3009000F" w:tentative="1">
      <w:start w:val="1"/>
      <w:numFmt w:val="decimal"/>
      <w:lvlText w:val="%7."/>
      <w:lvlJc w:val="left"/>
      <w:pPr>
        <w:ind w:left="5389" w:hanging="360"/>
      </w:pPr>
    </w:lvl>
    <w:lvl w:ilvl="7" w:tplc="30090019" w:tentative="1">
      <w:start w:val="1"/>
      <w:numFmt w:val="lowerLetter"/>
      <w:lvlText w:val="%8."/>
      <w:lvlJc w:val="left"/>
      <w:pPr>
        <w:ind w:left="6109" w:hanging="360"/>
      </w:pPr>
    </w:lvl>
    <w:lvl w:ilvl="8" w:tplc="3009001B" w:tentative="1">
      <w:start w:val="1"/>
      <w:numFmt w:val="lowerRoman"/>
      <w:lvlText w:val="%9."/>
      <w:lvlJc w:val="right"/>
      <w:pPr>
        <w:ind w:left="6829" w:hanging="180"/>
      </w:pPr>
    </w:lvl>
  </w:abstractNum>
  <w:abstractNum w:abstractNumId="30" w15:restartNumberingAfterBreak="0">
    <w:nsid w:val="366342BA"/>
    <w:multiLevelType w:val="multilevel"/>
    <w:tmpl w:val="1ECE1C12"/>
    <w:lvl w:ilvl="0">
      <w:start w:val="1"/>
      <w:numFmt w:val="decimal"/>
      <w:lvlText w:val="%1."/>
      <w:lvlJc w:val="left"/>
      <w:pPr>
        <w:ind w:left="389" w:hanging="360"/>
      </w:pPr>
      <w:rPr>
        <w:rFonts w:ascii="Times New Roman" w:hAnsi="Times New Roman" w:cs="Times New Roman" w:hint="default"/>
      </w:rPr>
    </w:lvl>
    <w:lvl w:ilvl="1">
      <w:start w:val="2"/>
      <w:numFmt w:val="decimal"/>
      <w:isLgl/>
      <w:lvlText w:val="%1.%2."/>
      <w:lvlJc w:val="left"/>
      <w:pPr>
        <w:ind w:left="734" w:hanging="540"/>
      </w:pPr>
      <w:rPr>
        <w:rFonts w:ascii="Times New Roman" w:hAnsi="Times New Roman" w:cs="Times New Roman" w:hint="default"/>
      </w:rPr>
    </w:lvl>
    <w:lvl w:ilvl="2">
      <w:start w:val="2"/>
      <w:numFmt w:val="decimal"/>
      <w:isLgl/>
      <w:lvlText w:val="%1.%2.%3."/>
      <w:lvlJc w:val="left"/>
      <w:pPr>
        <w:ind w:left="1079" w:hanging="720"/>
      </w:pPr>
      <w:rPr>
        <w:rFonts w:ascii="Times New Roman" w:hAnsi="Times New Roman" w:cs="Times New Roman" w:hint="default"/>
      </w:rPr>
    </w:lvl>
    <w:lvl w:ilvl="3">
      <w:start w:val="1"/>
      <w:numFmt w:val="decimal"/>
      <w:isLgl/>
      <w:lvlText w:val="%1.%2.%3.%4."/>
      <w:lvlJc w:val="left"/>
      <w:pPr>
        <w:ind w:left="1244" w:hanging="720"/>
      </w:pPr>
      <w:rPr>
        <w:rFonts w:ascii="Times New Roman" w:hAnsi="Times New Roman" w:cs="Times New Roman" w:hint="default"/>
      </w:rPr>
    </w:lvl>
    <w:lvl w:ilvl="4">
      <w:start w:val="1"/>
      <w:numFmt w:val="decimal"/>
      <w:isLgl/>
      <w:lvlText w:val="%1.%2.%3.%4.%5."/>
      <w:lvlJc w:val="left"/>
      <w:pPr>
        <w:ind w:left="1769" w:hanging="1080"/>
      </w:pPr>
      <w:rPr>
        <w:rFonts w:ascii="Times New Roman" w:hAnsi="Times New Roman" w:cs="Times New Roman" w:hint="default"/>
      </w:rPr>
    </w:lvl>
    <w:lvl w:ilvl="5">
      <w:start w:val="1"/>
      <w:numFmt w:val="decimal"/>
      <w:isLgl/>
      <w:lvlText w:val="%1.%2.%3.%4.%5.%6."/>
      <w:lvlJc w:val="left"/>
      <w:pPr>
        <w:ind w:left="1934" w:hanging="1080"/>
      </w:pPr>
      <w:rPr>
        <w:rFonts w:ascii="Times New Roman" w:hAnsi="Times New Roman" w:cs="Times New Roman" w:hint="default"/>
      </w:rPr>
    </w:lvl>
    <w:lvl w:ilvl="6">
      <w:start w:val="1"/>
      <w:numFmt w:val="decimal"/>
      <w:isLgl/>
      <w:lvlText w:val="%1.%2.%3.%4.%5.%6.%7."/>
      <w:lvlJc w:val="left"/>
      <w:pPr>
        <w:ind w:left="2459" w:hanging="1440"/>
      </w:pPr>
      <w:rPr>
        <w:rFonts w:ascii="Times New Roman" w:hAnsi="Times New Roman" w:cs="Times New Roman" w:hint="default"/>
      </w:rPr>
    </w:lvl>
    <w:lvl w:ilvl="7">
      <w:start w:val="1"/>
      <w:numFmt w:val="decimal"/>
      <w:isLgl/>
      <w:lvlText w:val="%1.%2.%3.%4.%5.%6.%7.%8."/>
      <w:lvlJc w:val="left"/>
      <w:pPr>
        <w:ind w:left="2624" w:hanging="1440"/>
      </w:pPr>
      <w:rPr>
        <w:rFonts w:ascii="Times New Roman" w:hAnsi="Times New Roman" w:cs="Times New Roman" w:hint="default"/>
      </w:rPr>
    </w:lvl>
    <w:lvl w:ilvl="8">
      <w:start w:val="1"/>
      <w:numFmt w:val="decimal"/>
      <w:isLgl/>
      <w:lvlText w:val="%1.%2.%3.%4.%5.%6.%7.%8.%9."/>
      <w:lvlJc w:val="left"/>
      <w:pPr>
        <w:ind w:left="3149" w:hanging="1800"/>
      </w:pPr>
      <w:rPr>
        <w:rFonts w:ascii="Times New Roman" w:hAnsi="Times New Roman" w:cs="Times New Roman" w:hint="default"/>
      </w:rPr>
    </w:lvl>
  </w:abstractNum>
  <w:abstractNum w:abstractNumId="31" w15:restartNumberingAfterBreak="0">
    <w:nsid w:val="39733710"/>
    <w:multiLevelType w:val="hybridMultilevel"/>
    <w:tmpl w:val="2C3447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D4405A"/>
    <w:multiLevelType w:val="hybridMultilevel"/>
    <w:tmpl w:val="9F5026F0"/>
    <w:lvl w:ilvl="0" w:tplc="D3F28B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15:restartNumberingAfterBreak="0">
    <w:nsid w:val="3CDB5D93"/>
    <w:multiLevelType w:val="hybridMultilevel"/>
    <w:tmpl w:val="01F8EC2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4BF159E"/>
    <w:multiLevelType w:val="hybridMultilevel"/>
    <w:tmpl w:val="35BCC272"/>
    <w:lvl w:ilvl="0" w:tplc="69346B6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450D59CF"/>
    <w:multiLevelType w:val="hybridMultilevel"/>
    <w:tmpl w:val="DE68C5E8"/>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4AFF4AA3"/>
    <w:multiLevelType w:val="hybridMultilevel"/>
    <w:tmpl w:val="2C3447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BDC0AF9"/>
    <w:multiLevelType w:val="hybridMultilevel"/>
    <w:tmpl w:val="C9AC7170"/>
    <w:lvl w:ilvl="0" w:tplc="71BA5BCE">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D602BCE"/>
    <w:multiLevelType w:val="hybridMultilevel"/>
    <w:tmpl w:val="80F6DC2A"/>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9" w15:restartNumberingAfterBreak="0">
    <w:nsid w:val="4F855D73"/>
    <w:multiLevelType w:val="hybridMultilevel"/>
    <w:tmpl w:val="82D839BE"/>
    <w:lvl w:ilvl="0" w:tplc="B2283724">
      <w:numFmt w:val="bullet"/>
      <w:lvlText w:val=""/>
      <w:lvlJc w:val="left"/>
      <w:pPr>
        <w:ind w:left="430" w:hanging="285"/>
      </w:pPr>
      <w:rPr>
        <w:rFonts w:ascii="Wingdings" w:eastAsia="Wingdings" w:hAnsi="Wingdings" w:cs="Wingdings" w:hint="default"/>
        <w:w w:val="100"/>
        <w:sz w:val="20"/>
        <w:szCs w:val="20"/>
        <w:lang w:val="en-US" w:eastAsia="en-US" w:bidi="ar-SA"/>
      </w:rPr>
    </w:lvl>
    <w:lvl w:ilvl="1" w:tplc="BCF6BAB6">
      <w:numFmt w:val="bullet"/>
      <w:lvlText w:val="•"/>
      <w:lvlJc w:val="left"/>
      <w:pPr>
        <w:ind w:left="662" w:hanging="285"/>
      </w:pPr>
      <w:rPr>
        <w:rFonts w:hint="default"/>
        <w:lang w:val="en-US" w:eastAsia="en-US" w:bidi="ar-SA"/>
      </w:rPr>
    </w:lvl>
    <w:lvl w:ilvl="2" w:tplc="888A9606">
      <w:numFmt w:val="bullet"/>
      <w:lvlText w:val="•"/>
      <w:lvlJc w:val="left"/>
      <w:pPr>
        <w:ind w:left="884" w:hanging="285"/>
      </w:pPr>
      <w:rPr>
        <w:rFonts w:hint="default"/>
        <w:lang w:val="en-US" w:eastAsia="en-US" w:bidi="ar-SA"/>
      </w:rPr>
    </w:lvl>
    <w:lvl w:ilvl="3" w:tplc="CD9EB730">
      <w:numFmt w:val="bullet"/>
      <w:lvlText w:val="•"/>
      <w:lvlJc w:val="left"/>
      <w:pPr>
        <w:ind w:left="1107" w:hanging="285"/>
      </w:pPr>
      <w:rPr>
        <w:rFonts w:hint="default"/>
        <w:lang w:val="en-US" w:eastAsia="en-US" w:bidi="ar-SA"/>
      </w:rPr>
    </w:lvl>
    <w:lvl w:ilvl="4" w:tplc="506E24CE">
      <w:numFmt w:val="bullet"/>
      <w:lvlText w:val="•"/>
      <w:lvlJc w:val="left"/>
      <w:pPr>
        <w:ind w:left="1329" w:hanging="285"/>
      </w:pPr>
      <w:rPr>
        <w:rFonts w:hint="default"/>
        <w:lang w:val="en-US" w:eastAsia="en-US" w:bidi="ar-SA"/>
      </w:rPr>
    </w:lvl>
    <w:lvl w:ilvl="5" w:tplc="5C1049BA">
      <w:numFmt w:val="bullet"/>
      <w:lvlText w:val="•"/>
      <w:lvlJc w:val="left"/>
      <w:pPr>
        <w:ind w:left="1552" w:hanging="285"/>
      </w:pPr>
      <w:rPr>
        <w:rFonts w:hint="default"/>
        <w:lang w:val="en-US" w:eastAsia="en-US" w:bidi="ar-SA"/>
      </w:rPr>
    </w:lvl>
    <w:lvl w:ilvl="6" w:tplc="EE98BB76">
      <w:numFmt w:val="bullet"/>
      <w:lvlText w:val="•"/>
      <w:lvlJc w:val="left"/>
      <w:pPr>
        <w:ind w:left="1774" w:hanging="285"/>
      </w:pPr>
      <w:rPr>
        <w:rFonts w:hint="default"/>
        <w:lang w:val="en-US" w:eastAsia="en-US" w:bidi="ar-SA"/>
      </w:rPr>
    </w:lvl>
    <w:lvl w:ilvl="7" w:tplc="1EA2A39A">
      <w:numFmt w:val="bullet"/>
      <w:lvlText w:val="•"/>
      <w:lvlJc w:val="left"/>
      <w:pPr>
        <w:ind w:left="1996" w:hanging="285"/>
      </w:pPr>
      <w:rPr>
        <w:rFonts w:hint="default"/>
        <w:lang w:val="en-US" w:eastAsia="en-US" w:bidi="ar-SA"/>
      </w:rPr>
    </w:lvl>
    <w:lvl w:ilvl="8" w:tplc="D33ADD06">
      <w:numFmt w:val="bullet"/>
      <w:lvlText w:val="•"/>
      <w:lvlJc w:val="left"/>
      <w:pPr>
        <w:ind w:left="2219" w:hanging="285"/>
      </w:pPr>
      <w:rPr>
        <w:rFonts w:hint="default"/>
        <w:lang w:val="en-US" w:eastAsia="en-US" w:bidi="ar-SA"/>
      </w:rPr>
    </w:lvl>
  </w:abstractNum>
  <w:abstractNum w:abstractNumId="40" w15:restartNumberingAfterBreak="0">
    <w:nsid w:val="50B15D2C"/>
    <w:multiLevelType w:val="hybridMultilevel"/>
    <w:tmpl w:val="42AAF4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2" w15:restartNumberingAfterBreak="0">
    <w:nsid w:val="54E51D52"/>
    <w:multiLevelType w:val="hybridMultilevel"/>
    <w:tmpl w:val="5660335A"/>
    <w:lvl w:ilvl="0" w:tplc="62A4A1D0">
      <w:start w:val="1"/>
      <w:numFmt w:val="decimal"/>
      <w:lvlText w:val="%1)"/>
      <w:lvlJc w:val="left"/>
      <w:pPr>
        <w:ind w:left="1545" w:hanging="465"/>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B9D70CF"/>
    <w:multiLevelType w:val="multilevel"/>
    <w:tmpl w:val="6AC0D0F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BAB09B2"/>
    <w:multiLevelType w:val="hybridMultilevel"/>
    <w:tmpl w:val="C4A22F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F936292"/>
    <w:multiLevelType w:val="hybridMultilevel"/>
    <w:tmpl w:val="568EE1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6" w15:restartNumberingAfterBreak="0">
    <w:nsid w:val="60DA5D4E"/>
    <w:multiLevelType w:val="hybridMultilevel"/>
    <w:tmpl w:val="AA40C320"/>
    <w:lvl w:ilvl="0" w:tplc="3BACB19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5DB3DFD"/>
    <w:multiLevelType w:val="multilevel"/>
    <w:tmpl w:val="842AD010"/>
    <w:lvl w:ilvl="0">
      <w:start w:val="1"/>
      <w:numFmt w:val="decimal"/>
      <w:lvlText w:val="%1."/>
      <w:lvlJc w:val="left"/>
      <w:pPr>
        <w:ind w:left="389" w:hanging="360"/>
      </w:pPr>
      <w:rPr>
        <w:rFonts w:ascii="Times New Roman" w:hAnsi="Times New Roman" w:cs="Times New Roman" w:hint="default"/>
      </w:rPr>
    </w:lvl>
    <w:lvl w:ilvl="1">
      <w:start w:val="1"/>
      <w:numFmt w:val="lowerLetter"/>
      <w:lvlText w:val="%2."/>
      <w:lvlJc w:val="left"/>
      <w:pPr>
        <w:ind w:left="1109" w:hanging="360"/>
      </w:pPr>
      <w:rPr>
        <w:rFonts w:ascii="Times New Roman" w:hAnsi="Times New Roman" w:cs="Times New Roman" w:hint="default"/>
      </w:rPr>
    </w:lvl>
    <w:lvl w:ilvl="2">
      <w:start w:val="1"/>
      <w:numFmt w:val="lowerRoman"/>
      <w:lvlText w:val="%3."/>
      <w:lvlJc w:val="right"/>
      <w:pPr>
        <w:ind w:left="1829" w:hanging="180"/>
      </w:pPr>
      <w:rPr>
        <w:rFonts w:ascii="Times New Roman" w:hAnsi="Times New Roman" w:cs="Times New Roman" w:hint="default"/>
      </w:rPr>
    </w:lvl>
    <w:lvl w:ilvl="3">
      <w:start w:val="1"/>
      <w:numFmt w:val="decimal"/>
      <w:lvlText w:val="%4."/>
      <w:lvlJc w:val="left"/>
      <w:pPr>
        <w:ind w:left="2549" w:hanging="360"/>
      </w:pPr>
      <w:rPr>
        <w:rFonts w:ascii="Times New Roman" w:hAnsi="Times New Roman" w:cs="Times New Roman" w:hint="default"/>
      </w:rPr>
    </w:lvl>
    <w:lvl w:ilvl="4">
      <w:start w:val="1"/>
      <w:numFmt w:val="lowerLetter"/>
      <w:lvlText w:val="%5."/>
      <w:lvlJc w:val="left"/>
      <w:pPr>
        <w:ind w:left="3269" w:hanging="360"/>
      </w:pPr>
      <w:rPr>
        <w:rFonts w:ascii="Times New Roman" w:hAnsi="Times New Roman" w:cs="Times New Roman" w:hint="default"/>
      </w:rPr>
    </w:lvl>
    <w:lvl w:ilvl="5">
      <w:start w:val="1"/>
      <w:numFmt w:val="lowerRoman"/>
      <w:lvlText w:val="%6."/>
      <w:lvlJc w:val="right"/>
      <w:pPr>
        <w:ind w:left="3989" w:hanging="180"/>
      </w:pPr>
      <w:rPr>
        <w:rFonts w:ascii="Times New Roman" w:hAnsi="Times New Roman" w:cs="Times New Roman" w:hint="default"/>
      </w:rPr>
    </w:lvl>
    <w:lvl w:ilvl="6">
      <w:start w:val="1"/>
      <w:numFmt w:val="decimal"/>
      <w:lvlText w:val="%7."/>
      <w:lvlJc w:val="left"/>
      <w:pPr>
        <w:ind w:left="4709" w:hanging="360"/>
      </w:pPr>
      <w:rPr>
        <w:rFonts w:ascii="Times New Roman" w:hAnsi="Times New Roman" w:cs="Times New Roman" w:hint="default"/>
      </w:rPr>
    </w:lvl>
    <w:lvl w:ilvl="7">
      <w:start w:val="1"/>
      <w:numFmt w:val="lowerLetter"/>
      <w:lvlText w:val="%8."/>
      <w:lvlJc w:val="left"/>
      <w:pPr>
        <w:ind w:left="5429" w:hanging="360"/>
      </w:pPr>
      <w:rPr>
        <w:rFonts w:ascii="Times New Roman" w:hAnsi="Times New Roman" w:cs="Times New Roman" w:hint="default"/>
      </w:rPr>
    </w:lvl>
    <w:lvl w:ilvl="8">
      <w:start w:val="1"/>
      <w:numFmt w:val="lowerRoman"/>
      <w:lvlText w:val="%9."/>
      <w:lvlJc w:val="right"/>
      <w:pPr>
        <w:ind w:left="6149" w:hanging="180"/>
      </w:pPr>
      <w:rPr>
        <w:rFonts w:ascii="Times New Roman" w:hAnsi="Times New Roman" w:cs="Times New Roman" w:hint="default"/>
      </w:rPr>
    </w:lvl>
  </w:abstractNum>
  <w:abstractNum w:abstractNumId="48" w15:restartNumberingAfterBreak="0">
    <w:nsid w:val="678111AF"/>
    <w:multiLevelType w:val="hybridMultilevel"/>
    <w:tmpl w:val="2A404EDA"/>
    <w:lvl w:ilvl="0" w:tplc="856ADA0A">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9041C41"/>
    <w:multiLevelType w:val="hybridMultilevel"/>
    <w:tmpl w:val="71CC3CC0"/>
    <w:lvl w:ilvl="0" w:tplc="1F92824E">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9181A49"/>
    <w:multiLevelType w:val="hybridMultilevel"/>
    <w:tmpl w:val="38FEFAA8"/>
    <w:lvl w:ilvl="0" w:tplc="0409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1" w15:restartNumberingAfterBreak="0">
    <w:nsid w:val="699B3F80"/>
    <w:multiLevelType w:val="hybridMultilevel"/>
    <w:tmpl w:val="77904F6A"/>
    <w:lvl w:ilvl="0" w:tplc="2D185B02">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A23131E"/>
    <w:multiLevelType w:val="multilevel"/>
    <w:tmpl w:val="6AC0D0F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B6C6BBF"/>
    <w:multiLevelType w:val="multilevel"/>
    <w:tmpl w:val="88DC06BC"/>
    <w:lvl w:ilvl="0">
      <w:start w:val="1"/>
      <w:numFmt w:val="decimal"/>
      <w:lvlText w:val="%1."/>
      <w:lvlJc w:val="left"/>
      <w:pPr>
        <w:ind w:left="389" w:hanging="360"/>
      </w:pPr>
      <w:rPr>
        <w:rFonts w:ascii="Times New Roman" w:hAnsi="Times New Roman" w:cs="Times New Roman" w:hint="default"/>
      </w:rPr>
    </w:lvl>
    <w:lvl w:ilvl="1">
      <w:start w:val="1"/>
      <w:numFmt w:val="lowerLetter"/>
      <w:lvlText w:val="%2."/>
      <w:lvlJc w:val="left"/>
      <w:pPr>
        <w:ind w:left="1109" w:hanging="360"/>
      </w:pPr>
      <w:rPr>
        <w:rFonts w:ascii="Times New Roman" w:hAnsi="Times New Roman" w:cs="Times New Roman" w:hint="default"/>
      </w:rPr>
    </w:lvl>
    <w:lvl w:ilvl="2">
      <w:start w:val="1"/>
      <w:numFmt w:val="lowerRoman"/>
      <w:lvlText w:val="%3."/>
      <w:lvlJc w:val="right"/>
      <w:pPr>
        <w:ind w:left="1829" w:hanging="180"/>
      </w:pPr>
      <w:rPr>
        <w:rFonts w:ascii="Times New Roman" w:hAnsi="Times New Roman" w:cs="Times New Roman" w:hint="default"/>
      </w:rPr>
    </w:lvl>
    <w:lvl w:ilvl="3">
      <w:start w:val="1"/>
      <w:numFmt w:val="decimal"/>
      <w:lvlText w:val="%4."/>
      <w:lvlJc w:val="left"/>
      <w:pPr>
        <w:ind w:left="2549" w:hanging="360"/>
      </w:pPr>
      <w:rPr>
        <w:rFonts w:ascii="Times New Roman" w:hAnsi="Times New Roman" w:cs="Times New Roman" w:hint="default"/>
      </w:rPr>
    </w:lvl>
    <w:lvl w:ilvl="4">
      <w:start w:val="1"/>
      <w:numFmt w:val="lowerLetter"/>
      <w:lvlText w:val="%5."/>
      <w:lvlJc w:val="left"/>
      <w:pPr>
        <w:ind w:left="3269" w:hanging="360"/>
      </w:pPr>
      <w:rPr>
        <w:rFonts w:ascii="Times New Roman" w:hAnsi="Times New Roman" w:cs="Times New Roman" w:hint="default"/>
      </w:rPr>
    </w:lvl>
    <w:lvl w:ilvl="5">
      <w:start w:val="1"/>
      <w:numFmt w:val="lowerRoman"/>
      <w:lvlText w:val="%6."/>
      <w:lvlJc w:val="right"/>
      <w:pPr>
        <w:ind w:left="3989" w:hanging="180"/>
      </w:pPr>
      <w:rPr>
        <w:rFonts w:ascii="Times New Roman" w:hAnsi="Times New Roman" w:cs="Times New Roman" w:hint="default"/>
      </w:rPr>
    </w:lvl>
    <w:lvl w:ilvl="6">
      <w:start w:val="1"/>
      <w:numFmt w:val="decimal"/>
      <w:lvlText w:val="%7."/>
      <w:lvlJc w:val="left"/>
      <w:pPr>
        <w:ind w:left="4709" w:hanging="360"/>
      </w:pPr>
      <w:rPr>
        <w:rFonts w:ascii="Times New Roman" w:hAnsi="Times New Roman" w:cs="Times New Roman" w:hint="default"/>
      </w:rPr>
    </w:lvl>
    <w:lvl w:ilvl="7">
      <w:start w:val="1"/>
      <w:numFmt w:val="lowerLetter"/>
      <w:lvlText w:val="%8."/>
      <w:lvlJc w:val="left"/>
      <w:pPr>
        <w:ind w:left="5429" w:hanging="360"/>
      </w:pPr>
      <w:rPr>
        <w:rFonts w:ascii="Times New Roman" w:hAnsi="Times New Roman" w:cs="Times New Roman" w:hint="default"/>
      </w:rPr>
    </w:lvl>
    <w:lvl w:ilvl="8">
      <w:start w:val="1"/>
      <w:numFmt w:val="lowerRoman"/>
      <w:lvlText w:val="%9."/>
      <w:lvlJc w:val="right"/>
      <w:pPr>
        <w:ind w:left="6149" w:hanging="180"/>
      </w:pPr>
      <w:rPr>
        <w:rFonts w:ascii="Times New Roman" w:hAnsi="Times New Roman" w:cs="Times New Roman" w:hint="default"/>
      </w:rPr>
    </w:lvl>
  </w:abstractNum>
  <w:abstractNum w:abstractNumId="54" w15:restartNumberingAfterBreak="0">
    <w:nsid w:val="6BD22BD9"/>
    <w:multiLevelType w:val="hybridMultilevel"/>
    <w:tmpl w:val="2DF216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C913EE7"/>
    <w:multiLevelType w:val="hybridMultilevel"/>
    <w:tmpl w:val="5A5AA896"/>
    <w:lvl w:ilvl="0" w:tplc="38AA1B2C">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D58165F"/>
    <w:multiLevelType w:val="hybridMultilevel"/>
    <w:tmpl w:val="63EA9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FDC1D71"/>
    <w:multiLevelType w:val="multilevel"/>
    <w:tmpl w:val="460E147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58" w15:restartNumberingAfterBreak="0">
    <w:nsid w:val="75D077A2"/>
    <w:multiLevelType w:val="hybridMultilevel"/>
    <w:tmpl w:val="6006343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9" w15:restartNumberingAfterBreak="0">
    <w:nsid w:val="77D568BA"/>
    <w:multiLevelType w:val="hybridMultilevel"/>
    <w:tmpl w:val="E71CAD50"/>
    <w:lvl w:ilvl="0" w:tplc="30090019">
      <w:start w:val="3"/>
      <w:numFmt w:val="lowerLetter"/>
      <w:lvlText w:val="%1."/>
      <w:lvlJc w:val="left"/>
      <w:pPr>
        <w:ind w:left="720" w:hanging="360"/>
      </w:pPr>
      <w:rPr>
        <w:rFonts w:hint="default"/>
      </w:rPr>
    </w:lvl>
    <w:lvl w:ilvl="1" w:tplc="30090019">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60" w15:restartNumberingAfterBreak="0">
    <w:nsid w:val="7A7A79A2"/>
    <w:multiLevelType w:val="hybridMultilevel"/>
    <w:tmpl w:val="B4BAD072"/>
    <w:lvl w:ilvl="0" w:tplc="46B61FA6">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B1C2FE0"/>
    <w:multiLevelType w:val="hybridMultilevel"/>
    <w:tmpl w:val="14F6608E"/>
    <w:lvl w:ilvl="0" w:tplc="C8781D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B5D5FB9"/>
    <w:multiLevelType w:val="hybridMultilevel"/>
    <w:tmpl w:val="7C46F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7CAC1902"/>
    <w:multiLevelType w:val="hybridMultilevel"/>
    <w:tmpl w:val="101C42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EEB4080"/>
    <w:multiLevelType w:val="hybridMultilevel"/>
    <w:tmpl w:val="7EF4FDE4"/>
    <w:lvl w:ilvl="0" w:tplc="3BACB198">
      <w:start w:val="10"/>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8739481">
    <w:abstractNumId w:val="28"/>
  </w:num>
  <w:num w:numId="2" w16cid:durableId="647172788">
    <w:abstractNumId w:val="41"/>
  </w:num>
  <w:num w:numId="3" w16cid:durableId="757672534">
    <w:abstractNumId w:val="60"/>
  </w:num>
  <w:num w:numId="4" w16cid:durableId="1860000493">
    <w:abstractNumId w:val="37"/>
  </w:num>
  <w:num w:numId="5" w16cid:durableId="1818647000">
    <w:abstractNumId w:val="49"/>
  </w:num>
  <w:num w:numId="6" w16cid:durableId="849221494">
    <w:abstractNumId w:val="12"/>
  </w:num>
  <w:num w:numId="7" w16cid:durableId="1323581215">
    <w:abstractNumId w:val="13"/>
  </w:num>
  <w:num w:numId="8" w16cid:durableId="1128204584">
    <w:abstractNumId w:val="8"/>
  </w:num>
  <w:num w:numId="9" w16cid:durableId="588733273">
    <w:abstractNumId w:val="52"/>
  </w:num>
  <w:num w:numId="10" w16cid:durableId="1252809535">
    <w:abstractNumId w:val="43"/>
  </w:num>
  <w:num w:numId="11" w16cid:durableId="954872816">
    <w:abstractNumId w:val="38"/>
  </w:num>
  <w:num w:numId="12" w16cid:durableId="66077037">
    <w:abstractNumId w:val="50"/>
  </w:num>
  <w:num w:numId="13" w16cid:durableId="2042516010">
    <w:abstractNumId w:val="45"/>
  </w:num>
  <w:num w:numId="14" w16cid:durableId="1439719253">
    <w:abstractNumId w:val="58"/>
  </w:num>
  <w:num w:numId="15" w16cid:durableId="230701712">
    <w:abstractNumId w:val="25"/>
  </w:num>
  <w:num w:numId="16" w16cid:durableId="119954812">
    <w:abstractNumId w:val="17"/>
  </w:num>
  <w:num w:numId="17" w16cid:durableId="834105983">
    <w:abstractNumId w:val="16"/>
  </w:num>
  <w:num w:numId="18" w16cid:durableId="1307857728">
    <w:abstractNumId w:val="62"/>
  </w:num>
  <w:num w:numId="19" w16cid:durableId="1660842567">
    <w:abstractNumId w:val="42"/>
  </w:num>
  <w:num w:numId="20" w16cid:durableId="1870993401">
    <w:abstractNumId w:val="27"/>
  </w:num>
  <w:num w:numId="21" w16cid:durableId="1947152410">
    <w:abstractNumId w:val="29"/>
  </w:num>
  <w:num w:numId="22" w16cid:durableId="18554327">
    <w:abstractNumId w:val="59"/>
  </w:num>
  <w:num w:numId="23" w16cid:durableId="1875464338">
    <w:abstractNumId w:val="5"/>
  </w:num>
  <w:num w:numId="24" w16cid:durableId="472872775">
    <w:abstractNumId w:val="9"/>
  </w:num>
  <w:num w:numId="25" w16cid:durableId="562909566">
    <w:abstractNumId w:val="54"/>
  </w:num>
  <w:num w:numId="26" w16cid:durableId="316957152">
    <w:abstractNumId w:val="55"/>
  </w:num>
  <w:num w:numId="27" w16cid:durableId="531461758">
    <w:abstractNumId w:val="18"/>
  </w:num>
  <w:num w:numId="28" w16cid:durableId="520823590">
    <w:abstractNumId w:val="24"/>
  </w:num>
  <w:num w:numId="29" w16cid:durableId="664239893">
    <w:abstractNumId w:val="64"/>
  </w:num>
  <w:num w:numId="30" w16cid:durableId="647788151">
    <w:abstractNumId w:val="46"/>
  </w:num>
  <w:num w:numId="31" w16cid:durableId="1770545607">
    <w:abstractNumId w:val="63"/>
  </w:num>
  <w:num w:numId="32" w16cid:durableId="880822688">
    <w:abstractNumId w:val="48"/>
  </w:num>
  <w:num w:numId="33" w16cid:durableId="1393652393">
    <w:abstractNumId w:val="26"/>
  </w:num>
  <w:num w:numId="34" w16cid:durableId="190918720">
    <w:abstractNumId w:val="56"/>
  </w:num>
  <w:num w:numId="35" w16cid:durableId="1397245930">
    <w:abstractNumId w:val="19"/>
  </w:num>
  <w:num w:numId="36" w16cid:durableId="684140218">
    <w:abstractNumId w:val="32"/>
  </w:num>
  <w:num w:numId="37" w16cid:durableId="2053386237">
    <w:abstractNumId w:val="10"/>
  </w:num>
  <w:num w:numId="38" w16cid:durableId="823351699">
    <w:abstractNumId w:val="33"/>
  </w:num>
  <w:num w:numId="39" w16cid:durableId="391540862">
    <w:abstractNumId w:val="15"/>
  </w:num>
  <w:num w:numId="40" w16cid:durableId="1714233302">
    <w:abstractNumId w:val="0"/>
  </w:num>
  <w:num w:numId="41" w16cid:durableId="1920867589">
    <w:abstractNumId w:val="1"/>
  </w:num>
  <w:num w:numId="42" w16cid:durableId="13757388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385447978">
    <w:abstractNumId w:val="23"/>
  </w:num>
  <w:num w:numId="44" w16cid:durableId="977027620">
    <w:abstractNumId w:val="51"/>
  </w:num>
  <w:num w:numId="45" w16cid:durableId="1005937570">
    <w:abstractNumId w:val="11"/>
  </w:num>
  <w:num w:numId="46" w16cid:durableId="599290945">
    <w:abstractNumId w:val="6"/>
  </w:num>
  <w:num w:numId="47" w16cid:durableId="956564168">
    <w:abstractNumId w:val="35"/>
  </w:num>
  <w:num w:numId="48" w16cid:durableId="985621252">
    <w:abstractNumId w:val="3"/>
  </w:num>
  <w:num w:numId="49" w16cid:durableId="1821924058">
    <w:abstractNumId w:val="4"/>
  </w:num>
  <w:num w:numId="50" w16cid:durableId="204944788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933857432">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20405723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847326899">
    <w:abstractNumId w:val="30"/>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9559834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782529541">
    <w:abstractNumId w:val="2"/>
  </w:num>
  <w:num w:numId="56" w16cid:durableId="274488754">
    <w:abstractNumId w:val="14"/>
  </w:num>
  <w:num w:numId="57" w16cid:durableId="475995246">
    <w:abstractNumId w:val="40"/>
  </w:num>
  <w:num w:numId="58" w16cid:durableId="883979177">
    <w:abstractNumId w:val="61"/>
  </w:num>
  <w:num w:numId="59" w16cid:durableId="1845172294">
    <w:abstractNumId w:val="34"/>
  </w:num>
  <w:num w:numId="60" w16cid:durableId="325520345">
    <w:abstractNumId w:val="44"/>
  </w:num>
  <w:num w:numId="61" w16cid:durableId="925267914">
    <w:abstractNumId w:val="7"/>
  </w:num>
  <w:num w:numId="62" w16cid:durableId="33123730">
    <w:abstractNumId w:val="39"/>
  </w:num>
  <w:num w:numId="63" w16cid:durableId="813912505">
    <w:abstractNumId w:val="36"/>
  </w:num>
  <w:num w:numId="64" w16cid:durableId="495924052">
    <w:abstractNumId w:val="31"/>
  </w:num>
  <w:num w:numId="65" w16cid:durableId="1701977129">
    <w:abstractNumId w:val="2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158AD"/>
    <w:rsid w:val="000018B6"/>
    <w:rsid w:val="000023FF"/>
    <w:rsid w:val="000032C0"/>
    <w:rsid w:val="000128DD"/>
    <w:rsid w:val="00016ADB"/>
    <w:rsid w:val="00016FEF"/>
    <w:rsid w:val="000171FC"/>
    <w:rsid w:val="000206A6"/>
    <w:rsid w:val="00020894"/>
    <w:rsid w:val="0002218A"/>
    <w:rsid w:val="0002370A"/>
    <w:rsid w:val="00024CA9"/>
    <w:rsid w:val="00030260"/>
    <w:rsid w:val="00031A7A"/>
    <w:rsid w:val="0003512A"/>
    <w:rsid w:val="00041A3A"/>
    <w:rsid w:val="00042300"/>
    <w:rsid w:val="0004368C"/>
    <w:rsid w:val="00044BB1"/>
    <w:rsid w:val="000450B8"/>
    <w:rsid w:val="00050027"/>
    <w:rsid w:val="000506BE"/>
    <w:rsid w:val="00051F9A"/>
    <w:rsid w:val="0005321F"/>
    <w:rsid w:val="0005373E"/>
    <w:rsid w:val="00053767"/>
    <w:rsid w:val="00054289"/>
    <w:rsid w:val="00054D67"/>
    <w:rsid w:val="0005685A"/>
    <w:rsid w:val="00063DA3"/>
    <w:rsid w:val="00065029"/>
    <w:rsid w:val="00065FD0"/>
    <w:rsid w:val="00067EFA"/>
    <w:rsid w:val="00070AB0"/>
    <w:rsid w:val="0007293A"/>
    <w:rsid w:val="00076D73"/>
    <w:rsid w:val="0008058E"/>
    <w:rsid w:val="000820E4"/>
    <w:rsid w:val="00092DFD"/>
    <w:rsid w:val="00094484"/>
    <w:rsid w:val="000A0686"/>
    <w:rsid w:val="000A2513"/>
    <w:rsid w:val="000A27E9"/>
    <w:rsid w:val="000A3B0F"/>
    <w:rsid w:val="000A3B7F"/>
    <w:rsid w:val="000A3C33"/>
    <w:rsid w:val="000B3119"/>
    <w:rsid w:val="000B45C4"/>
    <w:rsid w:val="000B569E"/>
    <w:rsid w:val="000B5EA0"/>
    <w:rsid w:val="000C19BE"/>
    <w:rsid w:val="000C1B7F"/>
    <w:rsid w:val="000C3774"/>
    <w:rsid w:val="000C4C23"/>
    <w:rsid w:val="000C547C"/>
    <w:rsid w:val="000C69A4"/>
    <w:rsid w:val="000C6F2F"/>
    <w:rsid w:val="000D3C4A"/>
    <w:rsid w:val="000D4486"/>
    <w:rsid w:val="000D7FB4"/>
    <w:rsid w:val="000E09E6"/>
    <w:rsid w:val="000E5C6F"/>
    <w:rsid w:val="000E60E5"/>
    <w:rsid w:val="000E6F18"/>
    <w:rsid w:val="000E7772"/>
    <w:rsid w:val="000E784C"/>
    <w:rsid w:val="000F14E9"/>
    <w:rsid w:val="000F2040"/>
    <w:rsid w:val="000F2ECE"/>
    <w:rsid w:val="000F6C53"/>
    <w:rsid w:val="00101145"/>
    <w:rsid w:val="0010233E"/>
    <w:rsid w:val="00103B59"/>
    <w:rsid w:val="00103EC6"/>
    <w:rsid w:val="00104F18"/>
    <w:rsid w:val="00105C77"/>
    <w:rsid w:val="00106CDA"/>
    <w:rsid w:val="00106DB0"/>
    <w:rsid w:val="00111C7D"/>
    <w:rsid w:val="00113221"/>
    <w:rsid w:val="001148E3"/>
    <w:rsid w:val="00114B5A"/>
    <w:rsid w:val="00115901"/>
    <w:rsid w:val="00115E07"/>
    <w:rsid w:val="001160B5"/>
    <w:rsid w:val="00116C1B"/>
    <w:rsid w:val="00116CEF"/>
    <w:rsid w:val="00121E58"/>
    <w:rsid w:val="00121F3D"/>
    <w:rsid w:val="00125233"/>
    <w:rsid w:val="001252F0"/>
    <w:rsid w:val="001266DB"/>
    <w:rsid w:val="00126993"/>
    <w:rsid w:val="00130072"/>
    <w:rsid w:val="0013750B"/>
    <w:rsid w:val="00147A4E"/>
    <w:rsid w:val="00147F59"/>
    <w:rsid w:val="00150033"/>
    <w:rsid w:val="00150B4E"/>
    <w:rsid w:val="001510F9"/>
    <w:rsid w:val="00151B80"/>
    <w:rsid w:val="00151F6F"/>
    <w:rsid w:val="00153E32"/>
    <w:rsid w:val="001608B7"/>
    <w:rsid w:val="00166155"/>
    <w:rsid w:val="00170EDB"/>
    <w:rsid w:val="001721E5"/>
    <w:rsid w:val="00175AB2"/>
    <w:rsid w:val="00177592"/>
    <w:rsid w:val="00180283"/>
    <w:rsid w:val="00180D6B"/>
    <w:rsid w:val="00181AF4"/>
    <w:rsid w:val="00181BBF"/>
    <w:rsid w:val="001836B2"/>
    <w:rsid w:val="00184AB8"/>
    <w:rsid w:val="00186F77"/>
    <w:rsid w:val="00192D08"/>
    <w:rsid w:val="001937C4"/>
    <w:rsid w:val="0019644E"/>
    <w:rsid w:val="00196ABA"/>
    <w:rsid w:val="00197728"/>
    <w:rsid w:val="001A037A"/>
    <w:rsid w:val="001A0566"/>
    <w:rsid w:val="001A102C"/>
    <w:rsid w:val="001A17AD"/>
    <w:rsid w:val="001A2715"/>
    <w:rsid w:val="001A3645"/>
    <w:rsid w:val="001B01AD"/>
    <w:rsid w:val="001B2784"/>
    <w:rsid w:val="001B493F"/>
    <w:rsid w:val="001B6266"/>
    <w:rsid w:val="001B65C3"/>
    <w:rsid w:val="001D03E1"/>
    <w:rsid w:val="001D33E7"/>
    <w:rsid w:val="001D5B72"/>
    <w:rsid w:val="001E0CE9"/>
    <w:rsid w:val="001E2CA9"/>
    <w:rsid w:val="001E4AF8"/>
    <w:rsid w:val="001E4E63"/>
    <w:rsid w:val="001E71D9"/>
    <w:rsid w:val="001F1281"/>
    <w:rsid w:val="001F1CC5"/>
    <w:rsid w:val="001F326D"/>
    <w:rsid w:val="001F3A0D"/>
    <w:rsid w:val="001F4054"/>
    <w:rsid w:val="001F4F37"/>
    <w:rsid w:val="001F7909"/>
    <w:rsid w:val="00200270"/>
    <w:rsid w:val="002008B1"/>
    <w:rsid w:val="00201087"/>
    <w:rsid w:val="00201439"/>
    <w:rsid w:val="00202052"/>
    <w:rsid w:val="00204452"/>
    <w:rsid w:val="00206583"/>
    <w:rsid w:val="00206B29"/>
    <w:rsid w:val="00207076"/>
    <w:rsid w:val="00207B43"/>
    <w:rsid w:val="002123D2"/>
    <w:rsid w:val="002147A5"/>
    <w:rsid w:val="002175E7"/>
    <w:rsid w:val="00222978"/>
    <w:rsid w:val="00222F4F"/>
    <w:rsid w:val="00225424"/>
    <w:rsid w:val="00231DAE"/>
    <w:rsid w:val="002328BA"/>
    <w:rsid w:val="002330B7"/>
    <w:rsid w:val="00233F81"/>
    <w:rsid w:val="00237461"/>
    <w:rsid w:val="00242D18"/>
    <w:rsid w:val="00243FEF"/>
    <w:rsid w:val="00244792"/>
    <w:rsid w:val="00251BE4"/>
    <w:rsid w:val="00262EEC"/>
    <w:rsid w:val="00264573"/>
    <w:rsid w:val="00265125"/>
    <w:rsid w:val="00267200"/>
    <w:rsid w:val="00267AD2"/>
    <w:rsid w:val="00270DC4"/>
    <w:rsid w:val="002745B1"/>
    <w:rsid w:val="0027492F"/>
    <w:rsid w:val="002751E4"/>
    <w:rsid w:val="00276943"/>
    <w:rsid w:val="00280A16"/>
    <w:rsid w:val="00283793"/>
    <w:rsid w:val="002838BD"/>
    <w:rsid w:val="00283F1B"/>
    <w:rsid w:val="00286AD3"/>
    <w:rsid w:val="00287B8A"/>
    <w:rsid w:val="0029005F"/>
    <w:rsid w:val="00290512"/>
    <w:rsid w:val="002958D6"/>
    <w:rsid w:val="00295D83"/>
    <w:rsid w:val="0029777B"/>
    <w:rsid w:val="002A0CE5"/>
    <w:rsid w:val="002A10E8"/>
    <w:rsid w:val="002A1409"/>
    <w:rsid w:val="002A2CB9"/>
    <w:rsid w:val="002A2EA0"/>
    <w:rsid w:val="002A5883"/>
    <w:rsid w:val="002A7022"/>
    <w:rsid w:val="002B0F2D"/>
    <w:rsid w:val="002B1E77"/>
    <w:rsid w:val="002B3C0A"/>
    <w:rsid w:val="002B53D2"/>
    <w:rsid w:val="002B5809"/>
    <w:rsid w:val="002C1384"/>
    <w:rsid w:val="002C3330"/>
    <w:rsid w:val="002C588D"/>
    <w:rsid w:val="002C7F55"/>
    <w:rsid w:val="002D1A0C"/>
    <w:rsid w:val="002D21F6"/>
    <w:rsid w:val="002D2C6E"/>
    <w:rsid w:val="002D2EE4"/>
    <w:rsid w:val="002D48BF"/>
    <w:rsid w:val="002D4B9F"/>
    <w:rsid w:val="002D65C0"/>
    <w:rsid w:val="002E33CF"/>
    <w:rsid w:val="002E35A6"/>
    <w:rsid w:val="002E3B87"/>
    <w:rsid w:val="002E4541"/>
    <w:rsid w:val="002F3BF0"/>
    <w:rsid w:val="002F4079"/>
    <w:rsid w:val="002F5208"/>
    <w:rsid w:val="003001A9"/>
    <w:rsid w:val="00302541"/>
    <w:rsid w:val="00304B5F"/>
    <w:rsid w:val="00304CBF"/>
    <w:rsid w:val="00310B1A"/>
    <w:rsid w:val="00312E5D"/>
    <w:rsid w:val="0031706C"/>
    <w:rsid w:val="00317795"/>
    <w:rsid w:val="0032142C"/>
    <w:rsid w:val="00322AA4"/>
    <w:rsid w:val="00322DA3"/>
    <w:rsid w:val="00323155"/>
    <w:rsid w:val="003236C3"/>
    <w:rsid w:val="003255CD"/>
    <w:rsid w:val="003258BA"/>
    <w:rsid w:val="003267EF"/>
    <w:rsid w:val="00327261"/>
    <w:rsid w:val="00330200"/>
    <w:rsid w:val="003305D4"/>
    <w:rsid w:val="00332191"/>
    <w:rsid w:val="003335D4"/>
    <w:rsid w:val="003345F5"/>
    <w:rsid w:val="00334B5C"/>
    <w:rsid w:val="00334C8C"/>
    <w:rsid w:val="003353F9"/>
    <w:rsid w:val="00335D28"/>
    <w:rsid w:val="00335D8A"/>
    <w:rsid w:val="003360B5"/>
    <w:rsid w:val="0033655B"/>
    <w:rsid w:val="0033789F"/>
    <w:rsid w:val="00337F60"/>
    <w:rsid w:val="00340724"/>
    <w:rsid w:val="0034076F"/>
    <w:rsid w:val="00341666"/>
    <w:rsid w:val="00343A67"/>
    <w:rsid w:val="00345C74"/>
    <w:rsid w:val="0034640F"/>
    <w:rsid w:val="003474A9"/>
    <w:rsid w:val="00347950"/>
    <w:rsid w:val="003513E7"/>
    <w:rsid w:val="00351B4A"/>
    <w:rsid w:val="00351BE9"/>
    <w:rsid w:val="0035305D"/>
    <w:rsid w:val="00353B64"/>
    <w:rsid w:val="00354F50"/>
    <w:rsid w:val="00355545"/>
    <w:rsid w:val="0036038D"/>
    <w:rsid w:val="00360922"/>
    <w:rsid w:val="00361DD2"/>
    <w:rsid w:val="00362444"/>
    <w:rsid w:val="00366E72"/>
    <w:rsid w:val="003739EA"/>
    <w:rsid w:val="00374DD4"/>
    <w:rsid w:val="00375B08"/>
    <w:rsid w:val="00376466"/>
    <w:rsid w:val="00376D32"/>
    <w:rsid w:val="0037700A"/>
    <w:rsid w:val="00377952"/>
    <w:rsid w:val="00377E4C"/>
    <w:rsid w:val="003818A0"/>
    <w:rsid w:val="003821C5"/>
    <w:rsid w:val="00383257"/>
    <w:rsid w:val="00385EEA"/>
    <w:rsid w:val="0038721D"/>
    <w:rsid w:val="003921F2"/>
    <w:rsid w:val="0039264B"/>
    <w:rsid w:val="003942D7"/>
    <w:rsid w:val="003A110C"/>
    <w:rsid w:val="003A3835"/>
    <w:rsid w:val="003A66BA"/>
    <w:rsid w:val="003A6A2B"/>
    <w:rsid w:val="003A7F0F"/>
    <w:rsid w:val="003B743D"/>
    <w:rsid w:val="003B7C60"/>
    <w:rsid w:val="003C34F5"/>
    <w:rsid w:val="003C615E"/>
    <w:rsid w:val="003D34E0"/>
    <w:rsid w:val="003D3806"/>
    <w:rsid w:val="003D3D4F"/>
    <w:rsid w:val="003D5AEF"/>
    <w:rsid w:val="003D6A22"/>
    <w:rsid w:val="003D6B39"/>
    <w:rsid w:val="003D78CC"/>
    <w:rsid w:val="003E43DA"/>
    <w:rsid w:val="003E45A3"/>
    <w:rsid w:val="003E6F76"/>
    <w:rsid w:val="003F0EE8"/>
    <w:rsid w:val="003F2D42"/>
    <w:rsid w:val="003F585B"/>
    <w:rsid w:val="003F622C"/>
    <w:rsid w:val="003F68DE"/>
    <w:rsid w:val="003F6F6D"/>
    <w:rsid w:val="004017D6"/>
    <w:rsid w:val="00402968"/>
    <w:rsid w:val="004036EE"/>
    <w:rsid w:val="004079E8"/>
    <w:rsid w:val="00410C56"/>
    <w:rsid w:val="00412B6A"/>
    <w:rsid w:val="00414221"/>
    <w:rsid w:val="00415DC9"/>
    <w:rsid w:val="00416C2C"/>
    <w:rsid w:val="004179AF"/>
    <w:rsid w:val="004211E6"/>
    <w:rsid w:val="00424D76"/>
    <w:rsid w:val="00426875"/>
    <w:rsid w:val="004278F0"/>
    <w:rsid w:val="0043139E"/>
    <w:rsid w:val="00432F53"/>
    <w:rsid w:val="00433406"/>
    <w:rsid w:val="00433839"/>
    <w:rsid w:val="00435059"/>
    <w:rsid w:val="0043577B"/>
    <w:rsid w:val="0044028B"/>
    <w:rsid w:val="00440330"/>
    <w:rsid w:val="00444543"/>
    <w:rsid w:val="00444C6F"/>
    <w:rsid w:val="004454AD"/>
    <w:rsid w:val="00446FA6"/>
    <w:rsid w:val="004522DC"/>
    <w:rsid w:val="004526C5"/>
    <w:rsid w:val="00453454"/>
    <w:rsid w:val="00454CFA"/>
    <w:rsid w:val="00456AE5"/>
    <w:rsid w:val="00462654"/>
    <w:rsid w:val="00464B3E"/>
    <w:rsid w:val="004652FF"/>
    <w:rsid w:val="00465C2F"/>
    <w:rsid w:val="00466735"/>
    <w:rsid w:val="00467AE6"/>
    <w:rsid w:val="00471FB4"/>
    <w:rsid w:val="00473510"/>
    <w:rsid w:val="00476118"/>
    <w:rsid w:val="00476C65"/>
    <w:rsid w:val="00480B0A"/>
    <w:rsid w:val="00482053"/>
    <w:rsid w:val="00486F50"/>
    <w:rsid w:val="00490C23"/>
    <w:rsid w:val="004938AB"/>
    <w:rsid w:val="00495553"/>
    <w:rsid w:val="00496690"/>
    <w:rsid w:val="004B2B2F"/>
    <w:rsid w:val="004B3DFB"/>
    <w:rsid w:val="004B5877"/>
    <w:rsid w:val="004B664B"/>
    <w:rsid w:val="004C04B7"/>
    <w:rsid w:val="004C0991"/>
    <w:rsid w:val="004C2F7A"/>
    <w:rsid w:val="004C33FD"/>
    <w:rsid w:val="004C60A9"/>
    <w:rsid w:val="004C78DE"/>
    <w:rsid w:val="004D2190"/>
    <w:rsid w:val="004D2E63"/>
    <w:rsid w:val="004D3489"/>
    <w:rsid w:val="004D3EB6"/>
    <w:rsid w:val="004D74B4"/>
    <w:rsid w:val="004E1391"/>
    <w:rsid w:val="004E3952"/>
    <w:rsid w:val="004E4487"/>
    <w:rsid w:val="004E4B3D"/>
    <w:rsid w:val="004E666D"/>
    <w:rsid w:val="004F0B21"/>
    <w:rsid w:val="004F19D4"/>
    <w:rsid w:val="004F1F36"/>
    <w:rsid w:val="004F41D1"/>
    <w:rsid w:val="004F42D0"/>
    <w:rsid w:val="004F4550"/>
    <w:rsid w:val="004F49BF"/>
    <w:rsid w:val="004F4D97"/>
    <w:rsid w:val="004F6AF0"/>
    <w:rsid w:val="00500028"/>
    <w:rsid w:val="0050002B"/>
    <w:rsid w:val="00500CE5"/>
    <w:rsid w:val="00502E10"/>
    <w:rsid w:val="00503C9A"/>
    <w:rsid w:val="0050499D"/>
    <w:rsid w:val="00504F69"/>
    <w:rsid w:val="00511EAE"/>
    <w:rsid w:val="00514D96"/>
    <w:rsid w:val="005158AD"/>
    <w:rsid w:val="0051698F"/>
    <w:rsid w:val="00517272"/>
    <w:rsid w:val="00517C1B"/>
    <w:rsid w:val="00517F5D"/>
    <w:rsid w:val="005212E2"/>
    <w:rsid w:val="00522FA9"/>
    <w:rsid w:val="005326E3"/>
    <w:rsid w:val="0053328B"/>
    <w:rsid w:val="00535E6D"/>
    <w:rsid w:val="005366A5"/>
    <w:rsid w:val="00537967"/>
    <w:rsid w:val="00541623"/>
    <w:rsid w:val="0054308A"/>
    <w:rsid w:val="0054366C"/>
    <w:rsid w:val="00544515"/>
    <w:rsid w:val="005501CD"/>
    <w:rsid w:val="00552263"/>
    <w:rsid w:val="005534F9"/>
    <w:rsid w:val="0055452E"/>
    <w:rsid w:val="00554D14"/>
    <w:rsid w:val="00555592"/>
    <w:rsid w:val="00561929"/>
    <w:rsid w:val="00561995"/>
    <w:rsid w:val="00561F98"/>
    <w:rsid w:val="00562075"/>
    <w:rsid w:val="00562144"/>
    <w:rsid w:val="00564E6C"/>
    <w:rsid w:val="00565ED6"/>
    <w:rsid w:val="00566088"/>
    <w:rsid w:val="0056628D"/>
    <w:rsid w:val="00570DFC"/>
    <w:rsid w:val="0057141D"/>
    <w:rsid w:val="00573857"/>
    <w:rsid w:val="00575AC3"/>
    <w:rsid w:val="00577375"/>
    <w:rsid w:val="005806B2"/>
    <w:rsid w:val="00581C52"/>
    <w:rsid w:val="00583512"/>
    <w:rsid w:val="005860F0"/>
    <w:rsid w:val="00590FB5"/>
    <w:rsid w:val="005915F1"/>
    <w:rsid w:val="00594780"/>
    <w:rsid w:val="00594B92"/>
    <w:rsid w:val="005952B0"/>
    <w:rsid w:val="00595475"/>
    <w:rsid w:val="00597A14"/>
    <w:rsid w:val="005A13EC"/>
    <w:rsid w:val="005A1A2E"/>
    <w:rsid w:val="005A23ED"/>
    <w:rsid w:val="005A3A97"/>
    <w:rsid w:val="005A5130"/>
    <w:rsid w:val="005A65B5"/>
    <w:rsid w:val="005B0156"/>
    <w:rsid w:val="005B1B97"/>
    <w:rsid w:val="005B295E"/>
    <w:rsid w:val="005B30D3"/>
    <w:rsid w:val="005B6801"/>
    <w:rsid w:val="005B6C4A"/>
    <w:rsid w:val="005C09C2"/>
    <w:rsid w:val="005C0F76"/>
    <w:rsid w:val="005C42BC"/>
    <w:rsid w:val="005D0457"/>
    <w:rsid w:val="005D1586"/>
    <w:rsid w:val="005D3DE7"/>
    <w:rsid w:val="005D59DE"/>
    <w:rsid w:val="005E0464"/>
    <w:rsid w:val="005E1DF3"/>
    <w:rsid w:val="005E31BC"/>
    <w:rsid w:val="005E631D"/>
    <w:rsid w:val="005F0801"/>
    <w:rsid w:val="005F1365"/>
    <w:rsid w:val="005F2215"/>
    <w:rsid w:val="005F29F2"/>
    <w:rsid w:val="005F4577"/>
    <w:rsid w:val="005F5243"/>
    <w:rsid w:val="0060107F"/>
    <w:rsid w:val="006037D5"/>
    <w:rsid w:val="0060444F"/>
    <w:rsid w:val="00605103"/>
    <w:rsid w:val="00606013"/>
    <w:rsid w:val="0060654D"/>
    <w:rsid w:val="00606D79"/>
    <w:rsid w:val="006121AF"/>
    <w:rsid w:val="00620718"/>
    <w:rsid w:val="00621DA1"/>
    <w:rsid w:val="00621DCA"/>
    <w:rsid w:val="0062568D"/>
    <w:rsid w:val="00627E8B"/>
    <w:rsid w:val="00636C57"/>
    <w:rsid w:val="00642CCE"/>
    <w:rsid w:val="00642DC7"/>
    <w:rsid w:val="0064303F"/>
    <w:rsid w:val="00650DF3"/>
    <w:rsid w:val="00653688"/>
    <w:rsid w:val="00654654"/>
    <w:rsid w:val="00654721"/>
    <w:rsid w:val="0066014B"/>
    <w:rsid w:val="00660F9B"/>
    <w:rsid w:val="0066231E"/>
    <w:rsid w:val="00662A94"/>
    <w:rsid w:val="00665E51"/>
    <w:rsid w:val="006667B5"/>
    <w:rsid w:val="006704E0"/>
    <w:rsid w:val="0067136B"/>
    <w:rsid w:val="00672A6B"/>
    <w:rsid w:val="00673BE5"/>
    <w:rsid w:val="0067618B"/>
    <w:rsid w:val="00677FC4"/>
    <w:rsid w:val="006800F4"/>
    <w:rsid w:val="00683204"/>
    <w:rsid w:val="00687E83"/>
    <w:rsid w:val="00694504"/>
    <w:rsid w:val="0069562F"/>
    <w:rsid w:val="00695A8A"/>
    <w:rsid w:val="006966C5"/>
    <w:rsid w:val="006A2F9F"/>
    <w:rsid w:val="006A473E"/>
    <w:rsid w:val="006A590F"/>
    <w:rsid w:val="006B101F"/>
    <w:rsid w:val="006B26BF"/>
    <w:rsid w:val="006B4BD7"/>
    <w:rsid w:val="006B7E28"/>
    <w:rsid w:val="006C0FF6"/>
    <w:rsid w:val="006C670B"/>
    <w:rsid w:val="006D0475"/>
    <w:rsid w:val="006D2A03"/>
    <w:rsid w:val="006D4FBC"/>
    <w:rsid w:val="006E02A7"/>
    <w:rsid w:val="006E03ED"/>
    <w:rsid w:val="006E1ED1"/>
    <w:rsid w:val="006E40CF"/>
    <w:rsid w:val="006E4641"/>
    <w:rsid w:val="006E6B65"/>
    <w:rsid w:val="006E7CBF"/>
    <w:rsid w:val="006F115A"/>
    <w:rsid w:val="006F17AB"/>
    <w:rsid w:val="006F2132"/>
    <w:rsid w:val="006F271C"/>
    <w:rsid w:val="006F3CAD"/>
    <w:rsid w:val="006F409B"/>
    <w:rsid w:val="00701BCC"/>
    <w:rsid w:val="007053B2"/>
    <w:rsid w:val="00706D3F"/>
    <w:rsid w:val="00707DCF"/>
    <w:rsid w:val="00707F2B"/>
    <w:rsid w:val="00711BAF"/>
    <w:rsid w:val="00714996"/>
    <w:rsid w:val="00715E20"/>
    <w:rsid w:val="00717E56"/>
    <w:rsid w:val="00721CD7"/>
    <w:rsid w:val="00722727"/>
    <w:rsid w:val="007233DE"/>
    <w:rsid w:val="00723744"/>
    <w:rsid w:val="0072431A"/>
    <w:rsid w:val="00725DF1"/>
    <w:rsid w:val="00726DA2"/>
    <w:rsid w:val="007312C1"/>
    <w:rsid w:val="00737143"/>
    <w:rsid w:val="007412B8"/>
    <w:rsid w:val="007441AC"/>
    <w:rsid w:val="007509DE"/>
    <w:rsid w:val="0075110E"/>
    <w:rsid w:val="00751674"/>
    <w:rsid w:val="0075170E"/>
    <w:rsid w:val="0075323C"/>
    <w:rsid w:val="00763879"/>
    <w:rsid w:val="0076394D"/>
    <w:rsid w:val="007704D0"/>
    <w:rsid w:val="007714CF"/>
    <w:rsid w:val="007719FD"/>
    <w:rsid w:val="00772B7B"/>
    <w:rsid w:val="00773C67"/>
    <w:rsid w:val="00774A43"/>
    <w:rsid w:val="007759F6"/>
    <w:rsid w:val="00776026"/>
    <w:rsid w:val="00777DFE"/>
    <w:rsid w:val="00783016"/>
    <w:rsid w:val="007912A6"/>
    <w:rsid w:val="00793C35"/>
    <w:rsid w:val="007A062A"/>
    <w:rsid w:val="007A46DD"/>
    <w:rsid w:val="007A4DC6"/>
    <w:rsid w:val="007B13CE"/>
    <w:rsid w:val="007B13FE"/>
    <w:rsid w:val="007B3188"/>
    <w:rsid w:val="007B4B5E"/>
    <w:rsid w:val="007B5F04"/>
    <w:rsid w:val="007B767F"/>
    <w:rsid w:val="007C031C"/>
    <w:rsid w:val="007C1AAF"/>
    <w:rsid w:val="007C33F3"/>
    <w:rsid w:val="007C720B"/>
    <w:rsid w:val="007D19A1"/>
    <w:rsid w:val="007D23FF"/>
    <w:rsid w:val="007D2728"/>
    <w:rsid w:val="007D533E"/>
    <w:rsid w:val="007D649C"/>
    <w:rsid w:val="007D7FF1"/>
    <w:rsid w:val="007E1551"/>
    <w:rsid w:val="007E34A1"/>
    <w:rsid w:val="007E3793"/>
    <w:rsid w:val="007E4BE8"/>
    <w:rsid w:val="007E5792"/>
    <w:rsid w:val="007E5EC7"/>
    <w:rsid w:val="007E7D57"/>
    <w:rsid w:val="007F0C19"/>
    <w:rsid w:val="007F2690"/>
    <w:rsid w:val="007F39A8"/>
    <w:rsid w:val="007F3B6D"/>
    <w:rsid w:val="007F547A"/>
    <w:rsid w:val="007F6613"/>
    <w:rsid w:val="00800F3B"/>
    <w:rsid w:val="00805427"/>
    <w:rsid w:val="0080669E"/>
    <w:rsid w:val="00807C9E"/>
    <w:rsid w:val="0081473C"/>
    <w:rsid w:val="00817433"/>
    <w:rsid w:val="00820FEF"/>
    <w:rsid w:val="0082304E"/>
    <w:rsid w:val="0082562B"/>
    <w:rsid w:val="0082704B"/>
    <w:rsid w:val="008328CC"/>
    <w:rsid w:val="0083334F"/>
    <w:rsid w:val="00834A67"/>
    <w:rsid w:val="00834BC0"/>
    <w:rsid w:val="00837951"/>
    <w:rsid w:val="00842772"/>
    <w:rsid w:val="0084401B"/>
    <w:rsid w:val="00845229"/>
    <w:rsid w:val="0084656C"/>
    <w:rsid w:val="008547A2"/>
    <w:rsid w:val="008555C7"/>
    <w:rsid w:val="008558C3"/>
    <w:rsid w:val="008567D1"/>
    <w:rsid w:val="00857252"/>
    <w:rsid w:val="00857CED"/>
    <w:rsid w:val="00862DF7"/>
    <w:rsid w:val="008645E8"/>
    <w:rsid w:val="00866124"/>
    <w:rsid w:val="00866423"/>
    <w:rsid w:val="008677C1"/>
    <w:rsid w:val="00873CAF"/>
    <w:rsid w:val="008819D0"/>
    <w:rsid w:val="0088247C"/>
    <w:rsid w:val="00892595"/>
    <w:rsid w:val="008A0020"/>
    <w:rsid w:val="008A092F"/>
    <w:rsid w:val="008A3769"/>
    <w:rsid w:val="008A4326"/>
    <w:rsid w:val="008A4B55"/>
    <w:rsid w:val="008A6F06"/>
    <w:rsid w:val="008A720F"/>
    <w:rsid w:val="008A742B"/>
    <w:rsid w:val="008B016C"/>
    <w:rsid w:val="008B0B18"/>
    <w:rsid w:val="008B39EC"/>
    <w:rsid w:val="008B52E2"/>
    <w:rsid w:val="008B53BC"/>
    <w:rsid w:val="008B7206"/>
    <w:rsid w:val="008C10A3"/>
    <w:rsid w:val="008C323D"/>
    <w:rsid w:val="008C4FF7"/>
    <w:rsid w:val="008C5888"/>
    <w:rsid w:val="008D35F5"/>
    <w:rsid w:val="008D6B5E"/>
    <w:rsid w:val="008E31C7"/>
    <w:rsid w:val="008E3512"/>
    <w:rsid w:val="008E4D2E"/>
    <w:rsid w:val="008E63BF"/>
    <w:rsid w:val="008F204F"/>
    <w:rsid w:val="008F5628"/>
    <w:rsid w:val="00901659"/>
    <w:rsid w:val="009017EB"/>
    <w:rsid w:val="00901A91"/>
    <w:rsid w:val="0090473A"/>
    <w:rsid w:val="00904F18"/>
    <w:rsid w:val="009118A0"/>
    <w:rsid w:val="00915E71"/>
    <w:rsid w:val="009169D5"/>
    <w:rsid w:val="00916BF2"/>
    <w:rsid w:val="00921C73"/>
    <w:rsid w:val="00922A15"/>
    <w:rsid w:val="00924974"/>
    <w:rsid w:val="00926533"/>
    <w:rsid w:val="009269A2"/>
    <w:rsid w:val="00926D83"/>
    <w:rsid w:val="009279D9"/>
    <w:rsid w:val="00927BD7"/>
    <w:rsid w:val="00930167"/>
    <w:rsid w:val="0093054C"/>
    <w:rsid w:val="00931029"/>
    <w:rsid w:val="00932478"/>
    <w:rsid w:val="00932DAD"/>
    <w:rsid w:val="00934F36"/>
    <w:rsid w:val="00936805"/>
    <w:rsid w:val="00937EFE"/>
    <w:rsid w:val="0094139D"/>
    <w:rsid w:val="0094142D"/>
    <w:rsid w:val="00944622"/>
    <w:rsid w:val="00946408"/>
    <w:rsid w:val="00947329"/>
    <w:rsid w:val="009534EC"/>
    <w:rsid w:val="00953C38"/>
    <w:rsid w:val="00955301"/>
    <w:rsid w:val="0095544C"/>
    <w:rsid w:val="0095596D"/>
    <w:rsid w:val="00956A4B"/>
    <w:rsid w:val="00957301"/>
    <w:rsid w:val="00960E03"/>
    <w:rsid w:val="00961631"/>
    <w:rsid w:val="00962E43"/>
    <w:rsid w:val="0096335A"/>
    <w:rsid w:val="00964F99"/>
    <w:rsid w:val="00965ABB"/>
    <w:rsid w:val="00966D4F"/>
    <w:rsid w:val="00966E76"/>
    <w:rsid w:val="00972DF1"/>
    <w:rsid w:val="00973934"/>
    <w:rsid w:val="00980E50"/>
    <w:rsid w:val="00984AB4"/>
    <w:rsid w:val="00985D40"/>
    <w:rsid w:val="00986227"/>
    <w:rsid w:val="009869BA"/>
    <w:rsid w:val="0099215C"/>
    <w:rsid w:val="00994AA3"/>
    <w:rsid w:val="00994EFA"/>
    <w:rsid w:val="00995454"/>
    <w:rsid w:val="00995AB5"/>
    <w:rsid w:val="0099720F"/>
    <w:rsid w:val="009A0182"/>
    <w:rsid w:val="009A07FF"/>
    <w:rsid w:val="009A245C"/>
    <w:rsid w:val="009A3E77"/>
    <w:rsid w:val="009A3FB1"/>
    <w:rsid w:val="009A4360"/>
    <w:rsid w:val="009A51C8"/>
    <w:rsid w:val="009B0FA3"/>
    <w:rsid w:val="009B1ACA"/>
    <w:rsid w:val="009B41E7"/>
    <w:rsid w:val="009C092B"/>
    <w:rsid w:val="009C28B1"/>
    <w:rsid w:val="009C3453"/>
    <w:rsid w:val="009C3676"/>
    <w:rsid w:val="009C55CE"/>
    <w:rsid w:val="009C7C45"/>
    <w:rsid w:val="009D0AD1"/>
    <w:rsid w:val="009D1BF9"/>
    <w:rsid w:val="009D24F5"/>
    <w:rsid w:val="009D2FFB"/>
    <w:rsid w:val="009E0E41"/>
    <w:rsid w:val="009E4806"/>
    <w:rsid w:val="009E53F4"/>
    <w:rsid w:val="009E53FE"/>
    <w:rsid w:val="009E7550"/>
    <w:rsid w:val="009F09F8"/>
    <w:rsid w:val="009F2067"/>
    <w:rsid w:val="009F2A64"/>
    <w:rsid w:val="009F31F0"/>
    <w:rsid w:val="00A01336"/>
    <w:rsid w:val="00A0206F"/>
    <w:rsid w:val="00A02452"/>
    <w:rsid w:val="00A0398B"/>
    <w:rsid w:val="00A041BA"/>
    <w:rsid w:val="00A0564C"/>
    <w:rsid w:val="00A12150"/>
    <w:rsid w:val="00A1549A"/>
    <w:rsid w:val="00A21586"/>
    <w:rsid w:val="00A235CB"/>
    <w:rsid w:val="00A23FCC"/>
    <w:rsid w:val="00A24AD9"/>
    <w:rsid w:val="00A2691C"/>
    <w:rsid w:val="00A27C29"/>
    <w:rsid w:val="00A30BFA"/>
    <w:rsid w:val="00A33382"/>
    <w:rsid w:val="00A37A6E"/>
    <w:rsid w:val="00A420D9"/>
    <w:rsid w:val="00A42DCA"/>
    <w:rsid w:val="00A44483"/>
    <w:rsid w:val="00A45136"/>
    <w:rsid w:val="00A45D02"/>
    <w:rsid w:val="00A5075F"/>
    <w:rsid w:val="00A52841"/>
    <w:rsid w:val="00A5315C"/>
    <w:rsid w:val="00A53226"/>
    <w:rsid w:val="00A54A8F"/>
    <w:rsid w:val="00A56576"/>
    <w:rsid w:val="00A57638"/>
    <w:rsid w:val="00A57DA3"/>
    <w:rsid w:val="00A61CBD"/>
    <w:rsid w:val="00A625FE"/>
    <w:rsid w:val="00A65C43"/>
    <w:rsid w:val="00A661D3"/>
    <w:rsid w:val="00A67B22"/>
    <w:rsid w:val="00A71958"/>
    <w:rsid w:val="00A74A54"/>
    <w:rsid w:val="00A76869"/>
    <w:rsid w:val="00A820FB"/>
    <w:rsid w:val="00A836C6"/>
    <w:rsid w:val="00A83C22"/>
    <w:rsid w:val="00A84E38"/>
    <w:rsid w:val="00A902D0"/>
    <w:rsid w:val="00A905CC"/>
    <w:rsid w:val="00A90F98"/>
    <w:rsid w:val="00A920AC"/>
    <w:rsid w:val="00A93717"/>
    <w:rsid w:val="00A94BEC"/>
    <w:rsid w:val="00A95B38"/>
    <w:rsid w:val="00A9776F"/>
    <w:rsid w:val="00A977DD"/>
    <w:rsid w:val="00AA446F"/>
    <w:rsid w:val="00AA4A35"/>
    <w:rsid w:val="00AA6F21"/>
    <w:rsid w:val="00AA74CF"/>
    <w:rsid w:val="00AA7F9E"/>
    <w:rsid w:val="00AB24E7"/>
    <w:rsid w:val="00AB762F"/>
    <w:rsid w:val="00AC0617"/>
    <w:rsid w:val="00AC17FA"/>
    <w:rsid w:val="00AC205C"/>
    <w:rsid w:val="00AC25FA"/>
    <w:rsid w:val="00AC2DFF"/>
    <w:rsid w:val="00AC371D"/>
    <w:rsid w:val="00AC5FF9"/>
    <w:rsid w:val="00AD10DF"/>
    <w:rsid w:val="00AD458B"/>
    <w:rsid w:val="00AD552E"/>
    <w:rsid w:val="00AD5601"/>
    <w:rsid w:val="00AE19BD"/>
    <w:rsid w:val="00AE700D"/>
    <w:rsid w:val="00AF1E6B"/>
    <w:rsid w:val="00AF1FA9"/>
    <w:rsid w:val="00AF5BDD"/>
    <w:rsid w:val="00AF78D6"/>
    <w:rsid w:val="00B01086"/>
    <w:rsid w:val="00B029E3"/>
    <w:rsid w:val="00B02DCC"/>
    <w:rsid w:val="00B02E65"/>
    <w:rsid w:val="00B1470E"/>
    <w:rsid w:val="00B14EF2"/>
    <w:rsid w:val="00B158BB"/>
    <w:rsid w:val="00B16C51"/>
    <w:rsid w:val="00B24E56"/>
    <w:rsid w:val="00B25A71"/>
    <w:rsid w:val="00B267EE"/>
    <w:rsid w:val="00B30854"/>
    <w:rsid w:val="00B31755"/>
    <w:rsid w:val="00B339B1"/>
    <w:rsid w:val="00B37306"/>
    <w:rsid w:val="00B414E4"/>
    <w:rsid w:val="00B41A6D"/>
    <w:rsid w:val="00B42C07"/>
    <w:rsid w:val="00B4533C"/>
    <w:rsid w:val="00B45396"/>
    <w:rsid w:val="00B45A90"/>
    <w:rsid w:val="00B46034"/>
    <w:rsid w:val="00B46C16"/>
    <w:rsid w:val="00B55707"/>
    <w:rsid w:val="00B55997"/>
    <w:rsid w:val="00B627DB"/>
    <w:rsid w:val="00B63054"/>
    <w:rsid w:val="00B63DD3"/>
    <w:rsid w:val="00B71353"/>
    <w:rsid w:val="00B72243"/>
    <w:rsid w:val="00B7261D"/>
    <w:rsid w:val="00B73AFF"/>
    <w:rsid w:val="00B74A07"/>
    <w:rsid w:val="00B77952"/>
    <w:rsid w:val="00B80CFA"/>
    <w:rsid w:val="00B81154"/>
    <w:rsid w:val="00B8291B"/>
    <w:rsid w:val="00B83E9E"/>
    <w:rsid w:val="00B84A07"/>
    <w:rsid w:val="00B84DEA"/>
    <w:rsid w:val="00B85494"/>
    <w:rsid w:val="00B92890"/>
    <w:rsid w:val="00B97582"/>
    <w:rsid w:val="00BA2D1E"/>
    <w:rsid w:val="00BA4EA7"/>
    <w:rsid w:val="00BA7ADD"/>
    <w:rsid w:val="00BB1B9B"/>
    <w:rsid w:val="00BB1BA2"/>
    <w:rsid w:val="00BB2D07"/>
    <w:rsid w:val="00BC0654"/>
    <w:rsid w:val="00BC3C89"/>
    <w:rsid w:val="00BD066A"/>
    <w:rsid w:val="00BD2AA1"/>
    <w:rsid w:val="00BD5278"/>
    <w:rsid w:val="00BD59B9"/>
    <w:rsid w:val="00BE0FBC"/>
    <w:rsid w:val="00BE1034"/>
    <w:rsid w:val="00BE138E"/>
    <w:rsid w:val="00BE228D"/>
    <w:rsid w:val="00BE28A7"/>
    <w:rsid w:val="00BE345D"/>
    <w:rsid w:val="00BE3D1F"/>
    <w:rsid w:val="00BE42AB"/>
    <w:rsid w:val="00BE4DE9"/>
    <w:rsid w:val="00BF0F2E"/>
    <w:rsid w:val="00BF12E8"/>
    <w:rsid w:val="00BF5AEC"/>
    <w:rsid w:val="00BF7B02"/>
    <w:rsid w:val="00C0009C"/>
    <w:rsid w:val="00C01CEF"/>
    <w:rsid w:val="00C068DB"/>
    <w:rsid w:val="00C137E3"/>
    <w:rsid w:val="00C155B7"/>
    <w:rsid w:val="00C15C98"/>
    <w:rsid w:val="00C16A2B"/>
    <w:rsid w:val="00C17055"/>
    <w:rsid w:val="00C248C5"/>
    <w:rsid w:val="00C261A4"/>
    <w:rsid w:val="00C31A5D"/>
    <w:rsid w:val="00C31E1D"/>
    <w:rsid w:val="00C34182"/>
    <w:rsid w:val="00C37D2A"/>
    <w:rsid w:val="00C4309E"/>
    <w:rsid w:val="00C50127"/>
    <w:rsid w:val="00C5279D"/>
    <w:rsid w:val="00C52CD9"/>
    <w:rsid w:val="00C53820"/>
    <w:rsid w:val="00C53DE2"/>
    <w:rsid w:val="00C54006"/>
    <w:rsid w:val="00C55CA2"/>
    <w:rsid w:val="00C56A57"/>
    <w:rsid w:val="00C606F7"/>
    <w:rsid w:val="00C60C41"/>
    <w:rsid w:val="00C64176"/>
    <w:rsid w:val="00C65A98"/>
    <w:rsid w:val="00C667C2"/>
    <w:rsid w:val="00C67216"/>
    <w:rsid w:val="00C729FD"/>
    <w:rsid w:val="00C74E48"/>
    <w:rsid w:val="00C75F8C"/>
    <w:rsid w:val="00C77CBD"/>
    <w:rsid w:val="00C77D93"/>
    <w:rsid w:val="00C829B2"/>
    <w:rsid w:val="00C8381E"/>
    <w:rsid w:val="00C97061"/>
    <w:rsid w:val="00CA00DE"/>
    <w:rsid w:val="00CA064B"/>
    <w:rsid w:val="00CA20CF"/>
    <w:rsid w:val="00CA3A71"/>
    <w:rsid w:val="00CA5788"/>
    <w:rsid w:val="00CA6181"/>
    <w:rsid w:val="00CB3236"/>
    <w:rsid w:val="00CB412A"/>
    <w:rsid w:val="00CB4C0D"/>
    <w:rsid w:val="00CC066C"/>
    <w:rsid w:val="00CC0B95"/>
    <w:rsid w:val="00CC262B"/>
    <w:rsid w:val="00CC5C71"/>
    <w:rsid w:val="00CD03AF"/>
    <w:rsid w:val="00CD2E55"/>
    <w:rsid w:val="00CD49C5"/>
    <w:rsid w:val="00CD4A35"/>
    <w:rsid w:val="00CD53E4"/>
    <w:rsid w:val="00CE0883"/>
    <w:rsid w:val="00CE325D"/>
    <w:rsid w:val="00CE46D6"/>
    <w:rsid w:val="00CE506A"/>
    <w:rsid w:val="00CE5364"/>
    <w:rsid w:val="00CE617D"/>
    <w:rsid w:val="00CE6AA6"/>
    <w:rsid w:val="00CE7BB1"/>
    <w:rsid w:val="00CF076E"/>
    <w:rsid w:val="00CF07A0"/>
    <w:rsid w:val="00D028B7"/>
    <w:rsid w:val="00D03144"/>
    <w:rsid w:val="00D031FF"/>
    <w:rsid w:val="00D0448B"/>
    <w:rsid w:val="00D06CBE"/>
    <w:rsid w:val="00D11E97"/>
    <w:rsid w:val="00D145DE"/>
    <w:rsid w:val="00D147F0"/>
    <w:rsid w:val="00D14F0F"/>
    <w:rsid w:val="00D16771"/>
    <w:rsid w:val="00D16880"/>
    <w:rsid w:val="00D16B2C"/>
    <w:rsid w:val="00D2460A"/>
    <w:rsid w:val="00D25060"/>
    <w:rsid w:val="00D256D7"/>
    <w:rsid w:val="00D25998"/>
    <w:rsid w:val="00D25F3C"/>
    <w:rsid w:val="00D36749"/>
    <w:rsid w:val="00D4275C"/>
    <w:rsid w:val="00D43298"/>
    <w:rsid w:val="00D432F7"/>
    <w:rsid w:val="00D47538"/>
    <w:rsid w:val="00D47E75"/>
    <w:rsid w:val="00D5064E"/>
    <w:rsid w:val="00D51C12"/>
    <w:rsid w:val="00D52420"/>
    <w:rsid w:val="00D55BE2"/>
    <w:rsid w:val="00D56E61"/>
    <w:rsid w:val="00D6012F"/>
    <w:rsid w:val="00D60AA8"/>
    <w:rsid w:val="00D61A8C"/>
    <w:rsid w:val="00D67404"/>
    <w:rsid w:val="00D7296C"/>
    <w:rsid w:val="00D75D3E"/>
    <w:rsid w:val="00D768A5"/>
    <w:rsid w:val="00D77B12"/>
    <w:rsid w:val="00D81BE3"/>
    <w:rsid w:val="00D83B1E"/>
    <w:rsid w:val="00D85733"/>
    <w:rsid w:val="00D871DA"/>
    <w:rsid w:val="00D90EEB"/>
    <w:rsid w:val="00D93612"/>
    <w:rsid w:val="00D96C04"/>
    <w:rsid w:val="00D9751D"/>
    <w:rsid w:val="00D97D68"/>
    <w:rsid w:val="00DA587A"/>
    <w:rsid w:val="00DA775A"/>
    <w:rsid w:val="00DB3E54"/>
    <w:rsid w:val="00DB730F"/>
    <w:rsid w:val="00DC4BAE"/>
    <w:rsid w:val="00DD055C"/>
    <w:rsid w:val="00DD27DF"/>
    <w:rsid w:val="00DD2BC6"/>
    <w:rsid w:val="00DD5057"/>
    <w:rsid w:val="00DD6231"/>
    <w:rsid w:val="00DE18BD"/>
    <w:rsid w:val="00DE2B06"/>
    <w:rsid w:val="00DE71D5"/>
    <w:rsid w:val="00DF06AC"/>
    <w:rsid w:val="00DF1CEE"/>
    <w:rsid w:val="00DF3845"/>
    <w:rsid w:val="00DF5BEE"/>
    <w:rsid w:val="00DF6D25"/>
    <w:rsid w:val="00DF7563"/>
    <w:rsid w:val="00DF7BFF"/>
    <w:rsid w:val="00E0120E"/>
    <w:rsid w:val="00E02942"/>
    <w:rsid w:val="00E04465"/>
    <w:rsid w:val="00E04477"/>
    <w:rsid w:val="00E0447D"/>
    <w:rsid w:val="00E055B2"/>
    <w:rsid w:val="00E11A6D"/>
    <w:rsid w:val="00E11A86"/>
    <w:rsid w:val="00E11C83"/>
    <w:rsid w:val="00E13A74"/>
    <w:rsid w:val="00E14F4E"/>
    <w:rsid w:val="00E16701"/>
    <w:rsid w:val="00E208F7"/>
    <w:rsid w:val="00E20D16"/>
    <w:rsid w:val="00E22050"/>
    <w:rsid w:val="00E22955"/>
    <w:rsid w:val="00E2491C"/>
    <w:rsid w:val="00E34416"/>
    <w:rsid w:val="00E34F0A"/>
    <w:rsid w:val="00E351A5"/>
    <w:rsid w:val="00E35261"/>
    <w:rsid w:val="00E36103"/>
    <w:rsid w:val="00E36C4B"/>
    <w:rsid w:val="00E404F4"/>
    <w:rsid w:val="00E40C9F"/>
    <w:rsid w:val="00E454D2"/>
    <w:rsid w:val="00E4676C"/>
    <w:rsid w:val="00E51271"/>
    <w:rsid w:val="00E53001"/>
    <w:rsid w:val="00E54E0B"/>
    <w:rsid w:val="00E5538D"/>
    <w:rsid w:val="00E57AA7"/>
    <w:rsid w:val="00E62D2C"/>
    <w:rsid w:val="00E63218"/>
    <w:rsid w:val="00E674E5"/>
    <w:rsid w:val="00E73C7C"/>
    <w:rsid w:val="00E77CEA"/>
    <w:rsid w:val="00E77D89"/>
    <w:rsid w:val="00E85F98"/>
    <w:rsid w:val="00E91200"/>
    <w:rsid w:val="00E91640"/>
    <w:rsid w:val="00E94D6B"/>
    <w:rsid w:val="00E956E6"/>
    <w:rsid w:val="00E96ACA"/>
    <w:rsid w:val="00E9739C"/>
    <w:rsid w:val="00E9760F"/>
    <w:rsid w:val="00EA6513"/>
    <w:rsid w:val="00EA698C"/>
    <w:rsid w:val="00EA6A1D"/>
    <w:rsid w:val="00EB0F2D"/>
    <w:rsid w:val="00EB543C"/>
    <w:rsid w:val="00EC7076"/>
    <w:rsid w:val="00EC7558"/>
    <w:rsid w:val="00ED08D2"/>
    <w:rsid w:val="00ED43CB"/>
    <w:rsid w:val="00ED4F74"/>
    <w:rsid w:val="00EE0BD1"/>
    <w:rsid w:val="00EE5DCF"/>
    <w:rsid w:val="00EF0DC0"/>
    <w:rsid w:val="00EF2ADF"/>
    <w:rsid w:val="00EF75AA"/>
    <w:rsid w:val="00EF78EC"/>
    <w:rsid w:val="00F00A57"/>
    <w:rsid w:val="00F02620"/>
    <w:rsid w:val="00F064B3"/>
    <w:rsid w:val="00F108EC"/>
    <w:rsid w:val="00F10EB7"/>
    <w:rsid w:val="00F11C5B"/>
    <w:rsid w:val="00F11E6C"/>
    <w:rsid w:val="00F12D18"/>
    <w:rsid w:val="00F12F8A"/>
    <w:rsid w:val="00F15BCC"/>
    <w:rsid w:val="00F17D36"/>
    <w:rsid w:val="00F20424"/>
    <w:rsid w:val="00F207EB"/>
    <w:rsid w:val="00F23019"/>
    <w:rsid w:val="00F23F68"/>
    <w:rsid w:val="00F24BD7"/>
    <w:rsid w:val="00F27943"/>
    <w:rsid w:val="00F30A1A"/>
    <w:rsid w:val="00F31B47"/>
    <w:rsid w:val="00F33377"/>
    <w:rsid w:val="00F33974"/>
    <w:rsid w:val="00F37D36"/>
    <w:rsid w:val="00F43954"/>
    <w:rsid w:val="00F45407"/>
    <w:rsid w:val="00F45E28"/>
    <w:rsid w:val="00F474DF"/>
    <w:rsid w:val="00F50F71"/>
    <w:rsid w:val="00F539D8"/>
    <w:rsid w:val="00F543D6"/>
    <w:rsid w:val="00F544A5"/>
    <w:rsid w:val="00F55D27"/>
    <w:rsid w:val="00F607E4"/>
    <w:rsid w:val="00F60897"/>
    <w:rsid w:val="00F7081E"/>
    <w:rsid w:val="00F7221F"/>
    <w:rsid w:val="00F73A20"/>
    <w:rsid w:val="00F74B6A"/>
    <w:rsid w:val="00F75F0C"/>
    <w:rsid w:val="00F76C5B"/>
    <w:rsid w:val="00F80D91"/>
    <w:rsid w:val="00F82D1D"/>
    <w:rsid w:val="00F83FDE"/>
    <w:rsid w:val="00F8472D"/>
    <w:rsid w:val="00F868C5"/>
    <w:rsid w:val="00F86D86"/>
    <w:rsid w:val="00F86DEC"/>
    <w:rsid w:val="00F8756E"/>
    <w:rsid w:val="00F91891"/>
    <w:rsid w:val="00F92731"/>
    <w:rsid w:val="00F96D8B"/>
    <w:rsid w:val="00F97133"/>
    <w:rsid w:val="00FA435C"/>
    <w:rsid w:val="00FA5CCD"/>
    <w:rsid w:val="00FB26AE"/>
    <w:rsid w:val="00FB435C"/>
    <w:rsid w:val="00FB5347"/>
    <w:rsid w:val="00FB63E0"/>
    <w:rsid w:val="00FB716F"/>
    <w:rsid w:val="00FC35D5"/>
    <w:rsid w:val="00FC7155"/>
    <w:rsid w:val="00FD0EF7"/>
    <w:rsid w:val="00FD120C"/>
    <w:rsid w:val="00FD5B83"/>
    <w:rsid w:val="00FD71CB"/>
    <w:rsid w:val="00FD7E26"/>
    <w:rsid w:val="00FE286B"/>
    <w:rsid w:val="00FE372C"/>
    <w:rsid w:val="00FE508A"/>
    <w:rsid w:val="00FE67F3"/>
    <w:rsid w:val="00FF0733"/>
    <w:rsid w:val="00FF0D29"/>
    <w:rsid w:val="00FF3F07"/>
    <w:rsid w:val="00FF6666"/>
    <w:rsid w:val="00FF7B59"/>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B9D6EC"/>
  <w15:docId w15:val="{C1180FA1-A19C-4588-B195-84661BF2D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158AD"/>
    <w:pPr>
      <w:spacing w:before="100" w:beforeAutospacing="1" w:after="100" w:afterAutospacing="1" w:line="240" w:lineRule="auto"/>
      <w:ind w:left="-57" w:right="-57"/>
      <w:jc w:val="center"/>
    </w:pPr>
    <w:rPr>
      <w:rFonts w:ascii="Calibri" w:eastAsia="Calibri" w:hAnsi="Calibri" w:cs="Times New Roman"/>
    </w:rPr>
  </w:style>
  <w:style w:type="paragraph" w:styleId="Heading1">
    <w:name w:val="heading 1"/>
    <w:aliases w:val="2 ABSTRAK ENGLISH"/>
    <w:basedOn w:val="Normal"/>
    <w:next w:val="Normal"/>
    <w:link w:val="Heading1Char"/>
    <w:uiPriority w:val="9"/>
    <w:qFormat/>
    <w:rsid w:val="005158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F4F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3B0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5167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25424"/>
    <w:pPr>
      <w:keepNext/>
      <w:keepLines/>
      <w:spacing w:before="220" w:beforeAutospacing="0" w:after="40" w:afterAutospacing="0" w:line="276" w:lineRule="auto"/>
      <w:ind w:left="0" w:right="0"/>
      <w:jc w:val="left"/>
      <w:outlineLvl w:val="4"/>
    </w:pPr>
    <w:rPr>
      <w:rFonts w:ascii="Arial" w:eastAsia="Arial" w:hAnsi="Arial" w:cs="Arial"/>
      <w:b/>
      <w:lang w:val="en"/>
    </w:rPr>
  </w:style>
  <w:style w:type="paragraph" w:styleId="Heading6">
    <w:name w:val="heading 6"/>
    <w:basedOn w:val="Normal"/>
    <w:next w:val="Normal"/>
    <w:link w:val="Heading6Char"/>
    <w:uiPriority w:val="9"/>
    <w:semiHidden/>
    <w:unhideWhenUsed/>
    <w:qFormat/>
    <w:rsid w:val="00225424"/>
    <w:pPr>
      <w:keepNext/>
      <w:keepLines/>
      <w:spacing w:before="200" w:beforeAutospacing="0" w:after="40" w:afterAutospacing="0" w:line="276" w:lineRule="auto"/>
      <w:ind w:left="0" w:right="0"/>
      <w:jc w:val="left"/>
      <w:outlineLvl w:val="5"/>
    </w:pPr>
    <w:rPr>
      <w:rFonts w:ascii="Arial" w:eastAsia="Arial" w:hAnsi="Arial" w:cs="Arial"/>
      <w:b/>
      <w:sz w:val="20"/>
      <w:szCs w:val="2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ABSTRAK ENGLISH Char"/>
    <w:basedOn w:val="DefaultParagraphFont"/>
    <w:link w:val="Heading1"/>
    <w:uiPriority w:val="9"/>
    <w:rsid w:val="005158A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F4F3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A3B0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qFormat/>
    <w:rsid w:val="0075167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qFormat/>
    <w:rsid w:val="00225424"/>
    <w:rPr>
      <w:rFonts w:ascii="Arial" w:eastAsia="Arial" w:hAnsi="Arial" w:cs="Arial"/>
      <w:b/>
      <w:lang w:val="en"/>
    </w:rPr>
  </w:style>
  <w:style w:type="character" w:customStyle="1" w:styleId="Heading6Char">
    <w:name w:val="Heading 6 Char"/>
    <w:basedOn w:val="DefaultParagraphFont"/>
    <w:link w:val="Heading6"/>
    <w:uiPriority w:val="9"/>
    <w:semiHidden/>
    <w:rsid w:val="00225424"/>
    <w:rPr>
      <w:rFonts w:ascii="Arial" w:eastAsia="Arial" w:hAnsi="Arial" w:cs="Arial"/>
      <w:b/>
      <w:sz w:val="20"/>
      <w:szCs w:val="20"/>
      <w:lang w:val="en"/>
    </w:rPr>
  </w:style>
  <w:style w:type="paragraph" w:customStyle="1" w:styleId="AbstakIndo">
    <w:name w:val="Abstak Indo"/>
    <w:basedOn w:val="Normal"/>
    <w:link w:val="AbstakIndoChar"/>
    <w:uiPriority w:val="99"/>
    <w:rsid w:val="005158AD"/>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character" w:customStyle="1" w:styleId="AbstakIndoChar">
    <w:name w:val="Abstak Indo Char"/>
    <w:link w:val="AbstakIndo"/>
    <w:uiPriority w:val="99"/>
    <w:rsid w:val="005158AD"/>
    <w:rPr>
      <w:rFonts w:ascii="Minion Pro" w:eastAsia="Calibri" w:hAnsi="Minion Pro" w:cs="Minion Pro"/>
      <w:color w:val="000000"/>
      <w:sz w:val="20"/>
      <w:szCs w:val="20"/>
      <w:lang w:val="en-GB"/>
    </w:rPr>
  </w:style>
  <w:style w:type="paragraph" w:customStyle="1" w:styleId="1judul">
    <w:name w:val="1 judul"/>
    <w:basedOn w:val="Normal"/>
    <w:link w:val="1judulChar"/>
    <w:qFormat/>
    <w:rsid w:val="005158AD"/>
    <w:pPr>
      <w:suppressAutoHyphens/>
      <w:autoSpaceDE w:val="0"/>
      <w:autoSpaceDN w:val="0"/>
      <w:adjustRightInd w:val="0"/>
      <w:spacing w:before="0" w:beforeAutospacing="0" w:after="0" w:afterAutospacing="0"/>
      <w:ind w:left="0" w:right="0"/>
      <w:textAlignment w:val="center"/>
    </w:pPr>
    <w:rPr>
      <w:rFonts w:ascii="Cambria" w:hAnsi="Cambria"/>
      <w:b/>
      <w:bCs/>
      <w:color w:val="000000"/>
      <w:sz w:val="32"/>
      <w:szCs w:val="24"/>
      <w:lang w:val="en-GB"/>
    </w:rPr>
  </w:style>
  <w:style w:type="character" w:customStyle="1" w:styleId="1judulChar">
    <w:name w:val="1 judul Char"/>
    <w:link w:val="1judul"/>
    <w:rsid w:val="005158AD"/>
    <w:rPr>
      <w:rFonts w:ascii="Cambria" w:eastAsia="Calibri" w:hAnsi="Cambria" w:cs="Times New Roman"/>
      <w:b/>
      <w:bCs/>
      <w:color w:val="000000"/>
      <w:sz w:val="32"/>
      <w:szCs w:val="24"/>
      <w:lang w:val="en-GB"/>
    </w:rPr>
  </w:style>
  <w:style w:type="paragraph" w:customStyle="1" w:styleId="2penulis">
    <w:name w:val="2 penulis"/>
    <w:basedOn w:val="Normal"/>
    <w:link w:val="2penulisChar"/>
    <w:qFormat/>
    <w:rsid w:val="005158AD"/>
    <w:pPr>
      <w:autoSpaceDE w:val="0"/>
      <w:autoSpaceDN w:val="0"/>
      <w:adjustRightInd w:val="0"/>
      <w:spacing w:before="0" w:beforeAutospacing="0" w:after="0" w:afterAutospacing="0" w:line="288" w:lineRule="auto"/>
      <w:ind w:left="0" w:right="0"/>
      <w:textAlignment w:val="center"/>
    </w:pPr>
    <w:rPr>
      <w:rFonts w:ascii="Cambria" w:hAnsi="Cambria"/>
      <w:b/>
      <w:sz w:val="24"/>
      <w:szCs w:val="20"/>
    </w:rPr>
  </w:style>
  <w:style w:type="character" w:customStyle="1" w:styleId="2penulisChar">
    <w:name w:val="2 penulis Char"/>
    <w:link w:val="2penulis"/>
    <w:qFormat/>
    <w:rsid w:val="005158AD"/>
    <w:rPr>
      <w:rFonts w:ascii="Cambria" w:eastAsia="Calibri" w:hAnsi="Cambria" w:cs="Times New Roman"/>
      <w:b/>
      <w:sz w:val="24"/>
      <w:szCs w:val="20"/>
    </w:rPr>
  </w:style>
  <w:style w:type="paragraph" w:customStyle="1" w:styleId="alamat">
    <w:name w:val="alamat"/>
    <w:basedOn w:val="Normal"/>
    <w:link w:val="alamatChar"/>
    <w:qFormat/>
    <w:rsid w:val="005158AD"/>
    <w:pPr>
      <w:tabs>
        <w:tab w:val="left" w:pos="3882"/>
      </w:tabs>
      <w:autoSpaceDE w:val="0"/>
      <w:autoSpaceDN w:val="0"/>
      <w:adjustRightInd w:val="0"/>
      <w:spacing w:before="0" w:beforeAutospacing="0" w:after="0" w:afterAutospacing="0"/>
      <w:ind w:left="0" w:right="0"/>
      <w:textAlignment w:val="center"/>
    </w:pPr>
    <w:rPr>
      <w:rFonts w:ascii="Cambria" w:hAnsi="Cambria" w:cs="Calisto MT"/>
      <w:color w:val="000000"/>
      <w:szCs w:val="20"/>
      <w:lang w:bidi="en-US"/>
    </w:rPr>
  </w:style>
  <w:style w:type="character" w:customStyle="1" w:styleId="alamatChar">
    <w:name w:val="alamat Char"/>
    <w:link w:val="alamat"/>
    <w:qFormat/>
    <w:rsid w:val="005158AD"/>
    <w:rPr>
      <w:rFonts w:ascii="Cambria" w:eastAsia="Calibri" w:hAnsi="Cambria" w:cs="Calisto MT"/>
      <w:color w:val="000000"/>
      <w:szCs w:val="20"/>
      <w:lang w:bidi="en-US"/>
    </w:rPr>
  </w:style>
  <w:style w:type="paragraph" w:customStyle="1" w:styleId="Email">
    <w:name w:val="Email"/>
    <w:link w:val="EmailChar"/>
    <w:qFormat/>
    <w:rsid w:val="005158AD"/>
    <w:pPr>
      <w:spacing w:after="0" w:line="240" w:lineRule="auto"/>
      <w:jc w:val="center"/>
    </w:pPr>
    <w:rPr>
      <w:rFonts w:ascii="Cambria" w:eastAsia="Calibri" w:hAnsi="Cambria" w:cs="Calisto MT"/>
      <w:color w:val="000000"/>
      <w:sz w:val="18"/>
      <w:szCs w:val="20"/>
      <w:lang w:bidi="en-US"/>
    </w:rPr>
  </w:style>
  <w:style w:type="character" w:customStyle="1" w:styleId="EmailChar">
    <w:name w:val="Email Char"/>
    <w:link w:val="Email"/>
    <w:rsid w:val="005158AD"/>
    <w:rPr>
      <w:rFonts w:ascii="Cambria" w:eastAsia="Calibri" w:hAnsi="Cambria" w:cs="Calisto MT"/>
      <w:color w:val="000000"/>
      <w:sz w:val="18"/>
      <w:szCs w:val="20"/>
      <w:lang w:bidi="en-US"/>
    </w:rPr>
  </w:style>
  <w:style w:type="paragraph" w:customStyle="1" w:styleId="JudulAbstrakInggris">
    <w:name w:val="Judul Abstrak Inggris"/>
    <w:basedOn w:val="AbstakIndo"/>
    <w:link w:val="JudulAbstrakInggrisChar"/>
    <w:qFormat/>
    <w:rsid w:val="005158AD"/>
    <w:pPr>
      <w:suppressAutoHyphens/>
      <w:spacing w:line="240" w:lineRule="auto"/>
      <w:jc w:val="center"/>
    </w:pPr>
    <w:rPr>
      <w:rFonts w:ascii="Cambria" w:hAnsi="Cambria"/>
      <w:b/>
      <w:i/>
      <w:szCs w:val="18"/>
      <w:lang w:val="id-ID"/>
    </w:rPr>
  </w:style>
  <w:style w:type="character" w:customStyle="1" w:styleId="JudulAbstrakInggrisChar">
    <w:name w:val="Judul Abstrak Inggris Char"/>
    <w:link w:val="JudulAbstrakInggris"/>
    <w:rsid w:val="005158AD"/>
    <w:rPr>
      <w:rFonts w:ascii="Cambria" w:eastAsia="Calibri" w:hAnsi="Cambria" w:cs="Minion Pro"/>
      <w:b/>
      <w:i/>
      <w:color w:val="000000"/>
      <w:sz w:val="20"/>
      <w:szCs w:val="18"/>
      <w:lang w:val="id-ID"/>
    </w:rPr>
  </w:style>
  <w:style w:type="paragraph" w:customStyle="1" w:styleId="KataKunciInggris">
    <w:name w:val="Kata Kunci Inggris"/>
    <w:basedOn w:val="Heading1"/>
    <w:link w:val="KataKunciInggrisChar"/>
    <w:qFormat/>
    <w:rsid w:val="005158AD"/>
    <w:pPr>
      <w:keepNext w:val="0"/>
      <w:keepLines w:val="0"/>
      <w:suppressAutoHyphens/>
      <w:autoSpaceDE w:val="0"/>
      <w:autoSpaceDN w:val="0"/>
      <w:adjustRightInd w:val="0"/>
      <w:spacing w:before="0" w:beforeAutospacing="0" w:afterAutospacing="0"/>
      <w:ind w:left="0" w:right="0"/>
      <w:jc w:val="both"/>
      <w:textAlignment w:val="center"/>
    </w:pPr>
    <w:rPr>
      <w:rFonts w:ascii="Cambria" w:eastAsia="Calibri" w:hAnsi="Cambria" w:cs="Times New Roman"/>
      <w:bCs w:val="0"/>
      <w:i/>
      <w:iCs/>
      <w:color w:val="000000"/>
      <w:sz w:val="20"/>
      <w:szCs w:val="18"/>
    </w:rPr>
  </w:style>
  <w:style w:type="character" w:customStyle="1" w:styleId="KataKunciInggrisChar">
    <w:name w:val="Kata Kunci Inggris Char"/>
    <w:link w:val="KataKunciInggris"/>
    <w:rsid w:val="005158AD"/>
    <w:rPr>
      <w:rFonts w:ascii="Cambria" w:eastAsia="Calibri" w:hAnsi="Cambria" w:cs="Times New Roman"/>
      <w:b/>
      <w:i/>
      <w:iCs/>
      <w:color w:val="000000"/>
      <w:sz w:val="20"/>
      <w:szCs w:val="18"/>
    </w:rPr>
  </w:style>
  <w:style w:type="paragraph" w:styleId="Header">
    <w:name w:val="header"/>
    <w:basedOn w:val="Normal"/>
    <w:link w:val="HeaderChar"/>
    <w:uiPriority w:val="99"/>
    <w:unhideWhenUsed/>
    <w:rsid w:val="005158AD"/>
    <w:pPr>
      <w:tabs>
        <w:tab w:val="center" w:pos="4680"/>
        <w:tab w:val="right" w:pos="9360"/>
      </w:tabs>
      <w:spacing w:before="0" w:after="0"/>
    </w:pPr>
  </w:style>
  <w:style w:type="character" w:customStyle="1" w:styleId="HeaderChar">
    <w:name w:val="Header Char"/>
    <w:basedOn w:val="DefaultParagraphFont"/>
    <w:link w:val="Header"/>
    <w:uiPriority w:val="99"/>
    <w:rsid w:val="005158AD"/>
    <w:rPr>
      <w:rFonts w:ascii="Calibri" w:eastAsia="Calibri" w:hAnsi="Calibri" w:cs="Times New Roman"/>
    </w:rPr>
  </w:style>
  <w:style w:type="paragraph" w:styleId="Footer">
    <w:name w:val="footer"/>
    <w:basedOn w:val="Normal"/>
    <w:link w:val="FooterChar"/>
    <w:uiPriority w:val="99"/>
    <w:unhideWhenUsed/>
    <w:rsid w:val="005158AD"/>
    <w:pPr>
      <w:tabs>
        <w:tab w:val="center" w:pos="4680"/>
        <w:tab w:val="right" w:pos="9360"/>
      </w:tabs>
      <w:spacing w:before="0" w:after="0"/>
    </w:pPr>
  </w:style>
  <w:style w:type="character" w:customStyle="1" w:styleId="FooterChar">
    <w:name w:val="Footer Char"/>
    <w:basedOn w:val="DefaultParagraphFont"/>
    <w:link w:val="Footer"/>
    <w:uiPriority w:val="99"/>
    <w:rsid w:val="005158AD"/>
    <w:rPr>
      <w:rFonts w:ascii="Calibri" w:eastAsia="Calibri" w:hAnsi="Calibri" w:cs="Times New Roman"/>
    </w:rPr>
  </w:style>
  <w:style w:type="character" w:styleId="Hyperlink">
    <w:name w:val="Hyperlink"/>
    <w:uiPriority w:val="99"/>
    <w:qFormat/>
    <w:rsid w:val="005158AD"/>
    <w:rPr>
      <w:color w:val="0000FF"/>
      <w:w w:val="100"/>
      <w:u w:val="thick" w:color="0000FF"/>
    </w:rPr>
  </w:style>
  <w:style w:type="character" w:customStyle="1" w:styleId="FootnoteTextChar">
    <w:name w:val="Footnote Text Char"/>
    <w:aliases w:val=" Char Char,Char Char, Char Char Char Char Char Char, Char Char Char Char Char1,Char Char Char Char Char Char,Char Char Char Char Char1"/>
    <w:link w:val="FootnoteText"/>
    <w:uiPriority w:val="99"/>
    <w:rsid w:val="005158AD"/>
    <w:rPr>
      <w:rFonts w:ascii="Calibri" w:eastAsia="SimSun" w:hAnsi="Calibri" w:cs="Times New Roman"/>
      <w:lang w:eastAsia="zh-CN"/>
    </w:rPr>
  </w:style>
  <w:style w:type="paragraph" w:styleId="FootnoteText">
    <w:name w:val="footnote text"/>
    <w:aliases w:val=" Char,Char, Char Char Char Char Char, Char Char Char Char,Char Char Char Char Char,Char Char Char Char"/>
    <w:basedOn w:val="Normal"/>
    <w:link w:val="FootnoteTextChar"/>
    <w:uiPriority w:val="99"/>
    <w:rsid w:val="005158AD"/>
    <w:pPr>
      <w:spacing w:before="0" w:beforeAutospacing="0" w:after="200" w:afterAutospacing="0" w:line="276" w:lineRule="auto"/>
      <w:ind w:left="0" w:right="0"/>
      <w:jc w:val="left"/>
    </w:pPr>
    <w:rPr>
      <w:rFonts w:eastAsia="SimSun"/>
      <w:lang w:eastAsia="zh-CN"/>
    </w:rPr>
  </w:style>
  <w:style w:type="character" w:customStyle="1" w:styleId="FootnoteTextChar1">
    <w:name w:val="Footnote Text Char1"/>
    <w:basedOn w:val="DefaultParagraphFont"/>
    <w:uiPriority w:val="99"/>
    <w:semiHidden/>
    <w:rsid w:val="005158AD"/>
    <w:rPr>
      <w:rFonts w:ascii="Calibri" w:eastAsia="Calibri" w:hAnsi="Calibri" w:cs="Times New Roman"/>
      <w:sz w:val="20"/>
      <w:szCs w:val="20"/>
    </w:rPr>
  </w:style>
  <w:style w:type="paragraph" w:styleId="ListParagraph">
    <w:name w:val="List Paragraph"/>
    <w:aliases w:val="Body of text,List Paragraph1,soal jawab,Body of text+1,Body of text+2,Body of text+3,List Paragraph11,Colorful List - Accent 11,Heading 10,Header Char1,Body of textCxSp,Medium Grid 1 - Accent 21,HEADING 1,normal,spasi 2 taiiii,KEPALA 3"/>
    <w:basedOn w:val="Normal"/>
    <w:link w:val="ListParagraphChar"/>
    <w:uiPriority w:val="34"/>
    <w:qFormat/>
    <w:rsid w:val="005158AD"/>
    <w:pPr>
      <w:spacing w:before="0" w:beforeAutospacing="0" w:after="200" w:afterAutospacing="0" w:line="276" w:lineRule="auto"/>
      <w:ind w:left="720" w:right="0"/>
      <w:contextualSpacing/>
      <w:jc w:val="left"/>
    </w:pPr>
    <w:rPr>
      <w:rFonts w:cs="SimSun"/>
    </w:rPr>
  </w:style>
  <w:style w:type="character" w:customStyle="1" w:styleId="ListParagraphChar">
    <w:name w:val="List Paragraph Char"/>
    <w:aliases w:val="Body of text Char,List Paragraph1 Char,soal jawab Char,Body of text+1 Char,Body of text+2 Char,Body of text+3 Char,List Paragraph11 Char,Colorful List - Accent 11 Char,Heading 10 Char,Header Char1 Char,Body of textCxSp Char"/>
    <w:basedOn w:val="DefaultParagraphFont"/>
    <w:link w:val="ListParagraph"/>
    <w:uiPriority w:val="1"/>
    <w:qFormat/>
    <w:rsid w:val="00D83B1E"/>
    <w:rPr>
      <w:rFonts w:ascii="Calibri" w:eastAsia="Calibri" w:hAnsi="Calibri" w:cs="SimSun"/>
    </w:rPr>
  </w:style>
  <w:style w:type="paragraph" w:styleId="BalloonText">
    <w:name w:val="Balloon Text"/>
    <w:basedOn w:val="Normal"/>
    <w:link w:val="BalloonTextChar"/>
    <w:uiPriority w:val="99"/>
    <w:semiHidden/>
    <w:unhideWhenUsed/>
    <w:rsid w:val="003D6A22"/>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6A22"/>
    <w:rPr>
      <w:rFonts w:ascii="Tahoma" w:eastAsia="Calibri" w:hAnsi="Tahoma" w:cs="Tahoma"/>
      <w:sz w:val="16"/>
      <w:szCs w:val="16"/>
    </w:rPr>
  </w:style>
  <w:style w:type="paragraph" w:styleId="ListBullet">
    <w:name w:val="List Bullet"/>
    <w:basedOn w:val="Normal"/>
    <w:uiPriority w:val="99"/>
    <w:unhideWhenUsed/>
    <w:rsid w:val="0075110E"/>
    <w:pPr>
      <w:tabs>
        <w:tab w:val="num" w:pos="360"/>
      </w:tabs>
      <w:ind w:left="360" w:hanging="360"/>
      <w:contextualSpacing/>
    </w:pPr>
  </w:style>
  <w:style w:type="paragraph" w:customStyle="1" w:styleId="DecimalAligned">
    <w:name w:val="Decimal Aligned"/>
    <w:basedOn w:val="Normal"/>
    <w:uiPriority w:val="40"/>
    <w:qFormat/>
    <w:rsid w:val="004C33FD"/>
    <w:pPr>
      <w:tabs>
        <w:tab w:val="decimal" w:pos="360"/>
      </w:tabs>
      <w:spacing w:before="0" w:beforeAutospacing="0" w:after="200" w:afterAutospacing="0" w:line="276" w:lineRule="auto"/>
      <w:ind w:left="0" w:right="0"/>
      <w:jc w:val="left"/>
    </w:pPr>
    <w:rPr>
      <w:rFonts w:asciiTheme="minorHAnsi" w:eastAsiaTheme="minorHAnsi" w:hAnsiTheme="minorHAnsi" w:cstheme="minorBidi"/>
      <w:lang w:eastAsia="ja-JP"/>
    </w:rPr>
  </w:style>
  <w:style w:type="character" w:styleId="SubtleEmphasis">
    <w:name w:val="Subtle Emphasis"/>
    <w:basedOn w:val="DefaultParagraphFont"/>
    <w:uiPriority w:val="19"/>
    <w:qFormat/>
    <w:rsid w:val="004C33FD"/>
    <w:rPr>
      <w:i/>
      <w:iCs/>
      <w:color w:val="7F7F7F" w:themeColor="text1" w:themeTint="80"/>
    </w:rPr>
  </w:style>
  <w:style w:type="table" w:styleId="LightShading-Accent1">
    <w:name w:val="Light Shading Accent 1"/>
    <w:basedOn w:val="TableNormal"/>
    <w:uiPriority w:val="60"/>
    <w:rsid w:val="004C33FD"/>
    <w:pPr>
      <w:spacing w:after="0" w:line="240" w:lineRule="auto"/>
    </w:pPr>
    <w:rPr>
      <w:rFonts w:eastAsiaTheme="minorEastAsia"/>
      <w:color w:val="365F91" w:themeColor="accent1" w:themeShade="BF"/>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4C33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4C33FD"/>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ableGrid">
    <w:name w:val="Table Grid"/>
    <w:basedOn w:val="TableNormal"/>
    <w:uiPriority w:val="39"/>
    <w:qFormat/>
    <w:rsid w:val="00D83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783016"/>
    <w:pPr>
      <w:ind w:left="0" w:right="0"/>
      <w:jc w:val="left"/>
    </w:pPr>
    <w:rPr>
      <w:rFonts w:ascii="Times New Roman" w:eastAsia="Times New Roman" w:hAnsi="Times New Roman"/>
      <w:sz w:val="24"/>
      <w:szCs w:val="24"/>
    </w:rPr>
  </w:style>
  <w:style w:type="paragraph" w:styleId="NoSpacing">
    <w:name w:val="No Spacing"/>
    <w:aliases w:val="Tabel,Level 2"/>
    <w:link w:val="NoSpacingChar"/>
    <w:uiPriority w:val="1"/>
    <w:qFormat/>
    <w:rsid w:val="009A245C"/>
    <w:pPr>
      <w:spacing w:after="0" w:line="240" w:lineRule="auto"/>
    </w:pPr>
  </w:style>
  <w:style w:type="character" w:customStyle="1" w:styleId="NoSpacingChar">
    <w:name w:val="No Spacing Char"/>
    <w:aliases w:val="Tabel Char,Level 2 Char"/>
    <w:basedOn w:val="DefaultParagraphFont"/>
    <w:link w:val="NoSpacing"/>
    <w:uiPriority w:val="1"/>
    <w:rsid w:val="00F12D18"/>
  </w:style>
  <w:style w:type="table" w:styleId="LightList">
    <w:name w:val="Light List"/>
    <w:basedOn w:val="TableNormal"/>
    <w:uiPriority w:val="61"/>
    <w:rsid w:val="00B9758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Emphasis">
    <w:name w:val="Emphasis"/>
    <w:basedOn w:val="DefaultParagraphFont"/>
    <w:uiPriority w:val="20"/>
    <w:qFormat/>
    <w:rsid w:val="001F4F37"/>
    <w:rPr>
      <w:i/>
      <w:iCs/>
    </w:rPr>
  </w:style>
  <w:style w:type="character" w:styleId="FollowedHyperlink">
    <w:name w:val="FollowedHyperlink"/>
    <w:basedOn w:val="DefaultParagraphFont"/>
    <w:uiPriority w:val="99"/>
    <w:semiHidden/>
    <w:unhideWhenUsed/>
    <w:rsid w:val="001F4F37"/>
    <w:rPr>
      <w:color w:val="800080" w:themeColor="followedHyperlink"/>
      <w:u w:val="single"/>
    </w:rPr>
  </w:style>
  <w:style w:type="paragraph" w:customStyle="1" w:styleId="TableParagraph">
    <w:name w:val="Table Paragraph"/>
    <w:basedOn w:val="Normal"/>
    <w:uiPriority w:val="1"/>
    <w:qFormat/>
    <w:rsid w:val="004E3952"/>
    <w:pPr>
      <w:widowControl w:val="0"/>
      <w:autoSpaceDE w:val="0"/>
      <w:autoSpaceDN w:val="0"/>
      <w:spacing w:before="0" w:beforeAutospacing="0" w:after="0" w:afterAutospacing="0"/>
      <w:ind w:left="0" w:right="0"/>
      <w:jc w:val="left"/>
    </w:pPr>
    <w:rPr>
      <w:rFonts w:ascii="Times New Roman" w:eastAsia="Times New Roman" w:hAnsi="Times New Roman"/>
    </w:rPr>
  </w:style>
  <w:style w:type="paragraph" w:styleId="BodyText">
    <w:name w:val="Body Text"/>
    <w:basedOn w:val="Normal"/>
    <w:link w:val="BodyTextChar"/>
    <w:uiPriority w:val="1"/>
    <w:qFormat/>
    <w:rsid w:val="004E3952"/>
    <w:pPr>
      <w:widowControl w:val="0"/>
      <w:autoSpaceDE w:val="0"/>
      <w:autoSpaceDN w:val="0"/>
      <w:spacing w:before="0" w:beforeAutospacing="0" w:after="0" w:afterAutospacing="0"/>
      <w:ind w:left="120" w:right="0"/>
      <w:jc w:val="both"/>
    </w:pPr>
    <w:rPr>
      <w:rFonts w:ascii="Times New Roman" w:eastAsia="Times New Roman" w:hAnsi="Times New Roman"/>
      <w:sz w:val="24"/>
      <w:szCs w:val="24"/>
    </w:rPr>
  </w:style>
  <w:style w:type="character" w:customStyle="1" w:styleId="BodyTextChar">
    <w:name w:val="Body Text Char"/>
    <w:basedOn w:val="DefaultParagraphFont"/>
    <w:link w:val="BodyText"/>
    <w:uiPriority w:val="1"/>
    <w:qFormat/>
    <w:rsid w:val="004E3952"/>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qFormat/>
    <w:rsid w:val="005A51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qFormat/>
    <w:rsid w:val="005A5130"/>
    <w:rPr>
      <w:rFonts w:ascii="Courier New" w:eastAsia="Times New Roman" w:hAnsi="Courier New" w:cs="Courier New"/>
      <w:sz w:val="20"/>
      <w:szCs w:val="20"/>
    </w:rPr>
  </w:style>
  <w:style w:type="character" w:customStyle="1" w:styleId="y2iqfc">
    <w:name w:val="y2iqfc"/>
    <w:basedOn w:val="DefaultParagraphFont"/>
    <w:rsid w:val="005A5130"/>
  </w:style>
  <w:style w:type="character" w:customStyle="1" w:styleId="markedcontent">
    <w:name w:val="markedcontent"/>
    <w:basedOn w:val="DefaultParagraphFont"/>
    <w:rsid w:val="005A5130"/>
  </w:style>
  <w:style w:type="paragraph" w:customStyle="1" w:styleId="Default">
    <w:name w:val="Default"/>
    <w:qFormat/>
    <w:rsid w:val="00F82D1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uthAdds">
    <w:name w:val="AuthAdds"/>
    <w:aliases w:val="ADR"/>
    <w:basedOn w:val="Normal"/>
    <w:next w:val="Normal"/>
    <w:rsid w:val="00C829B2"/>
    <w:pPr>
      <w:widowControl w:val="0"/>
      <w:spacing w:before="0" w:beforeAutospacing="0" w:after="200" w:afterAutospacing="0" w:line="240" w:lineRule="atLeast"/>
      <w:ind w:left="3096" w:right="0"/>
      <w:jc w:val="left"/>
    </w:pPr>
    <w:rPr>
      <w:rFonts w:ascii="Times New Roman" w:eastAsia="Times New Roman" w:hAnsi="Times New Roman"/>
      <w:sz w:val="20"/>
      <w:szCs w:val="24"/>
      <w:lang w:val="en-GB"/>
    </w:rPr>
  </w:style>
  <w:style w:type="character" w:customStyle="1" w:styleId="TextChar">
    <w:name w:val="Text Char"/>
    <w:basedOn w:val="DefaultParagraphFont"/>
    <w:link w:val="Text"/>
    <w:locked/>
    <w:rsid w:val="00C829B2"/>
    <w:rPr>
      <w:rFonts w:ascii="Tahoma" w:hAnsi="Tahoma" w:cs="Tahoma"/>
      <w:color w:val="222222"/>
      <w:shd w:val="clear" w:color="auto" w:fill="FFFFFF"/>
    </w:rPr>
  </w:style>
  <w:style w:type="paragraph" w:customStyle="1" w:styleId="Text">
    <w:name w:val="Text"/>
    <w:basedOn w:val="Normal"/>
    <w:link w:val="TextChar"/>
    <w:qFormat/>
    <w:rsid w:val="00C829B2"/>
    <w:pPr>
      <w:shd w:val="clear" w:color="auto" w:fill="FFFFFF"/>
      <w:spacing w:before="0" w:beforeAutospacing="0" w:after="0" w:afterAutospacing="0"/>
      <w:ind w:left="0" w:right="0" w:firstLine="567"/>
      <w:jc w:val="both"/>
    </w:pPr>
    <w:rPr>
      <w:rFonts w:ascii="Tahoma" w:eastAsiaTheme="minorHAnsi" w:hAnsi="Tahoma" w:cs="Tahoma"/>
      <w:color w:val="222222"/>
    </w:rPr>
  </w:style>
  <w:style w:type="table" w:styleId="LightList-Accent1">
    <w:name w:val="Light List Accent 1"/>
    <w:basedOn w:val="TableNormal"/>
    <w:uiPriority w:val="61"/>
    <w:rsid w:val="0072374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
    <w:name w:val="Light Grid"/>
    <w:basedOn w:val="TableNormal"/>
    <w:uiPriority w:val="62"/>
    <w:rsid w:val="0072374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723744"/>
  </w:style>
  <w:style w:type="paragraph" w:styleId="Caption">
    <w:name w:val="caption"/>
    <w:basedOn w:val="Normal"/>
    <w:next w:val="Normal"/>
    <w:link w:val="CaptionChar"/>
    <w:uiPriority w:val="35"/>
    <w:unhideWhenUsed/>
    <w:qFormat/>
    <w:rsid w:val="003818A0"/>
    <w:pPr>
      <w:spacing w:before="0" w:beforeAutospacing="0" w:after="200" w:afterAutospacing="0"/>
      <w:ind w:left="0" w:right="0"/>
      <w:jc w:val="left"/>
    </w:pPr>
    <w:rPr>
      <w:rFonts w:asciiTheme="minorHAnsi" w:eastAsiaTheme="minorHAnsi" w:hAnsiTheme="minorHAnsi" w:cstheme="minorBidi"/>
      <w:i/>
      <w:iCs/>
      <w:color w:val="1F497D" w:themeColor="text2"/>
      <w:sz w:val="18"/>
      <w:szCs w:val="18"/>
    </w:rPr>
  </w:style>
  <w:style w:type="character" w:customStyle="1" w:styleId="CaptionChar">
    <w:name w:val="Caption Char"/>
    <w:basedOn w:val="DefaultParagraphFont"/>
    <w:link w:val="Caption"/>
    <w:uiPriority w:val="35"/>
    <w:rsid w:val="003818A0"/>
    <w:rPr>
      <w:i/>
      <w:iCs/>
      <w:color w:val="1F497D" w:themeColor="text2"/>
      <w:sz w:val="18"/>
      <w:szCs w:val="18"/>
    </w:rPr>
  </w:style>
  <w:style w:type="character" w:customStyle="1" w:styleId="jlqj4b">
    <w:name w:val="jlqj4b"/>
    <w:basedOn w:val="DefaultParagraphFont"/>
    <w:rsid w:val="00BD59B9"/>
  </w:style>
  <w:style w:type="character" w:customStyle="1" w:styleId="med1">
    <w:name w:val="med1"/>
    <w:basedOn w:val="DefaultParagraphFont"/>
    <w:rsid w:val="0095596D"/>
  </w:style>
  <w:style w:type="paragraph" w:customStyle="1" w:styleId="art">
    <w:name w:val="art"/>
    <w:basedOn w:val="Normal"/>
    <w:rsid w:val="000171FC"/>
    <w:pPr>
      <w:ind w:left="0" w:right="0"/>
      <w:jc w:val="left"/>
    </w:pPr>
    <w:rPr>
      <w:rFonts w:ascii="Times New Roman" w:eastAsia="Times New Roman" w:hAnsi="Times New Roman"/>
      <w:sz w:val="24"/>
      <w:szCs w:val="24"/>
    </w:rPr>
  </w:style>
  <w:style w:type="character" w:customStyle="1" w:styleId="UnresolvedMention1">
    <w:name w:val="Unresolved Mention1"/>
    <w:basedOn w:val="DefaultParagraphFont"/>
    <w:uiPriority w:val="99"/>
    <w:semiHidden/>
    <w:unhideWhenUsed/>
    <w:rsid w:val="00480B0A"/>
    <w:rPr>
      <w:color w:val="605E5C"/>
      <w:shd w:val="clear" w:color="auto" w:fill="E1DFDD"/>
    </w:rPr>
  </w:style>
  <w:style w:type="table" w:customStyle="1" w:styleId="PlainTable51">
    <w:name w:val="Plain Table 51"/>
    <w:basedOn w:val="TableNormal"/>
    <w:uiPriority w:val="45"/>
    <w:rsid w:val="00A5284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F12F8A"/>
    <w:rPr>
      <w:sz w:val="16"/>
      <w:szCs w:val="16"/>
    </w:rPr>
  </w:style>
  <w:style w:type="paragraph" w:styleId="CommentText">
    <w:name w:val="annotation text"/>
    <w:basedOn w:val="Normal"/>
    <w:link w:val="CommentTextChar"/>
    <w:uiPriority w:val="99"/>
    <w:unhideWhenUsed/>
    <w:rsid w:val="00F12F8A"/>
    <w:rPr>
      <w:sz w:val="20"/>
      <w:szCs w:val="20"/>
    </w:rPr>
  </w:style>
  <w:style w:type="character" w:customStyle="1" w:styleId="CommentTextChar">
    <w:name w:val="Comment Text Char"/>
    <w:basedOn w:val="DefaultParagraphFont"/>
    <w:link w:val="CommentText"/>
    <w:uiPriority w:val="99"/>
    <w:rsid w:val="00F12F8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12F8A"/>
    <w:rPr>
      <w:b/>
      <w:bCs/>
    </w:rPr>
  </w:style>
  <w:style w:type="character" w:customStyle="1" w:styleId="CommentSubjectChar">
    <w:name w:val="Comment Subject Char"/>
    <w:basedOn w:val="CommentTextChar"/>
    <w:link w:val="CommentSubject"/>
    <w:uiPriority w:val="99"/>
    <w:semiHidden/>
    <w:rsid w:val="00F12F8A"/>
    <w:rPr>
      <w:rFonts w:ascii="Calibri" w:eastAsia="Calibri" w:hAnsi="Calibri" w:cs="Times New Roman"/>
      <w:b/>
      <w:bCs/>
      <w:sz w:val="20"/>
      <w:szCs w:val="20"/>
    </w:rPr>
  </w:style>
  <w:style w:type="paragraph" w:customStyle="1" w:styleId="xl71">
    <w:name w:val="xl71"/>
    <w:basedOn w:val="Normal"/>
    <w:rsid w:val="00AC371D"/>
    <w:pPr>
      <w:pBdr>
        <w:top w:val="single" w:sz="4" w:space="0" w:color="auto"/>
        <w:left w:val="single" w:sz="4" w:space="0" w:color="auto"/>
        <w:bottom w:val="single" w:sz="4" w:space="0" w:color="auto"/>
      </w:pBdr>
      <w:ind w:left="0" w:right="0"/>
      <w:jc w:val="left"/>
      <w:textAlignment w:val="center"/>
    </w:pPr>
    <w:rPr>
      <w:rFonts w:ascii="Times New Roman" w:eastAsia="Times New Roman" w:hAnsi="Times New Roman"/>
      <w:sz w:val="12"/>
      <w:szCs w:val="12"/>
    </w:rPr>
  </w:style>
  <w:style w:type="character" w:customStyle="1" w:styleId="authors">
    <w:name w:val="authors"/>
    <w:basedOn w:val="DefaultParagraphFont"/>
    <w:rsid w:val="004F4550"/>
  </w:style>
  <w:style w:type="character" w:styleId="BookTitle">
    <w:name w:val="Book Title"/>
    <w:basedOn w:val="DefaultParagraphFont"/>
    <w:uiPriority w:val="33"/>
    <w:qFormat/>
    <w:rsid w:val="00AF1E6B"/>
    <w:rPr>
      <w:b/>
      <w:bCs/>
      <w:i/>
      <w:iCs/>
      <w:spacing w:val="5"/>
    </w:rPr>
  </w:style>
  <w:style w:type="character" w:styleId="FootnoteReference">
    <w:name w:val="footnote reference"/>
    <w:basedOn w:val="DefaultParagraphFont"/>
    <w:uiPriority w:val="99"/>
    <w:semiHidden/>
    <w:unhideWhenUsed/>
    <w:qFormat/>
    <w:rsid w:val="009F2A64"/>
    <w:rPr>
      <w:vertAlign w:val="superscript"/>
    </w:rPr>
  </w:style>
  <w:style w:type="paragraph" w:customStyle="1" w:styleId="KataKunciIndonesia">
    <w:name w:val="Kata Kunci Indonesia"/>
    <w:basedOn w:val="NoSpacing"/>
    <w:link w:val="KataKunciIndonesiaChar"/>
    <w:qFormat/>
    <w:rsid w:val="009F2A64"/>
    <w:pPr>
      <w:autoSpaceDE w:val="0"/>
      <w:autoSpaceDN w:val="0"/>
      <w:adjustRightInd w:val="0"/>
      <w:jc w:val="both"/>
      <w:textAlignment w:val="center"/>
    </w:pPr>
    <w:rPr>
      <w:rFonts w:ascii="Cambria" w:eastAsia="Calibri" w:hAnsi="Cambria" w:cs="Calisto MT"/>
      <w:b/>
      <w:bCs/>
      <w:iCs/>
      <w:color w:val="000000"/>
      <w:sz w:val="20"/>
      <w:szCs w:val="20"/>
      <w:lang w:val="en-GB"/>
    </w:rPr>
  </w:style>
  <w:style w:type="character" w:customStyle="1" w:styleId="KataKunciIndonesiaChar">
    <w:name w:val="Kata Kunci Indonesia Char"/>
    <w:link w:val="KataKunciIndonesia"/>
    <w:rsid w:val="009F2A64"/>
    <w:rPr>
      <w:rFonts w:ascii="Cambria" w:eastAsia="Calibri" w:hAnsi="Cambria" w:cs="Calisto MT"/>
      <w:b/>
      <w:bCs/>
      <w:iCs/>
      <w:color w:val="000000"/>
      <w:sz w:val="20"/>
      <w:szCs w:val="20"/>
      <w:lang w:val="en-GB"/>
    </w:rPr>
  </w:style>
  <w:style w:type="paragraph" w:customStyle="1" w:styleId="NoSpacing1">
    <w:name w:val="No Spacing1"/>
    <w:uiPriority w:val="1"/>
    <w:qFormat/>
    <w:rsid w:val="00751674"/>
    <w:pPr>
      <w:spacing w:after="160" w:line="259" w:lineRule="auto"/>
    </w:pPr>
    <w:rPr>
      <w:rFonts w:ascii="Helvetica" w:eastAsia="Times New Roman" w:hAnsi="Helvetica" w:cs="Times New Roman"/>
    </w:rPr>
  </w:style>
  <w:style w:type="paragraph" w:styleId="Title">
    <w:name w:val="Title"/>
    <w:basedOn w:val="Normal"/>
    <w:next w:val="Normal"/>
    <w:link w:val="TitleChar"/>
    <w:uiPriority w:val="10"/>
    <w:qFormat/>
    <w:rsid w:val="00225424"/>
    <w:pPr>
      <w:keepNext/>
      <w:keepLines/>
      <w:spacing w:before="480" w:beforeAutospacing="0" w:after="120" w:afterAutospacing="0" w:line="276" w:lineRule="auto"/>
      <w:ind w:left="0" w:right="0"/>
      <w:jc w:val="left"/>
    </w:pPr>
    <w:rPr>
      <w:rFonts w:ascii="Arial" w:eastAsia="Arial" w:hAnsi="Arial" w:cs="Arial"/>
      <w:b/>
      <w:sz w:val="72"/>
      <w:szCs w:val="72"/>
      <w:lang w:val="en"/>
    </w:rPr>
  </w:style>
  <w:style w:type="character" w:customStyle="1" w:styleId="TitleChar">
    <w:name w:val="Title Char"/>
    <w:basedOn w:val="DefaultParagraphFont"/>
    <w:link w:val="Title"/>
    <w:uiPriority w:val="10"/>
    <w:rsid w:val="00225424"/>
    <w:rPr>
      <w:rFonts w:ascii="Arial" w:eastAsia="Arial" w:hAnsi="Arial" w:cs="Arial"/>
      <w:b/>
      <w:sz w:val="72"/>
      <w:szCs w:val="72"/>
      <w:lang w:val="en"/>
    </w:rPr>
  </w:style>
  <w:style w:type="paragraph" w:styleId="Subtitle">
    <w:name w:val="Subtitle"/>
    <w:basedOn w:val="Normal"/>
    <w:next w:val="Normal"/>
    <w:link w:val="SubtitleChar"/>
    <w:uiPriority w:val="11"/>
    <w:qFormat/>
    <w:rsid w:val="00225424"/>
    <w:pPr>
      <w:keepNext/>
      <w:keepLines/>
      <w:spacing w:before="360" w:beforeAutospacing="0" w:after="80" w:afterAutospacing="0" w:line="276" w:lineRule="auto"/>
      <w:ind w:left="0" w:right="0"/>
      <w:jc w:val="left"/>
    </w:pPr>
    <w:rPr>
      <w:rFonts w:ascii="Georgia" w:eastAsia="Georgia" w:hAnsi="Georgia" w:cs="Georgia"/>
      <w:i/>
      <w:color w:val="666666"/>
      <w:sz w:val="48"/>
      <w:szCs w:val="48"/>
      <w:lang w:val="en"/>
    </w:rPr>
  </w:style>
  <w:style w:type="character" w:customStyle="1" w:styleId="SubtitleChar">
    <w:name w:val="Subtitle Char"/>
    <w:basedOn w:val="DefaultParagraphFont"/>
    <w:link w:val="Subtitle"/>
    <w:uiPriority w:val="11"/>
    <w:rsid w:val="00225424"/>
    <w:rPr>
      <w:rFonts w:ascii="Georgia" w:eastAsia="Georgia" w:hAnsi="Georgia" w:cs="Georgia"/>
      <w:i/>
      <w:color w:val="666666"/>
      <w:sz w:val="48"/>
      <w:szCs w:val="48"/>
      <w:lang w:val="en"/>
    </w:rPr>
  </w:style>
  <w:style w:type="paragraph" w:styleId="BodyText2">
    <w:name w:val="Body Text 2"/>
    <w:basedOn w:val="Normal"/>
    <w:link w:val="BodyText2Char"/>
    <w:unhideWhenUsed/>
    <w:rsid w:val="00186F77"/>
    <w:pPr>
      <w:spacing w:before="0" w:beforeAutospacing="0" w:after="120" w:afterAutospacing="0" w:line="480" w:lineRule="auto"/>
      <w:ind w:left="0" w:right="0"/>
      <w:jc w:val="left"/>
    </w:pPr>
    <w:rPr>
      <w:rFonts w:asciiTheme="minorHAnsi" w:eastAsiaTheme="minorHAnsi" w:hAnsiTheme="minorHAnsi" w:cstheme="minorBidi"/>
      <w:lang w:val="id-ID"/>
    </w:rPr>
  </w:style>
  <w:style w:type="character" w:customStyle="1" w:styleId="BodyText2Char">
    <w:name w:val="Body Text 2 Char"/>
    <w:basedOn w:val="DefaultParagraphFont"/>
    <w:link w:val="BodyText2"/>
    <w:rsid w:val="00186F77"/>
    <w:rPr>
      <w:lang w:val="id-ID"/>
    </w:rPr>
  </w:style>
  <w:style w:type="paragraph" w:customStyle="1" w:styleId="DaftarPustaka">
    <w:name w:val="Daftar Pustaka"/>
    <w:basedOn w:val="Title"/>
    <w:link w:val="DaftarPustakaChar"/>
    <w:qFormat/>
    <w:rsid w:val="00343A67"/>
    <w:pPr>
      <w:keepNext w:val="0"/>
      <w:keepLines w:val="0"/>
      <w:spacing w:before="120" w:line="240" w:lineRule="auto"/>
      <w:ind w:left="284" w:hanging="284"/>
      <w:jc w:val="both"/>
    </w:pPr>
    <w:rPr>
      <w:rFonts w:ascii="Times New Roman" w:eastAsia="Times New Roman" w:hAnsi="Times New Roman" w:cs="Times New Roman"/>
      <w:b w:val="0"/>
      <w:sz w:val="20"/>
      <w:szCs w:val="24"/>
      <w:lang w:val="en-US"/>
    </w:rPr>
  </w:style>
  <w:style w:type="character" w:customStyle="1" w:styleId="DaftarPustakaChar">
    <w:name w:val="Daftar Pustaka Char"/>
    <w:basedOn w:val="NoSpacingChar"/>
    <w:link w:val="DaftarPustaka"/>
    <w:rsid w:val="00F12D18"/>
    <w:rPr>
      <w:rFonts w:ascii="Times New Roman" w:eastAsia="Times New Roman" w:hAnsi="Times New Roman" w:cs="Times New Roman"/>
      <w:sz w:val="20"/>
      <w:szCs w:val="24"/>
    </w:rPr>
  </w:style>
  <w:style w:type="character" w:styleId="Strong">
    <w:name w:val="Strong"/>
    <w:basedOn w:val="DefaultParagraphFont"/>
    <w:uiPriority w:val="22"/>
    <w:qFormat/>
    <w:rsid w:val="006F3CAD"/>
    <w:rPr>
      <w:b/>
      <w:bCs/>
    </w:rPr>
  </w:style>
  <w:style w:type="paragraph" w:customStyle="1" w:styleId="JUDUL">
    <w:name w:val="JUDUL"/>
    <w:basedOn w:val="NoSpacing"/>
    <w:link w:val="JUDULChar"/>
    <w:qFormat/>
    <w:rsid w:val="00F12D18"/>
    <w:pPr>
      <w:jc w:val="center"/>
    </w:pPr>
    <w:rPr>
      <w:rFonts w:ascii="Times New Roman" w:eastAsiaTheme="minorEastAsia" w:hAnsi="Times New Roman" w:cs="Times New Roman"/>
      <w:b/>
      <w:sz w:val="24"/>
      <w:szCs w:val="24"/>
      <w:lang w:val="id-ID" w:eastAsia="id-ID"/>
    </w:rPr>
  </w:style>
  <w:style w:type="character" w:customStyle="1" w:styleId="JUDULChar">
    <w:name w:val="JUDUL Char"/>
    <w:basedOn w:val="DefaultParagraphFont"/>
    <w:link w:val="JUDUL"/>
    <w:rsid w:val="00F12D18"/>
    <w:rPr>
      <w:rFonts w:ascii="Times New Roman" w:eastAsiaTheme="minorEastAsia" w:hAnsi="Times New Roman" w:cs="Times New Roman"/>
      <w:b/>
      <w:sz w:val="24"/>
      <w:szCs w:val="24"/>
      <w:lang w:val="id-ID" w:eastAsia="id-ID"/>
    </w:rPr>
  </w:style>
  <w:style w:type="paragraph" w:customStyle="1" w:styleId="HO">
    <w:name w:val="HO"/>
    <w:basedOn w:val="Default"/>
    <w:next w:val="Default"/>
    <w:uiPriority w:val="99"/>
    <w:rsid w:val="00F12D18"/>
    <w:rPr>
      <w:rFonts w:ascii="Palatino" w:eastAsia="Times New Roman" w:hAnsi="Palatino"/>
      <w:color w:val="auto"/>
    </w:rPr>
  </w:style>
  <w:style w:type="paragraph" w:customStyle="1" w:styleId="NO">
    <w:name w:val="NO"/>
    <w:basedOn w:val="Default"/>
    <w:next w:val="Default"/>
    <w:uiPriority w:val="99"/>
    <w:rsid w:val="00F12D18"/>
    <w:rPr>
      <w:rFonts w:ascii="Palatino" w:eastAsia="Times New Roman" w:hAnsi="Palatino"/>
      <w:color w:val="auto"/>
    </w:rPr>
  </w:style>
  <w:style w:type="paragraph" w:customStyle="1" w:styleId="GO">
    <w:name w:val="GO"/>
    <w:basedOn w:val="Default"/>
    <w:next w:val="Default"/>
    <w:uiPriority w:val="99"/>
    <w:rsid w:val="00F12D18"/>
    <w:rPr>
      <w:rFonts w:ascii="Palatino" w:eastAsia="Times New Roman" w:hAnsi="Palatino"/>
      <w:color w:val="auto"/>
    </w:rPr>
  </w:style>
  <w:style w:type="paragraph" w:customStyle="1" w:styleId="Pa8">
    <w:name w:val="Pa8"/>
    <w:basedOn w:val="Default"/>
    <w:next w:val="Default"/>
    <w:uiPriority w:val="99"/>
    <w:rsid w:val="00F12D18"/>
    <w:pPr>
      <w:spacing w:line="201" w:lineRule="atLeast"/>
    </w:pPr>
    <w:rPr>
      <w:rFonts w:eastAsia="Times New Roman"/>
      <w:color w:val="auto"/>
    </w:rPr>
  </w:style>
  <w:style w:type="character" w:customStyle="1" w:styleId="A0">
    <w:name w:val="A0"/>
    <w:uiPriority w:val="99"/>
    <w:rsid w:val="00F12D18"/>
    <w:rPr>
      <w:color w:val="000000"/>
      <w:sz w:val="18"/>
      <w:szCs w:val="18"/>
    </w:rPr>
  </w:style>
  <w:style w:type="character" w:customStyle="1" w:styleId="apple-converted-space">
    <w:name w:val="apple-converted-space"/>
    <w:basedOn w:val="DefaultParagraphFont"/>
    <w:rsid w:val="00F12D18"/>
  </w:style>
  <w:style w:type="character" w:customStyle="1" w:styleId="EndnoteTextChar">
    <w:name w:val="Endnote Text Char"/>
    <w:basedOn w:val="DefaultParagraphFont"/>
    <w:link w:val="EndnoteText"/>
    <w:uiPriority w:val="99"/>
    <w:semiHidden/>
    <w:rsid w:val="00F12D18"/>
  </w:style>
  <w:style w:type="paragraph" w:styleId="EndnoteText">
    <w:name w:val="endnote text"/>
    <w:basedOn w:val="Normal"/>
    <w:link w:val="EndnoteTextChar"/>
    <w:uiPriority w:val="99"/>
    <w:semiHidden/>
    <w:rsid w:val="00F12D18"/>
    <w:pPr>
      <w:spacing w:before="0" w:beforeAutospacing="0" w:after="0" w:afterAutospacing="0"/>
      <w:ind w:left="0" w:right="0"/>
      <w:jc w:val="left"/>
    </w:pPr>
    <w:rPr>
      <w:rFonts w:asciiTheme="minorHAnsi" w:eastAsiaTheme="minorHAnsi" w:hAnsiTheme="minorHAnsi" w:cstheme="minorBidi"/>
    </w:rPr>
  </w:style>
  <w:style w:type="character" w:customStyle="1" w:styleId="EndnoteTextChar1">
    <w:name w:val="Endnote Text Char1"/>
    <w:basedOn w:val="DefaultParagraphFont"/>
    <w:uiPriority w:val="99"/>
    <w:semiHidden/>
    <w:rsid w:val="00F12D18"/>
    <w:rPr>
      <w:rFonts w:ascii="Calibri" w:eastAsia="Calibri" w:hAnsi="Calibri" w:cs="Times New Roman"/>
      <w:sz w:val="20"/>
      <w:szCs w:val="20"/>
    </w:rPr>
  </w:style>
  <w:style w:type="paragraph" w:customStyle="1" w:styleId="Penulis">
    <w:name w:val="Penulis"/>
    <w:basedOn w:val="NoSpacing"/>
    <w:link w:val="PenulisChar"/>
    <w:qFormat/>
    <w:rsid w:val="00F12D18"/>
    <w:pPr>
      <w:jc w:val="center"/>
    </w:pPr>
    <w:rPr>
      <w:rFonts w:ascii="Times New Roman" w:eastAsiaTheme="minorEastAsia" w:hAnsi="Times New Roman" w:cs="Calibri"/>
      <w:b/>
      <w:sz w:val="24"/>
      <w:szCs w:val="24"/>
      <w:lang w:val="id-ID" w:eastAsia="id-ID"/>
    </w:rPr>
  </w:style>
  <w:style w:type="character" w:customStyle="1" w:styleId="PenulisChar">
    <w:name w:val="Penulis Char"/>
    <w:basedOn w:val="NoSpacingChar"/>
    <w:link w:val="Penulis"/>
    <w:rsid w:val="00F12D18"/>
    <w:rPr>
      <w:rFonts w:ascii="Times New Roman" w:eastAsiaTheme="minorEastAsia" w:hAnsi="Times New Roman" w:cs="Calibri"/>
      <w:b/>
      <w:sz w:val="24"/>
      <w:szCs w:val="24"/>
      <w:lang w:val="id-ID" w:eastAsia="id-ID"/>
    </w:rPr>
  </w:style>
  <w:style w:type="paragraph" w:customStyle="1" w:styleId="Afiliasi">
    <w:name w:val="Afiliasi"/>
    <w:basedOn w:val="NoSpacing"/>
    <w:link w:val="AfiliasiChar"/>
    <w:qFormat/>
    <w:rsid w:val="00F12D18"/>
    <w:pPr>
      <w:jc w:val="center"/>
    </w:pPr>
    <w:rPr>
      <w:rFonts w:ascii="Times New Roman" w:eastAsiaTheme="minorEastAsia" w:hAnsi="Times New Roman" w:cs="Calibri"/>
      <w:sz w:val="24"/>
      <w:szCs w:val="24"/>
      <w:vertAlign w:val="superscript"/>
      <w:lang w:val="id-ID" w:eastAsia="id-ID"/>
    </w:rPr>
  </w:style>
  <w:style w:type="character" w:customStyle="1" w:styleId="AfiliasiChar">
    <w:name w:val="Afiliasi Char"/>
    <w:basedOn w:val="NoSpacingChar"/>
    <w:link w:val="Afiliasi"/>
    <w:rsid w:val="00F12D18"/>
    <w:rPr>
      <w:rFonts w:ascii="Times New Roman" w:eastAsiaTheme="minorEastAsia" w:hAnsi="Times New Roman" w:cs="Calibri"/>
      <w:sz w:val="24"/>
      <w:szCs w:val="24"/>
      <w:vertAlign w:val="superscript"/>
      <w:lang w:val="id-ID" w:eastAsia="id-ID"/>
    </w:rPr>
  </w:style>
  <w:style w:type="paragraph" w:customStyle="1" w:styleId="Genesis">
    <w:name w:val="Genesis"/>
    <w:basedOn w:val="Normal"/>
    <w:link w:val="GenesisChar"/>
    <w:qFormat/>
    <w:rsid w:val="00F12D18"/>
    <w:pPr>
      <w:autoSpaceDE w:val="0"/>
      <w:autoSpaceDN w:val="0"/>
      <w:adjustRightInd w:val="0"/>
      <w:spacing w:before="0" w:beforeAutospacing="0" w:after="0" w:afterAutospacing="0"/>
      <w:ind w:left="0" w:right="0"/>
    </w:pPr>
    <w:rPr>
      <w:rFonts w:ascii="Times New Roman" w:eastAsia="TimesNewRomanPSMT" w:hAnsi="Times New Roman"/>
      <w:sz w:val="20"/>
      <w:szCs w:val="24"/>
      <w:lang w:val="id-ID"/>
    </w:rPr>
  </w:style>
  <w:style w:type="character" w:customStyle="1" w:styleId="GenesisChar">
    <w:name w:val="Genesis Char"/>
    <w:basedOn w:val="DefaultParagraphFont"/>
    <w:link w:val="Genesis"/>
    <w:rsid w:val="00F12D18"/>
    <w:rPr>
      <w:rFonts w:ascii="Times New Roman" w:eastAsia="TimesNewRomanPSMT" w:hAnsi="Times New Roman" w:cs="Times New Roman"/>
      <w:sz w:val="20"/>
      <w:szCs w:val="24"/>
      <w:lang w:val="id-ID"/>
    </w:rPr>
  </w:style>
  <w:style w:type="paragraph" w:customStyle="1" w:styleId="AbstrakIndonesia">
    <w:name w:val="Abstrak Indonesia"/>
    <w:basedOn w:val="NoSpacing"/>
    <w:link w:val="AbstrakIndonesiaChar"/>
    <w:qFormat/>
    <w:rsid w:val="00F12D18"/>
    <w:pPr>
      <w:ind w:right="-49"/>
      <w:jc w:val="both"/>
    </w:pPr>
    <w:rPr>
      <w:rFonts w:ascii="Times New Roman" w:eastAsiaTheme="minorEastAsia" w:hAnsi="Times New Roman" w:cs="Calibri"/>
      <w:szCs w:val="24"/>
      <w:lang w:val="id-ID" w:eastAsia="id-ID"/>
    </w:rPr>
  </w:style>
  <w:style w:type="character" w:customStyle="1" w:styleId="AbstrakIndonesiaChar">
    <w:name w:val="Abstrak Indonesia Char"/>
    <w:basedOn w:val="NoSpacingChar"/>
    <w:link w:val="AbstrakIndonesia"/>
    <w:rsid w:val="00F12D18"/>
    <w:rPr>
      <w:rFonts w:ascii="Times New Roman" w:eastAsiaTheme="minorEastAsia" w:hAnsi="Times New Roman" w:cs="Calibri"/>
      <w:szCs w:val="24"/>
      <w:lang w:val="id-ID" w:eastAsia="id-ID"/>
    </w:rPr>
  </w:style>
  <w:style w:type="paragraph" w:customStyle="1" w:styleId="AbstrakInggris">
    <w:name w:val="Abstrak Inggris"/>
    <w:basedOn w:val="NoSpacing"/>
    <w:link w:val="AbstrakInggrisChar"/>
    <w:qFormat/>
    <w:rsid w:val="00F12D18"/>
    <w:pPr>
      <w:ind w:right="-96"/>
      <w:jc w:val="both"/>
    </w:pPr>
    <w:rPr>
      <w:rFonts w:ascii="Times New Roman" w:eastAsiaTheme="minorEastAsia" w:hAnsi="Times New Roman" w:cs="Calibri"/>
      <w:i/>
      <w:szCs w:val="24"/>
      <w:lang w:val="id-ID" w:eastAsia="id-ID"/>
    </w:rPr>
  </w:style>
  <w:style w:type="character" w:customStyle="1" w:styleId="AbstrakInggrisChar">
    <w:name w:val="Abstrak Inggris Char"/>
    <w:basedOn w:val="NoSpacingChar"/>
    <w:link w:val="AbstrakInggris"/>
    <w:rsid w:val="00F12D18"/>
    <w:rPr>
      <w:rFonts w:ascii="Times New Roman" w:eastAsiaTheme="minorEastAsia" w:hAnsi="Times New Roman" w:cs="Calibri"/>
      <w:i/>
      <w:szCs w:val="24"/>
      <w:lang w:val="id-ID" w:eastAsia="id-ID"/>
    </w:rPr>
  </w:style>
  <w:style w:type="paragraph" w:customStyle="1" w:styleId="ISI">
    <w:name w:val="ISI"/>
    <w:basedOn w:val="NoSpacing"/>
    <w:link w:val="ISIChar"/>
    <w:qFormat/>
    <w:rsid w:val="00F12D18"/>
    <w:pPr>
      <w:spacing w:line="276" w:lineRule="auto"/>
      <w:ind w:firstLine="709"/>
      <w:jc w:val="both"/>
    </w:pPr>
    <w:rPr>
      <w:rFonts w:ascii="Times New Roman" w:eastAsiaTheme="minorEastAsia" w:hAnsi="Times New Roman" w:cs="Calibri"/>
      <w:sz w:val="24"/>
      <w:szCs w:val="24"/>
      <w:lang w:val="id-ID" w:eastAsia="id-ID"/>
    </w:rPr>
  </w:style>
  <w:style w:type="character" w:customStyle="1" w:styleId="ISIChar">
    <w:name w:val="ISI Char"/>
    <w:basedOn w:val="NoSpacingChar"/>
    <w:link w:val="ISI"/>
    <w:rsid w:val="00F12D18"/>
    <w:rPr>
      <w:rFonts w:ascii="Times New Roman" w:eastAsiaTheme="minorEastAsia" w:hAnsi="Times New Roman" w:cs="Calibri"/>
      <w:sz w:val="24"/>
      <w:szCs w:val="24"/>
      <w:lang w:val="id-ID" w:eastAsia="id-ID"/>
    </w:rPr>
  </w:style>
  <w:style w:type="paragraph" w:customStyle="1" w:styleId="Body">
    <w:name w:val="Body"/>
    <w:rsid w:val="002B1E77"/>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14:textOutline w14:w="0" w14:cap="flat" w14:cmpd="sng" w14:algn="ctr">
        <w14:noFill/>
        <w14:prstDash w14:val="solid"/>
        <w14:bevel/>
      </w14:textOutline>
    </w:rPr>
  </w:style>
  <w:style w:type="paragraph" w:customStyle="1" w:styleId="MediumGrid21">
    <w:name w:val="Medium Grid 21"/>
    <w:uiPriority w:val="1"/>
    <w:qFormat/>
    <w:rsid w:val="00A920AC"/>
    <w:pPr>
      <w:spacing w:after="0" w:line="240" w:lineRule="auto"/>
    </w:pPr>
    <w:rPr>
      <w:rFonts w:ascii="Calibri" w:eastAsia="Calibri" w:hAnsi="Calibri" w:cs="Times New Roman"/>
      <w:lang w:val="id-ID"/>
    </w:rPr>
  </w:style>
  <w:style w:type="paragraph" w:customStyle="1" w:styleId="msonormal0">
    <w:name w:val="msonormal"/>
    <w:basedOn w:val="Normal"/>
    <w:rsid w:val="00A920AC"/>
    <w:pPr>
      <w:ind w:left="0" w:right="0"/>
      <w:jc w:val="left"/>
    </w:pPr>
    <w:rPr>
      <w:rFonts w:ascii="Times New Roman" w:eastAsia="Times New Roman" w:hAnsi="Times New Roman"/>
      <w:sz w:val="24"/>
      <w:szCs w:val="24"/>
      <w:lang w:val="en-ID" w:eastAsia="en-GB"/>
    </w:rPr>
  </w:style>
  <w:style w:type="paragraph" w:customStyle="1" w:styleId="xl65">
    <w:name w:val="xl65"/>
    <w:basedOn w:val="Normal"/>
    <w:rsid w:val="00A920AC"/>
    <w:pPr>
      <w:pBdr>
        <w:top w:val="single" w:sz="4" w:space="0" w:color="auto"/>
        <w:left w:val="single" w:sz="4" w:space="0" w:color="auto"/>
        <w:bottom w:val="single" w:sz="4" w:space="0" w:color="auto"/>
        <w:right w:val="single" w:sz="4" w:space="0" w:color="auto"/>
      </w:pBdr>
      <w:ind w:left="0" w:right="0"/>
      <w:textAlignment w:val="center"/>
    </w:pPr>
    <w:rPr>
      <w:rFonts w:ascii="Times New Roman" w:eastAsia="Times New Roman" w:hAnsi="Times New Roman"/>
      <w:sz w:val="24"/>
      <w:szCs w:val="24"/>
      <w:lang w:val="en-ID" w:eastAsia="en-GB"/>
    </w:rPr>
  </w:style>
  <w:style w:type="paragraph" w:customStyle="1" w:styleId="xl66">
    <w:name w:val="xl66"/>
    <w:basedOn w:val="Normal"/>
    <w:rsid w:val="00A920AC"/>
    <w:pPr>
      <w:pBdr>
        <w:top w:val="single" w:sz="4" w:space="0" w:color="auto"/>
        <w:left w:val="single" w:sz="4" w:space="0" w:color="auto"/>
        <w:bottom w:val="single" w:sz="4" w:space="0" w:color="auto"/>
        <w:right w:val="single" w:sz="4" w:space="0" w:color="auto"/>
      </w:pBdr>
      <w:ind w:left="0" w:right="0"/>
    </w:pPr>
    <w:rPr>
      <w:rFonts w:ascii="Times New Roman" w:eastAsia="Times New Roman" w:hAnsi="Times New Roman"/>
      <w:sz w:val="24"/>
      <w:szCs w:val="24"/>
      <w:lang w:val="en-ID" w:eastAsia="en-GB"/>
    </w:rPr>
  </w:style>
  <w:style w:type="paragraph" w:customStyle="1" w:styleId="xl67">
    <w:name w:val="xl67"/>
    <w:basedOn w:val="Normal"/>
    <w:rsid w:val="00A920AC"/>
    <w:pPr>
      <w:pBdr>
        <w:top w:val="single" w:sz="4" w:space="0" w:color="auto"/>
        <w:left w:val="single" w:sz="4" w:space="0" w:color="auto"/>
        <w:bottom w:val="single" w:sz="4" w:space="0" w:color="auto"/>
        <w:right w:val="single" w:sz="4" w:space="0" w:color="auto"/>
      </w:pBdr>
      <w:ind w:left="0" w:right="0"/>
    </w:pPr>
    <w:rPr>
      <w:rFonts w:ascii="Times New Roman" w:eastAsia="Times New Roman" w:hAnsi="Times New Roman"/>
      <w:b/>
      <w:bCs/>
      <w:sz w:val="24"/>
      <w:szCs w:val="24"/>
      <w:lang w:val="en-ID" w:eastAsia="en-GB"/>
    </w:rPr>
  </w:style>
  <w:style w:type="paragraph" w:customStyle="1" w:styleId="xl68">
    <w:name w:val="xl68"/>
    <w:basedOn w:val="Normal"/>
    <w:rsid w:val="00A920AC"/>
    <w:pPr>
      <w:ind w:left="0" w:right="0"/>
    </w:pPr>
    <w:rPr>
      <w:rFonts w:ascii="Times New Roman" w:eastAsia="Times New Roman" w:hAnsi="Times New Roman"/>
      <w:sz w:val="24"/>
      <w:szCs w:val="24"/>
      <w:lang w:val="en-ID" w:eastAsia="en-GB"/>
    </w:rPr>
  </w:style>
  <w:style w:type="character" w:customStyle="1" w:styleId="tlid-translation">
    <w:name w:val="tlid-translation"/>
    <w:basedOn w:val="DefaultParagraphFont"/>
    <w:rsid w:val="00FE67F3"/>
  </w:style>
  <w:style w:type="paragraph" w:customStyle="1" w:styleId="JudulAbstrakIndonesia">
    <w:name w:val="Judul Abstrak Indonesia"/>
    <w:basedOn w:val="NoSpacing"/>
    <w:link w:val="JudulAbstrakIndonesiaChar"/>
    <w:qFormat/>
    <w:rsid w:val="004F1F36"/>
    <w:pPr>
      <w:autoSpaceDE w:val="0"/>
      <w:autoSpaceDN w:val="0"/>
      <w:adjustRightInd w:val="0"/>
      <w:spacing w:after="60"/>
      <w:jc w:val="center"/>
      <w:textAlignment w:val="center"/>
    </w:pPr>
    <w:rPr>
      <w:rFonts w:ascii="Cambria" w:eastAsia="Calibri" w:hAnsi="Cambria" w:cs="Calisto MT"/>
      <w:b/>
      <w:bCs/>
      <w:iCs/>
      <w:color w:val="000000"/>
      <w:sz w:val="20"/>
      <w:szCs w:val="20"/>
      <w:lang w:val="en-GB"/>
    </w:rPr>
  </w:style>
  <w:style w:type="character" w:customStyle="1" w:styleId="JudulAbstrakIndonesiaChar">
    <w:name w:val="Judul Abstrak Indonesia Char"/>
    <w:link w:val="JudulAbstrakIndonesia"/>
    <w:rsid w:val="004F1F36"/>
    <w:rPr>
      <w:rFonts w:ascii="Cambria" w:eastAsia="Calibri" w:hAnsi="Cambria" w:cs="Calisto MT"/>
      <w:b/>
      <w:bCs/>
      <w:iCs/>
      <w:color w:val="000000"/>
      <w:sz w:val="20"/>
      <w:szCs w:val="20"/>
      <w:lang w:val="en-GB"/>
    </w:rPr>
  </w:style>
  <w:style w:type="paragraph" w:customStyle="1" w:styleId="p1">
    <w:name w:val="p1"/>
    <w:rsid w:val="00FF0D29"/>
    <w:pPr>
      <w:spacing w:after="0"/>
      <w:jc w:val="both"/>
    </w:pPr>
    <w:rPr>
      <w:rFonts w:ascii="Helvetica Neue" w:eastAsia="Helvetica Neue" w:hAnsi="Helvetica Neue" w:cs="Times New Roman"/>
      <w:color w:val="454545"/>
      <w:sz w:val="24"/>
      <w:szCs w:val="24"/>
      <w:lang w:eastAsia="zh-CN"/>
    </w:rPr>
  </w:style>
  <w:style w:type="paragraph" w:customStyle="1" w:styleId="p2">
    <w:name w:val="p2"/>
    <w:rsid w:val="00FF0D29"/>
    <w:pPr>
      <w:spacing w:after="0"/>
    </w:pPr>
    <w:rPr>
      <w:rFonts w:ascii="Helvetica Neue" w:eastAsia="Helvetica Neue" w:hAnsi="Helvetica Neue" w:cs="Times New Roman"/>
      <w:color w:val="454545"/>
      <w:sz w:val="24"/>
      <w:szCs w:val="24"/>
      <w:lang w:eastAsia="zh-CN"/>
    </w:rPr>
  </w:style>
  <w:style w:type="character" w:customStyle="1" w:styleId="16">
    <w:name w:val="16"/>
    <w:basedOn w:val="DefaultParagraphFont"/>
    <w:qFormat/>
    <w:rsid w:val="00FF0D29"/>
    <w:rPr>
      <w:rFonts w:ascii="Calibri" w:hAnsi="Calibri" w:cs="Calibri" w:hint="default"/>
      <w:i/>
      <w:iCs/>
    </w:rPr>
  </w:style>
  <w:style w:type="character" w:customStyle="1" w:styleId="label">
    <w:name w:val="label"/>
    <w:basedOn w:val="DefaultParagraphFont"/>
    <w:qFormat/>
    <w:rsid w:val="00FF0D29"/>
  </w:style>
  <w:style w:type="table" w:customStyle="1" w:styleId="PlainTable21">
    <w:name w:val="Plain Table 21"/>
    <w:basedOn w:val="TableNormal"/>
    <w:uiPriority w:val="42"/>
    <w:rsid w:val="006065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B55707"/>
    <w:rPr>
      <w:rFonts w:ascii="TimesNewRomanPSMT" w:hAnsi="TimesNewRomanPSMT" w:hint="default"/>
      <w:b w:val="0"/>
      <w:bCs w:val="0"/>
      <w:i w:val="0"/>
      <w:iCs w:val="0"/>
      <w:color w:val="000000"/>
      <w:sz w:val="24"/>
      <w:szCs w:val="24"/>
    </w:rPr>
  </w:style>
  <w:style w:type="paragraph" w:customStyle="1" w:styleId="E-JOURNALBody">
    <w:name w:val="E-JOURNAL_Body"/>
    <w:basedOn w:val="Normal"/>
    <w:qFormat/>
    <w:rsid w:val="00944622"/>
    <w:pPr>
      <w:spacing w:before="0" w:beforeAutospacing="0" w:after="0" w:afterAutospacing="0"/>
      <w:ind w:left="0" w:right="0" w:firstLine="567"/>
      <w:jc w:val="both"/>
    </w:pPr>
    <w:rPr>
      <w:rFonts w:ascii="Times New Roman" w:eastAsia="Times New Roman" w:hAnsi="Times New Roman"/>
      <w:szCs w:val="24"/>
      <w:lang w:val="id-ID"/>
    </w:rPr>
  </w:style>
  <w:style w:type="character" w:customStyle="1" w:styleId="WW8Num9z1">
    <w:name w:val="WW8Num9z1"/>
    <w:qFormat/>
    <w:rsid w:val="0064303F"/>
  </w:style>
  <w:style w:type="character" w:customStyle="1" w:styleId="A3">
    <w:name w:val="A3"/>
    <w:uiPriority w:val="99"/>
    <w:rsid w:val="00594B92"/>
    <w:rPr>
      <w:color w:val="000000"/>
      <w:sz w:val="20"/>
      <w:szCs w:val="20"/>
    </w:rPr>
  </w:style>
  <w:style w:type="character" w:customStyle="1" w:styleId="author-data">
    <w:name w:val="author-data"/>
    <w:basedOn w:val="DefaultParagraphFont"/>
    <w:rsid w:val="00594B92"/>
  </w:style>
  <w:style w:type="character" w:customStyle="1" w:styleId="nlmyear">
    <w:name w:val="nlm_year"/>
    <w:basedOn w:val="DefaultParagraphFont"/>
    <w:rsid w:val="00594B92"/>
  </w:style>
  <w:style w:type="character" w:customStyle="1" w:styleId="nlmarticle-title">
    <w:name w:val="nlm_article-title"/>
    <w:basedOn w:val="DefaultParagraphFont"/>
    <w:rsid w:val="00594B92"/>
  </w:style>
  <w:style w:type="character" w:customStyle="1" w:styleId="nlmfpage">
    <w:name w:val="nlm_fpage"/>
    <w:basedOn w:val="DefaultParagraphFont"/>
    <w:rsid w:val="00594B92"/>
  </w:style>
  <w:style w:type="character" w:customStyle="1" w:styleId="nlmlpage">
    <w:name w:val="nlm_lpage"/>
    <w:basedOn w:val="DefaultParagraphFont"/>
    <w:rsid w:val="00594B92"/>
  </w:style>
  <w:style w:type="character" w:customStyle="1" w:styleId="value">
    <w:name w:val="value"/>
    <w:basedOn w:val="DefaultParagraphFont"/>
    <w:rsid w:val="00A76869"/>
  </w:style>
  <w:style w:type="paragraph" w:styleId="BodyTextIndent">
    <w:name w:val="Body Text Indent"/>
    <w:basedOn w:val="Normal"/>
    <w:link w:val="BodyTextIndentChar"/>
    <w:uiPriority w:val="99"/>
    <w:semiHidden/>
    <w:unhideWhenUsed/>
    <w:rsid w:val="00503C9A"/>
    <w:pPr>
      <w:spacing w:after="120"/>
      <w:ind w:left="360"/>
    </w:pPr>
  </w:style>
  <w:style w:type="character" w:customStyle="1" w:styleId="BodyTextIndentChar">
    <w:name w:val="Body Text Indent Char"/>
    <w:basedOn w:val="DefaultParagraphFont"/>
    <w:link w:val="BodyTextIndent"/>
    <w:uiPriority w:val="99"/>
    <w:semiHidden/>
    <w:rsid w:val="00503C9A"/>
    <w:rPr>
      <w:rFonts w:ascii="Calibri" w:eastAsia="Calibri" w:hAnsi="Calibri" w:cs="Times New Roman"/>
    </w:rPr>
  </w:style>
  <w:style w:type="character" w:customStyle="1" w:styleId="personname">
    <w:name w:val="person_name"/>
    <w:basedOn w:val="DefaultParagraphFont"/>
    <w:rsid w:val="00503C9A"/>
  </w:style>
  <w:style w:type="table" w:customStyle="1" w:styleId="PlainTable22">
    <w:name w:val="Plain Table 22"/>
    <w:basedOn w:val="TableNormal"/>
    <w:uiPriority w:val="42"/>
    <w:rsid w:val="009869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thor">
    <w:name w:val="Author"/>
    <w:basedOn w:val="Normal"/>
    <w:link w:val="AuthorChar"/>
    <w:uiPriority w:val="99"/>
    <w:qFormat/>
    <w:rsid w:val="00E77CEA"/>
    <w:pPr>
      <w:spacing w:before="0" w:beforeAutospacing="0" w:after="300" w:afterAutospacing="0" w:line="300" w:lineRule="auto"/>
      <w:ind w:left="0" w:right="0"/>
    </w:pPr>
    <w:rPr>
      <w:rFonts w:ascii="Times New Roman" w:eastAsia="SimSun" w:hAnsi="Times New Roman"/>
      <w:sz w:val="28"/>
      <w:szCs w:val="28"/>
    </w:rPr>
  </w:style>
  <w:style w:type="character" w:customStyle="1" w:styleId="AuthorChar">
    <w:name w:val="Author Char"/>
    <w:basedOn w:val="DefaultParagraphFont"/>
    <w:link w:val="Author"/>
    <w:rsid w:val="00570DFC"/>
    <w:rPr>
      <w:rFonts w:ascii="Times New Roman" w:eastAsia="SimSun" w:hAnsi="Times New Roman" w:cs="Times New Roman"/>
      <w:sz w:val="28"/>
      <w:szCs w:val="28"/>
    </w:rPr>
  </w:style>
  <w:style w:type="paragraph" w:customStyle="1" w:styleId="Corresponds">
    <w:name w:val="Corresponds"/>
    <w:basedOn w:val="Normal"/>
    <w:qFormat/>
    <w:rsid w:val="00E77CEA"/>
    <w:pPr>
      <w:spacing w:before="360" w:beforeAutospacing="0" w:after="360" w:afterAutospacing="0"/>
      <w:ind w:left="0" w:right="0"/>
    </w:pPr>
    <w:rPr>
      <w:rFonts w:ascii="Times New Roman" w:eastAsia="SimSun" w:hAnsi="Times New Roman"/>
      <w:sz w:val="20"/>
      <w:szCs w:val="20"/>
    </w:rPr>
  </w:style>
  <w:style w:type="paragraph" w:customStyle="1" w:styleId="Paragraph">
    <w:name w:val="Paragraph"/>
    <w:basedOn w:val="Default"/>
    <w:qFormat/>
    <w:rsid w:val="00E77CEA"/>
    <w:pPr>
      <w:ind w:firstLine="360"/>
      <w:jc w:val="both"/>
    </w:pPr>
    <w:rPr>
      <w:rFonts w:eastAsia="Calibri"/>
      <w:color w:val="auto"/>
      <w:sz w:val="20"/>
      <w:szCs w:val="20"/>
    </w:rPr>
  </w:style>
  <w:style w:type="paragraph" w:customStyle="1" w:styleId="Reference">
    <w:name w:val="Reference"/>
    <w:basedOn w:val="Paragraph"/>
    <w:rsid w:val="00E77CEA"/>
    <w:pPr>
      <w:autoSpaceDE/>
      <w:autoSpaceDN/>
      <w:adjustRightInd/>
      <w:ind w:left="270" w:hanging="270"/>
    </w:pPr>
    <w:rPr>
      <w:rFonts w:eastAsia="Times New Roman"/>
      <w:sz w:val="18"/>
    </w:rPr>
  </w:style>
  <w:style w:type="character" w:customStyle="1" w:styleId="isiAinCharChar">
    <w:name w:val="isi A in Char Char"/>
    <w:link w:val="isiAin"/>
    <w:locked/>
    <w:rsid w:val="00E20D16"/>
    <w:rPr>
      <w:rFonts w:ascii="Times New Roman" w:hAnsi="Times New Roman"/>
      <w:noProof/>
      <w:sz w:val="24"/>
      <w:lang w:val="x-none" w:eastAsia="x-none"/>
    </w:rPr>
  </w:style>
  <w:style w:type="paragraph" w:customStyle="1" w:styleId="isiAin">
    <w:name w:val="isi A in"/>
    <w:basedOn w:val="Normal"/>
    <w:link w:val="isiAinCharChar"/>
    <w:autoRedefine/>
    <w:rsid w:val="00E20D16"/>
    <w:pPr>
      <w:spacing w:before="0" w:beforeAutospacing="0" w:after="0" w:afterAutospacing="0" w:line="276" w:lineRule="auto"/>
      <w:ind w:left="0" w:right="0"/>
      <w:jc w:val="both"/>
    </w:pPr>
    <w:rPr>
      <w:rFonts w:ascii="Times New Roman" w:eastAsiaTheme="minorHAnsi" w:hAnsi="Times New Roman" w:cstheme="minorBidi"/>
      <w:noProof/>
      <w:sz w:val="24"/>
      <w:lang w:val="x-none" w:eastAsia="x-none"/>
    </w:rPr>
  </w:style>
  <w:style w:type="paragraph" w:customStyle="1" w:styleId="A">
    <w:name w:val="A"/>
    <w:basedOn w:val="Heading1"/>
    <w:rsid w:val="00E20D16"/>
    <w:pPr>
      <w:keepLines w:val="0"/>
      <w:tabs>
        <w:tab w:val="left" w:pos="425"/>
      </w:tabs>
      <w:spacing w:before="0" w:beforeAutospacing="0" w:afterAutospacing="0" w:line="480" w:lineRule="auto"/>
      <w:ind w:left="0" w:right="0"/>
      <w:jc w:val="both"/>
    </w:pPr>
    <w:rPr>
      <w:rFonts w:ascii="Times New Roman" w:eastAsia="Times New Roman" w:hAnsi="Times New Roman" w:cs="Times New Roman"/>
      <w:bCs w:val="0"/>
      <w:color w:val="auto"/>
      <w:sz w:val="24"/>
      <w:szCs w:val="24"/>
      <w:lang w:val="x-none" w:eastAsia="x-none"/>
    </w:rPr>
  </w:style>
  <w:style w:type="paragraph" w:customStyle="1" w:styleId="Asub">
    <w:name w:val="A sub"/>
    <w:basedOn w:val="Normal"/>
    <w:autoRedefine/>
    <w:rsid w:val="00E20D16"/>
    <w:pPr>
      <w:tabs>
        <w:tab w:val="left" w:pos="0"/>
      </w:tabs>
      <w:spacing w:before="0" w:beforeAutospacing="0" w:after="0" w:afterAutospacing="0" w:line="276" w:lineRule="auto"/>
      <w:ind w:left="0" w:right="0"/>
      <w:jc w:val="both"/>
    </w:pPr>
    <w:rPr>
      <w:rFonts w:ascii="Times New Roman" w:eastAsia="Times New Roman" w:hAnsi="Times New Roman"/>
      <w:sz w:val="24"/>
      <w:szCs w:val="24"/>
      <w:lang w:val="fi-FI"/>
    </w:rPr>
  </w:style>
  <w:style w:type="paragraph" w:customStyle="1" w:styleId="isi1">
    <w:name w:val="isi 1"/>
    <w:basedOn w:val="Normal"/>
    <w:qFormat/>
    <w:rsid w:val="00E20D16"/>
    <w:pPr>
      <w:spacing w:before="0" w:beforeAutospacing="0" w:after="0" w:afterAutospacing="0" w:line="480" w:lineRule="auto"/>
      <w:ind w:left="851" w:right="0" w:firstLine="567"/>
      <w:jc w:val="both"/>
    </w:pPr>
    <w:rPr>
      <w:rFonts w:ascii="Times New Roman" w:eastAsia="Times New Roman" w:hAnsi="Times New Roman"/>
      <w:sz w:val="24"/>
      <w:szCs w:val="24"/>
      <w:lang w:val="sv-SE"/>
    </w:rPr>
  </w:style>
  <w:style w:type="paragraph" w:customStyle="1" w:styleId="MainText">
    <w:name w:val="Main Text"/>
    <w:basedOn w:val="Normal"/>
    <w:link w:val="MainTextChar"/>
    <w:qFormat/>
    <w:rsid w:val="00C97061"/>
    <w:pPr>
      <w:spacing w:before="0" w:beforeAutospacing="0" w:after="0" w:afterAutospacing="0"/>
      <w:ind w:left="0" w:right="0" w:firstLine="284"/>
      <w:jc w:val="both"/>
    </w:pPr>
    <w:rPr>
      <w:rFonts w:ascii="Times New Roman" w:eastAsia="Times New Roman" w:hAnsi="Times New Roman"/>
      <w:sz w:val="20"/>
      <w:szCs w:val="24"/>
    </w:rPr>
  </w:style>
  <w:style w:type="character" w:customStyle="1" w:styleId="MainTextChar">
    <w:name w:val="Main Text Char"/>
    <w:basedOn w:val="DefaultParagraphFont"/>
    <w:link w:val="MainText"/>
    <w:rsid w:val="00570DFC"/>
    <w:rPr>
      <w:rFonts w:ascii="Times New Roman" w:eastAsia="Times New Roman" w:hAnsi="Times New Roman" w:cs="Times New Roman"/>
      <w:sz w:val="20"/>
      <w:szCs w:val="24"/>
    </w:rPr>
  </w:style>
  <w:style w:type="character" w:customStyle="1" w:styleId="Hyperlink1">
    <w:name w:val="Hyperlink1"/>
    <w:basedOn w:val="DefaultParagraphFont"/>
    <w:uiPriority w:val="99"/>
    <w:unhideWhenUsed/>
    <w:rsid w:val="00D93612"/>
    <w:rPr>
      <w:color w:val="0000FF"/>
      <w:u w:val="single"/>
    </w:rPr>
  </w:style>
  <w:style w:type="paragraph" w:customStyle="1" w:styleId="Style1">
    <w:name w:val="Style 1"/>
    <w:uiPriority w:val="99"/>
    <w:rsid w:val="00D93612"/>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paragraph" w:customStyle="1" w:styleId="xl70">
    <w:name w:val="xl70"/>
    <w:basedOn w:val="Normal"/>
    <w:rsid w:val="00D93612"/>
    <w:pPr>
      <w:ind w:left="0" w:right="0"/>
      <w:jc w:val="left"/>
      <w:textAlignment w:val="center"/>
    </w:pPr>
    <w:rPr>
      <w:rFonts w:ascii="Arial" w:eastAsia="Times New Roman" w:hAnsi="Arial" w:cs="Arial"/>
      <w:sz w:val="24"/>
      <w:szCs w:val="24"/>
      <w:lang w:val="en-ID" w:eastAsia="en-ID"/>
    </w:rPr>
  </w:style>
  <w:style w:type="paragraph" w:customStyle="1" w:styleId="xl72">
    <w:name w:val="xl72"/>
    <w:basedOn w:val="Normal"/>
    <w:rsid w:val="00D93612"/>
    <w:pPr>
      <w:ind w:left="0" w:right="0"/>
      <w:textAlignment w:val="center"/>
    </w:pPr>
    <w:rPr>
      <w:rFonts w:ascii="Arial" w:eastAsia="Times New Roman" w:hAnsi="Arial" w:cs="Arial"/>
      <w:color w:val="000000"/>
      <w:sz w:val="40"/>
      <w:szCs w:val="40"/>
      <w:lang w:val="en-ID" w:eastAsia="en-ID"/>
    </w:rPr>
  </w:style>
  <w:style w:type="paragraph" w:customStyle="1" w:styleId="xl73">
    <w:name w:val="xl73"/>
    <w:basedOn w:val="Normal"/>
    <w:rsid w:val="00D93612"/>
    <w:pPr>
      <w:ind w:left="0" w:right="0"/>
      <w:textAlignment w:val="center"/>
    </w:pPr>
    <w:rPr>
      <w:rFonts w:ascii="Times New Roman" w:eastAsia="Times New Roman" w:hAnsi="Times New Roman"/>
      <w:sz w:val="40"/>
      <w:szCs w:val="40"/>
      <w:lang w:val="en-ID" w:eastAsia="en-ID"/>
    </w:rPr>
  </w:style>
  <w:style w:type="paragraph" w:customStyle="1" w:styleId="xl74">
    <w:name w:val="xl74"/>
    <w:basedOn w:val="Normal"/>
    <w:rsid w:val="00D93612"/>
    <w:pPr>
      <w:ind w:left="0" w:right="0"/>
      <w:jc w:val="left"/>
      <w:textAlignment w:val="center"/>
    </w:pPr>
    <w:rPr>
      <w:rFonts w:ascii="Arial" w:eastAsia="Times New Roman" w:hAnsi="Arial" w:cs="Arial"/>
      <w:color w:val="000000"/>
      <w:sz w:val="24"/>
      <w:szCs w:val="24"/>
      <w:lang w:val="en-ID" w:eastAsia="en-ID"/>
    </w:rPr>
  </w:style>
  <w:style w:type="paragraph" w:customStyle="1" w:styleId="xl75">
    <w:name w:val="xl75"/>
    <w:basedOn w:val="Normal"/>
    <w:rsid w:val="00D93612"/>
    <w:pPr>
      <w:ind w:left="0" w:right="0"/>
      <w:jc w:val="left"/>
      <w:textAlignment w:val="center"/>
    </w:pPr>
    <w:rPr>
      <w:rFonts w:ascii="Arial" w:eastAsia="Times New Roman" w:hAnsi="Arial" w:cs="Arial"/>
      <w:color w:val="000000"/>
      <w:sz w:val="24"/>
      <w:szCs w:val="24"/>
      <w:lang w:val="en-ID" w:eastAsia="en-ID"/>
    </w:rPr>
  </w:style>
  <w:style w:type="paragraph" w:customStyle="1" w:styleId="xl76">
    <w:name w:val="xl76"/>
    <w:basedOn w:val="Normal"/>
    <w:rsid w:val="00D93612"/>
    <w:pPr>
      <w:ind w:left="0" w:right="0"/>
      <w:jc w:val="right"/>
      <w:textAlignment w:val="center"/>
    </w:pPr>
    <w:rPr>
      <w:rFonts w:ascii="Arial" w:eastAsia="Times New Roman" w:hAnsi="Arial" w:cs="Arial"/>
      <w:color w:val="000000"/>
      <w:sz w:val="24"/>
      <w:szCs w:val="24"/>
      <w:lang w:val="en-ID" w:eastAsia="en-ID"/>
    </w:rPr>
  </w:style>
  <w:style w:type="paragraph" w:customStyle="1" w:styleId="xl77">
    <w:name w:val="xl77"/>
    <w:basedOn w:val="Normal"/>
    <w:rsid w:val="00D93612"/>
    <w:pPr>
      <w:pBdr>
        <w:top w:val="single" w:sz="8" w:space="0" w:color="auto"/>
        <w:left w:val="single" w:sz="8" w:space="0" w:color="auto"/>
      </w:pBdr>
      <w:ind w:left="0" w:right="0"/>
      <w:jc w:val="left"/>
      <w:textAlignment w:val="center"/>
    </w:pPr>
    <w:rPr>
      <w:rFonts w:ascii="Arial" w:eastAsia="Times New Roman" w:hAnsi="Arial" w:cs="Arial"/>
      <w:sz w:val="24"/>
      <w:szCs w:val="24"/>
      <w:lang w:val="en-ID" w:eastAsia="en-ID"/>
    </w:rPr>
  </w:style>
  <w:style w:type="paragraph" w:customStyle="1" w:styleId="xl78">
    <w:name w:val="xl78"/>
    <w:basedOn w:val="Normal"/>
    <w:rsid w:val="00D93612"/>
    <w:pPr>
      <w:pBdr>
        <w:top w:val="single" w:sz="8" w:space="0" w:color="auto"/>
      </w:pBdr>
      <w:ind w:left="0" w:right="0"/>
      <w:jc w:val="left"/>
      <w:textAlignment w:val="center"/>
    </w:pPr>
    <w:rPr>
      <w:rFonts w:ascii="Arial" w:eastAsia="Times New Roman" w:hAnsi="Arial" w:cs="Arial"/>
      <w:sz w:val="24"/>
      <w:szCs w:val="24"/>
      <w:lang w:val="en-ID" w:eastAsia="en-ID"/>
    </w:rPr>
  </w:style>
  <w:style w:type="paragraph" w:customStyle="1" w:styleId="xl79">
    <w:name w:val="xl79"/>
    <w:basedOn w:val="Normal"/>
    <w:rsid w:val="00D93612"/>
    <w:pPr>
      <w:pBdr>
        <w:top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80">
    <w:name w:val="xl80"/>
    <w:basedOn w:val="Normal"/>
    <w:rsid w:val="00D93612"/>
    <w:pPr>
      <w:pBdr>
        <w:left w:val="single" w:sz="8" w:space="0" w:color="auto"/>
      </w:pBdr>
      <w:ind w:left="0" w:right="0"/>
      <w:jc w:val="left"/>
      <w:textAlignment w:val="center"/>
    </w:pPr>
    <w:rPr>
      <w:rFonts w:ascii="Arial" w:eastAsia="Times New Roman" w:hAnsi="Arial" w:cs="Arial"/>
      <w:sz w:val="24"/>
      <w:szCs w:val="24"/>
      <w:lang w:val="en-ID" w:eastAsia="en-ID"/>
    </w:rPr>
  </w:style>
  <w:style w:type="paragraph" w:customStyle="1" w:styleId="xl81">
    <w:name w:val="xl81"/>
    <w:basedOn w:val="Normal"/>
    <w:rsid w:val="00D93612"/>
    <w:pPr>
      <w:ind w:left="0" w:right="0"/>
      <w:jc w:val="left"/>
      <w:textAlignment w:val="center"/>
    </w:pPr>
    <w:rPr>
      <w:rFonts w:ascii="Arial" w:eastAsia="Times New Roman" w:hAnsi="Arial" w:cs="Arial"/>
      <w:sz w:val="24"/>
      <w:szCs w:val="24"/>
      <w:lang w:val="en-ID" w:eastAsia="en-ID"/>
    </w:rPr>
  </w:style>
  <w:style w:type="paragraph" w:customStyle="1" w:styleId="xl82">
    <w:name w:val="xl82"/>
    <w:basedOn w:val="Normal"/>
    <w:rsid w:val="00D93612"/>
    <w:pPr>
      <w:ind w:left="0" w:right="0"/>
      <w:jc w:val="left"/>
      <w:textAlignment w:val="center"/>
    </w:pPr>
    <w:rPr>
      <w:rFonts w:ascii="Arial" w:eastAsia="Times New Roman" w:hAnsi="Arial" w:cs="Arial"/>
      <w:b/>
      <w:bCs/>
      <w:sz w:val="36"/>
      <w:szCs w:val="36"/>
      <w:lang w:val="en-ID" w:eastAsia="en-ID"/>
    </w:rPr>
  </w:style>
  <w:style w:type="paragraph" w:customStyle="1" w:styleId="xl83">
    <w:name w:val="xl83"/>
    <w:basedOn w:val="Normal"/>
    <w:rsid w:val="00D93612"/>
    <w:pPr>
      <w:ind w:left="0" w:right="0"/>
      <w:textAlignment w:val="top"/>
    </w:pPr>
    <w:rPr>
      <w:rFonts w:ascii="Arial" w:eastAsia="Times New Roman" w:hAnsi="Arial" w:cs="Arial"/>
      <w:b/>
      <w:bCs/>
      <w:sz w:val="40"/>
      <w:szCs w:val="40"/>
      <w:lang w:val="en-ID" w:eastAsia="en-ID"/>
    </w:rPr>
  </w:style>
  <w:style w:type="paragraph" w:customStyle="1" w:styleId="xl84">
    <w:name w:val="xl84"/>
    <w:basedOn w:val="Normal"/>
    <w:rsid w:val="00D93612"/>
    <w:pPr>
      <w:pBdr>
        <w:left w:val="single" w:sz="8" w:space="0" w:color="auto"/>
        <w:bottom w:val="single" w:sz="8" w:space="0" w:color="auto"/>
      </w:pBdr>
      <w:ind w:left="0" w:right="0"/>
      <w:jc w:val="left"/>
      <w:textAlignment w:val="center"/>
    </w:pPr>
    <w:rPr>
      <w:rFonts w:ascii="Arial" w:eastAsia="Times New Roman" w:hAnsi="Arial" w:cs="Arial"/>
      <w:sz w:val="24"/>
      <w:szCs w:val="24"/>
      <w:lang w:val="en-ID" w:eastAsia="en-ID"/>
    </w:rPr>
  </w:style>
  <w:style w:type="paragraph" w:customStyle="1" w:styleId="xl85">
    <w:name w:val="xl85"/>
    <w:basedOn w:val="Normal"/>
    <w:rsid w:val="00D93612"/>
    <w:pPr>
      <w:pBdr>
        <w:left w:val="single" w:sz="8" w:space="0" w:color="auto"/>
      </w:pBdr>
      <w:ind w:left="0" w:right="0"/>
      <w:jc w:val="left"/>
      <w:textAlignment w:val="center"/>
    </w:pPr>
    <w:rPr>
      <w:rFonts w:ascii="Arial" w:eastAsia="Times New Roman" w:hAnsi="Arial" w:cs="Arial"/>
      <w:color w:val="000000"/>
      <w:sz w:val="32"/>
      <w:szCs w:val="32"/>
      <w:lang w:val="en-ID" w:eastAsia="en-ID"/>
    </w:rPr>
  </w:style>
  <w:style w:type="paragraph" w:customStyle="1" w:styleId="xl86">
    <w:name w:val="xl86"/>
    <w:basedOn w:val="Normal"/>
    <w:rsid w:val="00D93612"/>
    <w:pPr>
      <w:ind w:left="0" w:right="0"/>
      <w:jc w:val="left"/>
      <w:textAlignment w:val="center"/>
    </w:pPr>
    <w:rPr>
      <w:rFonts w:ascii="Arial" w:eastAsia="Times New Roman" w:hAnsi="Arial" w:cs="Arial"/>
      <w:color w:val="000000"/>
      <w:sz w:val="32"/>
      <w:szCs w:val="32"/>
      <w:lang w:val="en-ID" w:eastAsia="en-ID"/>
    </w:rPr>
  </w:style>
  <w:style w:type="paragraph" w:customStyle="1" w:styleId="xl87">
    <w:name w:val="xl87"/>
    <w:basedOn w:val="Normal"/>
    <w:rsid w:val="00D93612"/>
    <w:pPr>
      <w:pBdr>
        <w:left w:val="single" w:sz="8" w:space="0" w:color="auto"/>
      </w:pBdr>
      <w:ind w:left="0" w:right="0"/>
      <w:jc w:val="left"/>
      <w:textAlignment w:val="center"/>
    </w:pPr>
    <w:rPr>
      <w:rFonts w:ascii="Arial" w:eastAsia="Times New Roman" w:hAnsi="Arial" w:cs="Arial"/>
      <w:color w:val="000000"/>
      <w:sz w:val="40"/>
      <w:szCs w:val="40"/>
      <w:lang w:val="en-ID" w:eastAsia="en-ID"/>
    </w:rPr>
  </w:style>
  <w:style w:type="paragraph" w:customStyle="1" w:styleId="xl88">
    <w:name w:val="xl88"/>
    <w:basedOn w:val="Normal"/>
    <w:rsid w:val="00D93612"/>
    <w:pPr>
      <w:pBdr>
        <w:left w:val="single" w:sz="8" w:space="0" w:color="auto"/>
      </w:pBdr>
      <w:ind w:left="0" w:right="0"/>
      <w:jc w:val="left"/>
      <w:textAlignment w:val="center"/>
    </w:pPr>
    <w:rPr>
      <w:rFonts w:ascii="Arial" w:eastAsia="Times New Roman" w:hAnsi="Arial" w:cs="Arial"/>
      <w:color w:val="000000"/>
      <w:sz w:val="24"/>
      <w:szCs w:val="24"/>
      <w:lang w:val="en-ID" w:eastAsia="en-ID"/>
    </w:rPr>
  </w:style>
  <w:style w:type="paragraph" w:customStyle="1" w:styleId="xl89">
    <w:name w:val="xl89"/>
    <w:basedOn w:val="Normal"/>
    <w:rsid w:val="00D93612"/>
    <w:pPr>
      <w:pBdr>
        <w:left w:val="single" w:sz="4" w:space="0" w:color="C0C0C0"/>
      </w:pBdr>
      <w:ind w:left="0" w:right="0"/>
      <w:jc w:val="left"/>
      <w:textAlignment w:val="center"/>
    </w:pPr>
    <w:rPr>
      <w:rFonts w:ascii="Arial" w:eastAsia="Times New Roman" w:hAnsi="Arial" w:cs="Arial"/>
      <w:sz w:val="24"/>
      <w:szCs w:val="24"/>
      <w:lang w:val="en-ID" w:eastAsia="en-ID"/>
    </w:rPr>
  </w:style>
  <w:style w:type="paragraph" w:customStyle="1" w:styleId="xl90">
    <w:name w:val="xl90"/>
    <w:basedOn w:val="Normal"/>
    <w:rsid w:val="00D93612"/>
    <w:pPr>
      <w:pBdr>
        <w:left w:val="single" w:sz="8" w:space="0" w:color="auto"/>
      </w:pBdr>
      <w:ind w:left="0" w:right="0"/>
      <w:textAlignment w:val="center"/>
    </w:pPr>
    <w:rPr>
      <w:rFonts w:ascii="Arial" w:eastAsia="Times New Roman" w:hAnsi="Arial" w:cs="Arial"/>
      <w:color w:val="000000"/>
      <w:sz w:val="40"/>
      <w:szCs w:val="40"/>
      <w:lang w:val="en-ID" w:eastAsia="en-ID"/>
    </w:rPr>
  </w:style>
  <w:style w:type="paragraph" w:customStyle="1" w:styleId="xl91">
    <w:name w:val="xl91"/>
    <w:basedOn w:val="Normal"/>
    <w:rsid w:val="00D93612"/>
    <w:pPr>
      <w:pBdr>
        <w:left w:val="single" w:sz="4" w:space="0" w:color="C0C0C0"/>
      </w:pBdr>
      <w:ind w:left="0" w:right="0"/>
      <w:textAlignment w:val="center"/>
    </w:pPr>
    <w:rPr>
      <w:rFonts w:ascii="Arial" w:eastAsia="Times New Roman" w:hAnsi="Arial" w:cs="Arial"/>
      <w:sz w:val="40"/>
      <w:szCs w:val="40"/>
      <w:lang w:val="en-ID" w:eastAsia="en-ID"/>
    </w:rPr>
  </w:style>
  <w:style w:type="paragraph" w:customStyle="1" w:styleId="xl92">
    <w:name w:val="xl92"/>
    <w:basedOn w:val="Normal"/>
    <w:rsid w:val="00D93612"/>
    <w:pPr>
      <w:ind w:left="0" w:right="0"/>
      <w:textAlignment w:val="center"/>
    </w:pPr>
    <w:rPr>
      <w:rFonts w:ascii="Arial" w:eastAsia="Times New Roman" w:hAnsi="Arial" w:cs="Arial"/>
      <w:color w:val="000000"/>
      <w:sz w:val="40"/>
      <w:szCs w:val="40"/>
      <w:lang w:val="en-ID" w:eastAsia="en-ID"/>
    </w:rPr>
  </w:style>
  <w:style w:type="paragraph" w:customStyle="1" w:styleId="xl93">
    <w:name w:val="xl93"/>
    <w:basedOn w:val="Normal"/>
    <w:rsid w:val="00D93612"/>
    <w:pPr>
      <w:ind w:left="0" w:right="0"/>
      <w:textAlignment w:val="center"/>
    </w:pPr>
    <w:rPr>
      <w:rFonts w:ascii="Arial" w:eastAsia="Times New Roman" w:hAnsi="Arial" w:cs="Arial"/>
      <w:sz w:val="40"/>
      <w:szCs w:val="40"/>
      <w:lang w:val="en-ID" w:eastAsia="en-ID"/>
    </w:rPr>
  </w:style>
  <w:style w:type="paragraph" w:customStyle="1" w:styleId="xl94">
    <w:name w:val="xl94"/>
    <w:basedOn w:val="Normal"/>
    <w:rsid w:val="00D93612"/>
    <w:pPr>
      <w:pBdr>
        <w:top w:val="single" w:sz="8" w:space="0" w:color="auto"/>
        <w:right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95">
    <w:name w:val="xl95"/>
    <w:basedOn w:val="Normal"/>
    <w:rsid w:val="00D93612"/>
    <w:pPr>
      <w:pBdr>
        <w:top w:val="single" w:sz="8" w:space="0" w:color="auto"/>
        <w:left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96">
    <w:name w:val="xl96"/>
    <w:basedOn w:val="Normal"/>
    <w:rsid w:val="00D93612"/>
    <w:pPr>
      <w:pBdr>
        <w:top w:val="single" w:sz="8" w:space="0" w:color="auto"/>
      </w:pBdr>
      <w:ind w:left="0" w:right="0"/>
      <w:jc w:val="left"/>
      <w:textAlignment w:val="center"/>
    </w:pPr>
    <w:rPr>
      <w:rFonts w:ascii="Arial" w:eastAsia="Times New Roman" w:hAnsi="Arial" w:cs="Arial"/>
      <w:sz w:val="24"/>
      <w:szCs w:val="24"/>
      <w:lang w:val="en-ID" w:eastAsia="en-ID"/>
    </w:rPr>
  </w:style>
  <w:style w:type="paragraph" w:customStyle="1" w:styleId="xl97">
    <w:name w:val="xl97"/>
    <w:basedOn w:val="Normal"/>
    <w:rsid w:val="00D93612"/>
    <w:pPr>
      <w:pBdr>
        <w:top w:val="single" w:sz="8" w:space="0" w:color="auto"/>
      </w:pBdr>
      <w:ind w:left="0" w:right="0"/>
      <w:jc w:val="left"/>
      <w:textAlignment w:val="center"/>
    </w:pPr>
    <w:rPr>
      <w:rFonts w:ascii="Arial" w:eastAsia="Times New Roman" w:hAnsi="Arial" w:cs="Arial"/>
      <w:b/>
      <w:bCs/>
      <w:sz w:val="96"/>
      <w:szCs w:val="96"/>
      <w:lang w:val="en-ID" w:eastAsia="en-ID"/>
    </w:rPr>
  </w:style>
  <w:style w:type="paragraph" w:customStyle="1" w:styleId="xl98">
    <w:name w:val="xl98"/>
    <w:basedOn w:val="Normal"/>
    <w:rsid w:val="00D93612"/>
    <w:pPr>
      <w:pBdr>
        <w:right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99">
    <w:name w:val="xl99"/>
    <w:basedOn w:val="Normal"/>
    <w:rsid w:val="00D93612"/>
    <w:pPr>
      <w:pBdr>
        <w:left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100">
    <w:name w:val="xl100"/>
    <w:basedOn w:val="Normal"/>
    <w:rsid w:val="00D93612"/>
    <w:pPr>
      <w:pBdr>
        <w:right w:val="single" w:sz="8" w:space="0" w:color="auto"/>
      </w:pBdr>
      <w:ind w:left="0" w:right="0"/>
      <w:jc w:val="left"/>
      <w:textAlignment w:val="center"/>
    </w:pPr>
    <w:rPr>
      <w:rFonts w:ascii="Arial" w:eastAsia="Times New Roman" w:hAnsi="Arial" w:cs="Arial"/>
      <w:b/>
      <w:bCs/>
      <w:sz w:val="72"/>
      <w:szCs w:val="72"/>
      <w:lang w:val="en-ID" w:eastAsia="en-ID"/>
    </w:rPr>
  </w:style>
  <w:style w:type="paragraph" w:customStyle="1" w:styleId="xl101">
    <w:name w:val="xl101"/>
    <w:basedOn w:val="Normal"/>
    <w:rsid w:val="00D93612"/>
    <w:pPr>
      <w:pBdr>
        <w:left w:val="single" w:sz="8" w:space="0" w:color="auto"/>
      </w:pBdr>
      <w:ind w:left="0" w:right="0"/>
      <w:jc w:val="left"/>
      <w:textAlignment w:val="center"/>
    </w:pPr>
    <w:rPr>
      <w:rFonts w:ascii="Arial" w:eastAsia="Times New Roman" w:hAnsi="Arial" w:cs="Arial"/>
      <w:b/>
      <w:bCs/>
      <w:sz w:val="72"/>
      <w:szCs w:val="72"/>
      <w:lang w:val="en-ID" w:eastAsia="en-ID"/>
    </w:rPr>
  </w:style>
  <w:style w:type="paragraph" w:customStyle="1" w:styleId="xl102">
    <w:name w:val="xl102"/>
    <w:basedOn w:val="Normal"/>
    <w:rsid w:val="00D93612"/>
    <w:pPr>
      <w:pBdr>
        <w:right w:val="single" w:sz="8" w:space="0" w:color="auto"/>
      </w:pBdr>
      <w:ind w:left="0" w:right="0"/>
      <w:jc w:val="left"/>
      <w:textAlignment w:val="center"/>
    </w:pPr>
    <w:rPr>
      <w:rFonts w:ascii="Arial" w:eastAsia="Times New Roman" w:hAnsi="Arial" w:cs="Arial"/>
      <w:b/>
      <w:bCs/>
      <w:sz w:val="48"/>
      <w:szCs w:val="48"/>
      <w:lang w:val="en-ID" w:eastAsia="en-ID"/>
    </w:rPr>
  </w:style>
  <w:style w:type="paragraph" w:customStyle="1" w:styleId="xl103">
    <w:name w:val="xl103"/>
    <w:basedOn w:val="Normal"/>
    <w:rsid w:val="00D93612"/>
    <w:pPr>
      <w:pBdr>
        <w:left w:val="single" w:sz="8" w:space="0" w:color="auto"/>
      </w:pBdr>
      <w:ind w:left="0" w:right="0"/>
      <w:jc w:val="left"/>
      <w:textAlignment w:val="center"/>
    </w:pPr>
    <w:rPr>
      <w:rFonts w:ascii="Arial" w:eastAsia="Times New Roman" w:hAnsi="Arial" w:cs="Arial"/>
      <w:b/>
      <w:bCs/>
      <w:sz w:val="48"/>
      <w:szCs w:val="48"/>
      <w:lang w:val="en-ID" w:eastAsia="en-ID"/>
    </w:rPr>
  </w:style>
  <w:style w:type="paragraph" w:customStyle="1" w:styleId="xl104">
    <w:name w:val="xl104"/>
    <w:basedOn w:val="Normal"/>
    <w:rsid w:val="00D93612"/>
    <w:pPr>
      <w:pBdr>
        <w:bottom w:val="single" w:sz="8" w:space="0" w:color="auto"/>
      </w:pBdr>
      <w:ind w:left="0" w:right="0"/>
      <w:jc w:val="left"/>
      <w:textAlignment w:val="center"/>
    </w:pPr>
    <w:rPr>
      <w:rFonts w:ascii="Arial" w:eastAsia="Times New Roman" w:hAnsi="Arial" w:cs="Arial"/>
      <w:sz w:val="24"/>
      <w:szCs w:val="24"/>
      <w:lang w:val="en-ID" w:eastAsia="en-ID"/>
    </w:rPr>
  </w:style>
  <w:style w:type="paragraph" w:customStyle="1" w:styleId="xl105">
    <w:name w:val="xl105"/>
    <w:basedOn w:val="Normal"/>
    <w:rsid w:val="00D93612"/>
    <w:pPr>
      <w:pBdr>
        <w:bottom w:val="single" w:sz="8" w:space="0" w:color="auto"/>
        <w:right w:val="single" w:sz="8" w:space="0" w:color="auto"/>
      </w:pBdr>
      <w:ind w:left="0" w:right="0"/>
      <w:jc w:val="left"/>
      <w:textAlignment w:val="center"/>
    </w:pPr>
    <w:rPr>
      <w:rFonts w:ascii="Arial" w:eastAsia="Times New Roman" w:hAnsi="Arial" w:cs="Arial"/>
      <w:b/>
      <w:bCs/>
      <w:sz w:val="48"/>
      <w:szCs w:val="48"/>
      <w:lang w:val="en-ID" w:eastAsia="en-ID"/>
    </w:rPr>
  </w:style>
  <w:style w:type="paragraph" w:customStyle="1" w:styleId="xl106">
    <w:name w:val="xl106"/>
    <w:basedOn w:val="Normal"/>
    <w:rsid w:val="00D93612"/>
    <w:pPr>
      <w:pBdr>
        <w:left w:val="single" w:sz="8" w:space="0" w:color="auto"/>
        <w:bottom w:val="single" w:sz="8" w:space="0" w:color="auto"/>
      </w:pBdr>
      <w:ind w:left="0" w:right="0"/>
      <w:jc w:val="left"/>
      <w:textAlignment w:val="center"/>
    </w:pPr>
    <w:rPr>
      <w:rFonts w:ascii="Arial" w:eastAsia="Times New Roman" w:hAnsi="Arial" w:cs="Arial"/>
      <w:b/>
      <w:bCs/>
      <w:sz w:val="48"/>
      <w:szCs w:val="48"/>
      <w:lang w:val="en-ID" w:eastAsia="en-ID"/>
    </w:rPr>
  </w:style>
  <w:style w:type="paragraph" w:customStyle="1" w:styleId="xl107">
    <w:name w:val="xl107"/>
    <w:basedOn w:val="Normal"/>
    <w:rsid w:val="00D93612"/>
    <w:pPr>
      <w:pBdr>
        <w:bottom w:val="single" w:sz="8" w:space="0" w:color="auto"/>
      </w:pBdr>
      <w:ind w:left="0" w:right="0"/>
      <w:jc w:val="left"/>
      <w:textAlignment w:val="center"/>
    </w:pPr>
    <w:rPr>
      <w:rFonts w:ascii="Arial" w:eastAsia="Times New Roman" w:hAnsi="Arial" w:cs="Arial"/>
      <w:b/>
      <w:bCs/>
      <w:sz w:val="48"/>
      <w:szCs w:val="48"/>
      <w:lang w:val="en-ID" w:eastAsia="en-ID"/>
    </w:rPr>
  </w:style>
  <w:style w:type="paragraph" w:customStyle="1" w:styleId="xl108">
    <w:name w:val="xl108"/>
    <w:basedOn w:val="Normal"/>
    <w:rsid w:val="00D93612"/>
    <w:pPr>
      <w:ind w:left="0" w:right="0"/>
      <w:jc w:val="left"/>
      <w:textAlignment w:val="center"/>
    </w:pPr>
    <w:rPr>
      <w:rFonts w:ascii="Arial" w:eastAsia="Times New Roman" w:hAnsi="Arial" w:cs="Arial"/>
      <w:sz w:val="32"/>
      <w:szCs w:val="32"/>
      <w:lang w:val="en-ID" w:eastAsia="en-ID"/>
    </w:rPr>
  </w:style>
  <w:style w:type="paragraph" w:customStyle="1" w:styleId="xl109">
    <w:name w:val="xl109"/>
    <w:basedOn w:val="Normal"/>
    <w:rsid w:val="00D93612"/>
    <w:pPr>
      <w:ind w:left="0" w:right="0"/>
      <w:jc w:val="left"/>
      <w:textAlignment w:val="center"/>
    </w:pPr>
    <w:rPr>
      <w:rFonts w:ascii="Arial" w:eastAsia="Times New Roman" w:hAnsi="Arial" w:cs="Arial"/>
      <w:sz w:val="32"/>
      <w:szCs w:val="32"/>
      <w:lang w:val="en-ID" w:eastAsia="en-ID"/>
    </w:rPr>
  </w:style>
  <w:style w:type="paragraph" w:customStyle="1" w:styleId="xl110">
    <w:name w:val="xl110"/>
    <w:basedOn w:val="Normal"/>
    <w:rsid w:val="00D93612"/>
    <w:pPr>
      <w:ind w:left="0" w:right="0"/>
      <w:jc w:val="left"/>
      <w:textAlignment w:val="center"/>
    </w:pPr>
    <w:rPr>
      <w:rFonts w:ascii="Arial" w:eastAsia="Times New Roman" w:hAnsi="Arial" w:cs="Arial"/>
      <w:b/>
      <w:bCs/>
      <w:color w:val="FFFFFF"/>
      <w:sz w:val="40"/>
      <w:szCs w:val="40"/>
      <w:lang w:val="en-ID" w:eastAsia="en-ID"/>
    </w:rPr>
  </w:style>
  <w:style w:type="paragraph" w:customStyle="1" w:styleId="xl111">
    <w:name w:val="xl111"/>
    <w:basedOn w:val="Normal"/>
    <w:rsid w:val="00D93612"/>
    <w:pPr>
      <w:pBdr>
        <w:right w:val="single" w:sz="4" w:space="0" w:color="C0C0C0"/>
      </w:pBdr>
      <w:ind w:left="0" w:right="0"/>
      <w:jc w:val="left"/>
      <w:textAlignment w:val="center"/>
    </w:pPr>
    <w:rPr>
      <w:rFonts w:ascii="Arial" w:eastAsia="Times New Roman" w:hAnsi="Arial" w:cs="Arial"/>
      <w:color w:val="000000"/>
      <w:sz w:val="24"/>
      <w:szCs w:val="24"/>
      <w:lang w:val="en-ID" w:eastAsia="en-ID"/>
    </w:rPr>
  </w:style>
  <w:style w:type="paragraph" w:customStyle="1" w:styleId="xl112">
    <w:name w:val="xl112"/>
    <w:basedOn w:val="Normal"/>
    <w:rsid w:val="00D93612"/>
    <w:pPr>
      <w:ind w:left="0" w:right="0"/>
      <w:jc w:val="left"/>
      <w:textAlignment w:val="center"/>
    </w:pPr>
    <w:rPr>
      <w:rFonts w:ascii="Arial" w:eastAsia="Times New Roman" w:hAnsi="Arial" w:cs="Arial"/>
      <w:sz w:val="24"/>
      <w:szCs w:val="24"/>
      <w:lang w:val="en-ID" w:eastAsia="en-ID"/>
    </w:rPr>
  </w:style>
  <w:style w:type="paragraph" w:customStyle="1" w:styleId="xl113">
    <w:name w:val="xl113"/>
    <w:basedOn w:val="Normal"/>
    <w:rsid w:val="00D93612"/>
    <w:pPr>
      <w:pBdr>
        <w:left w:val="single" w:sz="4" w:space="0" w:color="C0C0C0"/>
      </w:pBdr>
      <w:ind w:left="0" w:right="0"/>
      <w:textAlignment w:val="center"/>
    </w:pPr>
    <w:rPr>
      <w:rFonts w:ascii="Arial" w:eastAsia="Times New Roman" w:hAnsi="Arial" w:cs="Arial"/>
      <w:sz w:val="40"/>
      <w:szCs w:val="40"/>
      <w:lang w:val="en-ID" w:eastAsia="en-ID"/>
    </w:rPr>
  </w:style>
  <w:style w:type="paragraph" w:customStyle="1" w:styleId="xl114">
    <w:name w:val="xl114"/>
    <w:basedOn w:val="Normal"/>
    <w:rsid w:val="00D93612"/>
    <w:pPr>
      <w:ind w:left="0" w:right="0"/>
      <w:textAlignment w:val="center"/>
    </w:pPr>
    <w:rPr>
      <w:rFonts w:ascii="Arial" w:eastAsia="Times New Roman" w:hAnsi="Arial" w:cs="Arial"/>
      <w:sz w:val="32"/>
      <w:szCs w:val="32"/>
      <w:lang w:val="en-ID" w:eastAsia="en-ID"/>
    </w:rPr>
  </w:style>
  <w:style w:type="paragraph" w:customStyle="1" w:styleId="xl115">
    <w:name w:val="xl115"/>
    <w:basedOn w:val="Normal"/>
    <w:rsid w:val="00D93612"/>
    <w:pPr>
      <w:pBdr>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16">
    <w:name w:val="xl116"/>
    <w:basedOn w:val="Normal"/>
    <w:rsid w:val="00D93612"/>
    <w:pPr>
      <w:pBdr>
        <w:top w:val="single" w:sz="4" w:space="0" w:color="auto"/>
        <w:left w:val="single" w:sz="4" w:space="0" w:color="auto"/>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17">
    <w:name w:val="xl117"/>
    <w:basedOn w:val="Normal"/>
    <w:rsid w:val="00D93612"/>
    <w:pPr>
      <w:pBdr>
        <w:top w:val="single" w:sz="4" w:space="0" w:color="auto"/>
      </w:pBdr>
      <w:ind w:left="0" w:right="0"/>
      <w:textAlignment w:val="center"/>
    </w:pPr>
    <w:rPr>
      <w:rFonts w:ascii="Arial" w:eastAsia="Times New Roman" w:hAnsi="Arial" w:cs="Arial"/>
      <w:sz w:val="40"/>
      <w:szCs w:val="40"/>
      <w:lang w:val="en-ID" w:eastAsia="en-ID"/>
    </w:rPr>
  </w:style>
  <w:style w:type="paragraph" w:customStyle="1" w:styleId="xl118">
    <w:name w:val="xl118"/>
    <w:basedOn w:val="Normal"/>
    <w:rsid w:val="00D93612"/>
    <w:pPr>
      <w:pBdr>
        <w:top w:val="single" w:sz="4" w:space="0" w:color="auto"/>
        <w:left w:val="dashed" w:sz="8" w:space="0" w:color="auto"/>
      </w:pBdr>
      <w:ind w:left="0" w:right="0"/>
      <w:textAlignment w:val="center"/>
    </w:pPr>
    <w:rPr>
      <w:rFonts w:ascii="Arial" w:eastAsia="Times New Roman" w:hAnsi="Arial" w:cs="Arial"/>
      <w:sz w:val="40"/>
      <w:szCs w:val="40"/>
      <w:lang w:val="en-ID" w:eastAsia="en-ID"/>
    </w:rPr>
  </w:style>
  <w:style w:type="paragraph" w:customStyle="1" w:styleId="xl119">
    <w:name w:val="xl119"/>
    <w:basedOn w:val="Normal"/>
    <w:rsid w:val="00D93612"/>
    <w:pPr>
      <w:pBdr>
        <w:top w:val="single" w:sz="4" w:space="0" w:color="auto"/>
        <w:right w:val="single" w:sz="4" w:space="0" w:color="auto"/>
      </w:pBdr>
      <w:ind w:left="0" w:right="0"/>
      <w:textAlignment w:val="center"/>
    </w:pPr>
    <w:rPr>
      <w:rFonts w:ascii="Arial" w:eastAsia="Times New Roman" w:hAnsi="Arial" w:cs="Arial"/>
      <w:sz w:val="40"/>
      <w:szCs w:val="40"/>
      <w:lang w:val="en-ID" w:eastAsia="en-ID"/>
    </w:rPr>
  </w:style>
  <w:style w:type="paragraph" w:customStyle="1" w:styleId="xl120">
    <w:name w:val="xl120"/>
    <w:basedOn w:val="Normal"/>
    <w:rsid w:val="00D93612"/>
    <w:pPr>
      <w:pBdr>
        <w:left w:val="dashed" w:sz="8" w:space="0" w:color="auto"/>
      </w:pBdr>
      <w:ind w:left="0" w:right="0"/>
      <w:textAlignment w:val="center"/>
    </w:pPr>
    <w:rPr>
      <w:rFonts w:ascii="Arial" w:eastAsia="Times New Roman" w:hAnsi="Arial" w:cs="Arial"/>
      <w:sz w:val="40"/>
      <w:szCs w:val="40"/>
      <w:lang w:val="en-ID" w:eastAsia="en-ID"/>
    </w:rPr>
  </w:style>
  <w:style w:type="paragraph" w:customStyle="1" w:styleId="xl121">
    <w:name w:val="xl121"/>
    <w:basedOn w:val="Normal"/>
    <w:rsid w:val="00D93612"/>
    <w:pPr>
      <w:pBdr>
        <w:left w:val="single" w:sz="4" w:space="0" w:color="auto"/>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22">
    <w:name w:val="xl122"/>
    <w:basedOn w:val="Normal"/>
    <w:rsid w:val="00D93612"/>
    <w:pPr>
      <w:ind w:left="0" w:right="0"/>
      <w:textAlignment w:val="center"/>
    </w:pPr>
    <w:rPr>
      <w:rFonts w:ascii="Arial" w:eastAsia="Times New Roman" w:hAnsi="Arial" w:cs="Arial"/>
      <w:color w:val="000000"/>
      <w:sz w:val="40"/>
      <w:szCs w:val="40"/>
      <w:lang w:val="en-ID" w:eastAsia="en-ID"/>
    </w:rPr>
  </w:style>
  <w:style w:type="paragraph" w:customStyle="1" w:styleId="xl123">
    <w:name w:val="xl123"/>
    <w:basedOn w:val="Normal"/>
    <w:rsid w:val="00D93612"/>
    <w:pPr>
      <w:pBdr>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24">
    <w:name w:val="xl124"/>
    <w:basedOn w:val="Normal"/>
    <w:rsid w:val="00D93612"/>
    <w:pPr>
      <w:pBdr>
        <w:left w:val="single" w:sz="4" w:space="0" w:color="auto"/>
        <w:right w:val="single" w:sz="4" w:space="0" w:color="A6A6A6"/>
      </w:pBdr>
      <w:ind w:left="0" w:right="0"/>
      <w:textAlignment w:val="center"/>
    </w:pPr>
    <w:rPr>
      <w:rFonts w:ascii="Arial" w:eastAsia="Times New Roman" w:hAnsi="Arial" w:cs="Arial"/>
      <w:sz w:val="40"/>
      <w:szCs w:val="40"/>
      <w:lang w:val="en-ID" w:eastAsia="en-ID"/>
    </w:rPr>
  </w:style>
  <w:style w:type="paragraph" w:customStyle="1" w:styleId="xl125">
    <w:name w:val="xl125"/>
    <w:basedOn w:val="Normal"/>
    <w:rsid w:val="00D93612"/>
    <w:pPr>
      <w:pBdr>
        <w:left w:val="single" w:sz="4" w:space="0" w:color="auto"/>
      </w:pBdr>
      <w:ind w:left="0" w:right="0"/>
      <w:textAlignment w:val="center"/>
    </w:pPr>
    <w:rPr>
      <w:rFonts w:ascii="Arial" w:eastAsia="Times New Roman" w:hAnsi="Arial" w:cs="Arial"/>
      <w:sz w:val="40"/>
      <w:szCs w:val="40"/>
      <w:lang w:val="en-ID" w:eastAsia="en-ID"/>
    </w:rPr>
  </w:style>
  <w:style w:type="paragraph" w:customStyle="1" w:styleId="xl126">
    <w:name w:val="xl126"/>
    <w:basedOn w:val="Normal"/>
    <w:rsid w:val="00D93612"/>
    <w:pPr>
      <w:pBdr>
        <w:left w:val="single" w:sz="4" w:space="0" w:color="auto"/>
        <w:bottom w:val="single" w:sz="4" w:space="0" w:color="auto"/>
      </w:pBdr>
      <w:ind w:left="0" w:right="0"/>
      <w:textAlignment w:val="center"/>
    </w:pPr>
    <w:rPr>
      <w:rFonts w:ascii="Arial" w:eastAsia="Times New Roman" w:hAnsi="Arial" w:cs="Arial"/>
      <w:sz w:val="40"/>
      <w:szCs w:val="40"/>
      <w:lang w:val="en-ID" w:eastAsia="en-ID"/>
    </w:rPr>
  </w:style>
  <w:style w:type="paragraph" w:customStyle="1" w:styleId="xl127">
    <w:name w:val="xl127"/>
    <w:basedOn w:val="Normal"/>
    <w:rsid w:val="00D93612"/>
    <w:pPr>
      <w:pBdr>
        <w:left w:val="single" w:sz="4" w:space="0" w:color="C0C0C0"/>
        <w:bottom w:val="single" w:sz="4" w:space="0" w:color="auto"/>
      </w:pBdr>
      <w:ind w:left="0" w:right="0"/>
      <w:textAlignment w:val="center"/>
    </w:pPr>
    <w:rPr>
      <w:rFonts w:ascii="Arial" w:eastAsia="Times New Roman" w:hAnsi="Arial" w:cs="Arial"/>
      <w:sz w:val="40"/>
      <w:szCs w:val="40"/>
      <w:lang w:val="en-ID" w:eastAsia="en-ID"/>
    </w:rPr>
  </w:style>
  <w:style w:type="paragraph" w:customStyle="1" w:styleId="xl128">
    <w:name w:val="xl128"/>
    <w:basedOn w:val="Normal"/>
    <w:rsid w:val="00D93612"/>
    <w:pPr>
      <w:pBdr>
        <w:bottom w:val="single" w:sz="4" w:space="0" w:color="auto"/>
      </w:pBdr>
      <w:ind w:left="0" w:right="0"/>
      <w:textAlignment w:val="center"/>
    </w:pPr>
    <w:rPr>
      <w:rFonts w:ascii="Arial" w:eastAsia="Times New Roman" w:hAnsi="Arial" w:cs="Arial"/>
      <w:color w:val="000000"/>
      <w:sz w:val="40"/>
      <w:szCs w:val="40"/>
      <w:lang w:val="en-ID" w:eastAsia="en-ID"/>
    </w:rPr>
  </w:style>
  <w:style w:type="paragraph" w:customStyle="1" w:styleId="xl129">
    <w:name w:val="xl129"/>
    <w:basedOn w:val="Normal"/>
    <w:rsid w:val="00D93612"/>
    <w:pPr>
      <w:pBdr>
        <w:bottom w:val="single" w:sz="8" w:space="0" w:color="auto"/>
      </w:pBdr>
      <w:ind w:left="0" w:right="0"/>
      <w:textAlignment w:val="center"/>
    </w:pPr>
    <w:rPr>
      <w:rFonts w:ascii="Arial" w:eastAsia="Times New Roman" w:hAnsi="Arial" w:cs="Arial"/>
      <w:b/>
      <w:bCs/>
      <w:sz w:val="48"/>
      <w:szCs w:val="48"/>
      <w:lang w:val="en-ID" w:eastAsia="en-ID"/>
    </w:rPr>
  </w:style>
  <w:style w:type="paragraph" w:customStyle="1" w:styleId="xl130">
    <w:name w:val="xl130"/>
    <w:basedOn w:val="Normal"/>
    <w:rsid w:val="00D93612"/>
    <w:pPr>
      <w:pBdr>
        <w:right w:val="single" w:sz="4" w:space="0" w:color="C0C0C0"/>
      </w:pBdr>
      <w:ind w:left="0" w:right="0"/>
      <w:textAlignment w:val="center"/>
    </w:pPr>
    <w:rPr>
      <w:rFonts w:ascii="Arial" w:eastAsia="Times New Roman" w:hAnsi="Arial" w:cs="Arial"/>
      <w:sz w:val="32"/>
      <w:szCs w:val="32"/>
      <w:lang w:val="en-ID" w:eastAsia="en-ID"/>
    </w:rPr>
  </w:style>
  <w:style w:type="paragraph" w:customStyle="1" w:styleId="xl131">
    <w:name w:val="xl131"/>
    <w:basedOn w:val="Normal"/>
    <w:rsid w:val="00D93612"/>
    <w:pPr>
      <w:ind w:left="0" w:right="0"/>
      <w:textAlignment w:val="center"/>
    </w:pPr>
    <w:rPr>
      <w:rFonts w:ascii="Arial" w:eastAsia="Times New Roman" w:hAnsi="Arial" w:cs="Arial"/>
      <w:sz w:val="32"/>
      <w:szCs w:val="32"/>
      <w:lang w:val="en-ID" w:eastAsia="en-ID"/>
    </w:rPr>
  </w:style>
  <w:style w:type="paragraph" w:customStyle="1" w:styleId="xl132">
    <w:name w:val="xl132"/>
    <w:basedOn w:val="Normal"/>
    <w:rsid w:val="00D93612"/>
    <w:pPr>
      <w:pBdr>
        <w:top w:val="single" w:sz="4" w:space="0" w:color="auto"/>
        <w:left w:val="single" w:sz="4" w:space="0" w:color="auto"/>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33">
    <w:name w:val="xl133"/>
    <w:basedOn w:val="Normal"/>
    <w:rsid w:val="00D93612"/>
    <w:pPr>
      <w:pBdr>
        <w:top w:val="single" w:sz="4" w:space="0" w:color="auto"/>
      </w:pBdr>
      <w:ind w:left="0" w:right="0"/>
      <w:textAlignment w:val="center"/>
    </w:pPr>
    <w:rPr>
      <w:rFonts w:ascii="Arial" w:eastAsia="Times New Roman" w:hAnsi="Arial" w:cs="Arial"/>
      <w:color w:val="000000"/>
      <w:sz w:val="40"/>
      <w:szCs w:val="40"/>
      <w:lang w:val="en-ID" w:eastAsia="en-ID"/>
    </w:rPr>
  </w:style>
  <w:style w:type="paragraph" w:customStyle="1" w:styleId="xl134">
    <w:name w:val="xl134"/>
    <w:basedOn w:val="Normal"/>
    <w:rsid w:val="00D93612"/>
    <w:pPr>
      <w:pBdr>
        <w:top w:val="single" w:sz="4" w:space="0" w:color="auto"/>
        <w:left w:val="single" w:sz="4" w:space="0" w:color="C0C0C0"/>
        <w:right w:val="single" w:sz="4" w:space="0" w:color="auto"/>
      </w:pBdr>
      <w:ind w:left="0" w:right="0"/>
      <w:textAlignment w:val="center"/>
    </w:pPr>
    <w:rPr>
      <w:rFonts w:ascii="Arial" w:eastAsia="Times New Roman" w:hAnsi="Arial" w:cs="Arial"/>
      <w:sz w:val="40"/>
      <w:szCs w:val="40"/>
      <w:lang w:val="en-ID" w:eastAsia="en-ID"/>
    </w:rPr>
  </w:style>
  <w:style w:type="paragraph" w:customStyle="1" w:styleId="xl135">
    <w:name w:val="xl135"/>
    <w:basedOn w:val="Normal"/>
    <w:rsid w:val="00D93612"/>
    <w:pPr>
      <w:pBdr>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36">
    <w:name w:val="xl136"/>
    <w:basedOn w:val="Normal"/>
    <w:rsid w:val="00D93612"/>
    <w:pPr>
      <w:pBdr>
        <w:left w:val="single" w:sz="4" w:space="0" w:color="auto"/>
        <w:bottom w:val="single" w:sz="4" w:space="0" w:color="auto"/>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37">
    <w:name w:val="xl137"/>
    <w:basedOn w:val="Normal"/>
    <w:rsid w:val="00D93612"/>
    <w:pPr>
      <w:pBdr>
        <w:top w:val="single" w:sz="4" w:space="0" w:color="auto"/>
        <w:left w:val="single" w:sz="4" w:space="0" w:color="C0C0C0"/>
      </w:pBdr>
      <w:ind w:left="0" w:right="0"/>
      <w:textAlignment w:val="center"/>
    </w:pPr>
    <w:rPr>
      <w:rFonts w:ascii="Arial" w:eastAsia="Times New Roman" w:hAnsi="Arial" w:cs="Arial"/>
      <w:sz w:val="40"/>
      <w:szCs w:val="40"/>
      <w:lang w:val="en-ID" w:eastAsia="en-ID"/>
    </w:rPr>
  </w:style>
  <w:style w:type="paragraph" w:customStyle="1" w:styleId="xl138">
    <w:name w:val="xl138"/>
    <w:basedOn w:val="Normal"/>
    <w:rsid w:val="00D93612"/>
    <w:pPr>
      <w:pBdr>
        <w:right w:val="single" w:sz="4" w:space="0" w:color="A6A6A6"/>
      </w:pBdr>
      <w:ind w:left="0" w:right="0"/>
      <w:textAlignment w:val="center"/>
    </w:pPr>
    <w:rPr>
      <w:rFonts w:ascii="Arial" w:eastAsia="Times New Roman" w:hAnsi="Arial" w:cs="Arial"/>
      <w:sz w:val="40"/>
      <w:szCs w:val="40"/>
      <w:lang w:val="en-ID" w:eastAsia="en-ID"/>
    </w:rPr>
  </w:style>
  <w:style w:type="paragraph" w:customStyle="1" w:styleId="xl139">
    <w:name w:val="xl139"/>
    <w:basedOn w:val="Normal"/>
    <w:rsid w:val="00D93612"/>
    <w:pPr>
      <w:pBdr>
        <w:top w:val="single" w:sz="4" w:space="0" w:color="auto"/>
      </w:pBdr>
      <w:ind w:left="0" w:right="0"/>
      <w:textAlignment w:val="center"/>
    </w:pPr>
    <w:rPr>
      <w:rFonts w:ascii="Arial" w:eastAsia="Times New Roman" w:hAnsi="Arial" w:cs="Arial"/>
      <w:color w:val="000000"/>
      <w:sz w:val="40"/>
      <w:szCs w:val="40"/>
      <w:lang w:val="en-ID" w:eastAsia="en-ID"/>
    </w:rPr>
  </w:style>
  <w:style w:type="paragraph" w:customStyle="1" w:styleId="xl140">
    <w:name w:val="xl140"/>
    <w:basedOn w:val="Normal"/>
    <w:rsid w:val="00D93612"/>
    <w:pPr>
      <w:pBdr>
        <w:bottom w:val="single" w:sz="4" w:space="0" w:color="auto"/>
      </w:pBdr>
      <w:ind w:left="0" w:right="0"/>
      <w:textAlignment w:val="center"/>
    </w:pPr>
    <w:rPr>
      <w:rFonts w:ascii="Arial" w:eastAsia="Times New Roman" w:hAnsi="Arial" w:cs="Arial"/>
      <w:color w:val="000000"/>
      <w:sz w:val="40"/>
      <w:szCs w:val="40"/>
      <w:lang w:val="en-ID" w:eastAsia="en-ID"/>
    </w:rPr>
  </w:style>
  <w:style w:type="paragraph" w:customStyle="1" w:styleId="xl141">
    <w:name w:val="xl141"/>
    <w:basedOn w:val="Normal"/>
    <w:rsid w:val="00D93612"/>
    <w:pPr>
      <w:pBdr>
        <w:bottom w:val="single" w:sz="4" w:space="0" w:color="auto"/>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42">
    <w:name w:val="xl142"/>
    <w:basedOn w:val="Normal"/>
    <w:rsid w:val="00D93612"/>
    <w:pPr>
      <w:pBdr>
        <w:bottom w:val="single" w:sz="4" w:space="0" w:color="auto"/>
      </w:pBdr>
      <w:ind w:left="0" w:right="0"/>
      <w:textAlignment w:val="center"/>
    </w:pPr>
    <w:rPr>
      <w:rFonts w:ascii="Arial" w:eastAsia="Times New Roman" w:hAnsi="Arial" w:cs="Arial"/>
      <w:sz w:val="40"/>
      <w:szCs w:val="40"/>
      <w:lang w:val="en-ID" w:eastAsia="en-ID"/>
    </w:rPr>
  </w:style>
  <w:style w:type="paragraph" w:customStyle="1" w:styleId="xl143">
    <w:name w:val="xl143"/>
    <w:basedOn w:val="Normal"/>
    <w:rsid w:val="00D93612"/>
    <w:pPr>
      <w:ind w:left="0" w:right="0"/>
      <w:jc w:val="left"/>
      <w:textAlignment w:val="center"/>
    </w:pPr>
    <w:rPr>
      <w:rFonts w:ascii="Arial" w:eastAsia="Times New Roman" w:hAnsi="Arial" w:cs="Arial"/>
      <w:b/>
      <w:bCs/>
      <w:sz w:val="154"/>
      <w:szCs w:val="154"/>
      <w:lang w:val="en-ID" w:eastAsia="en-ID"/>
    </w:rPr>
  </w:style>
  <w:style w:type="paragraph" w:customStyle="1" w:styleId="xl144">
    <w:name w:val="xl144"/>
    <w:basedOn w:val="Normal"/>
    <w:rsid w:val="00D93612"/>
    <w:pPr>
      <w:pBdr>
        <w:bottom w:val="single" w:sz="8" w:space="0" w:color="auto"/>
      </w:pBdr>
      <w:ind w:left="0" w:right="0"/>
      <w:jc w:val="left"/>
      <w:textAlignment w:val="center"/>
    </w:pPr>
    <w:rPr>
      <w:rFonts w:ascii="Arial" w:eastAsia="Times New Roman" w:hAnsi="Arial" w:cs="Arial"/>
      <w:b/>
      <w:bCs/>
      <w:sz w:val="24"/>
      <w:szCs w:val="24"/>
      <w:lang w:val="en-ID" w:eastAsia="en-ID"/>
    </w:rPr>
  </w:style>
  <w:style w:type="paragraph" w:customStyle="1" w:styleId="xl145">
    <w:name w:val="xl145"/>
    <w:basedOn w:val="Normal"/>
    <w:rsid w:val="00D93612"/>
    <w:pPr>
      <w:pBdr>
        <w:bottom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146">
    <w:name w:val="xl146"/>
    <w:basedOn w:val="Normal"/>
    <w:rsid w:val="00D93612"/>
    <w:pPr>
      <w:ind w:left="0" w:right="0"/>
      <w:jc w:val="left"/>
      <w:textAlignment w:val="center"/>
    </w:pPr>
    <w:rPr>
      <w:rFonts w:ascii="Arial" w:eastAsia="Times New Roman" w:hAnsi="Arial" w:cs="Arial"/>
      <w:b/>
      <w:bCs/>
      <w:sz w:val="140"/>
      <w:szCs w:val="140"/>
      <w:lang w:val="en-ID" w:eastAsia="en-ID"/>
    </w:rPr>
  </w:style>
  <w:style w:type="paragraph" w:customStyle="1" w:styleId="xl147">
    <w:name w:val="xl147"/>
    <w:basedOn w:val="Normal"/>
    <w:rsid w:val="00D93612"/>
    <w:pPr>
      <w:ind w:left="0" w:right="0"/>
      <w:jc w:val="right"/>
      <w:textAlignment w:val="center"/>
    </w:pPr>
    <w:rPr>
      <w:rFonts w:ascii="Arial" w:eastAsia="Times New Roman" w:hAnsi="Arial" w:cs="Arial"/>
      <w:color w:val="000000"/>
      <w:sz w:val="32"/>
      <w:szCs w:val="32"/>
      <w:lang w:val="en-ID" w:eastAsia="en-ID"/>
    </w:rPr>
  </w:style>
  <w:style w:type="paragraph" w:customStyle="1" w:styleId="xl148">
    <w:name w:val="xl148"/>
    <w:basedOn w:val="Normal"/>
    <w:rsid w:val="00D93612"/>
    <w:pPr>
      <w:ind w:left="0" w:right="0"/>
      <w:jc w:val="right"/>
      <w:textAlignment w:val="center"/>
    </w:pPr>
    <w:rPr>
      <w:rFonts w:ascii="Arial" w:eastAsia="Times New Roman" w:hAnsi="Arial" w:cs="Arial"/>
      <w:sz w:val="32"/>
      <w:szCs w:val="32"/>
      <w:lang w:val="en-ID" w:eastAsia="en-ID"/>
    </w:rPr>
  </w:style>
  <w:style w:type="paragraph" w:customStyle="1" w:styleId="xl149">
    <w:name w:val="xl149"/>
    <w:basedOn w:val="Normal"/>
    <w:rsid w:val="00D93612"/>
    <w:pPr>
      <w:ind w:left="0" w:right="0"/>
      <w:jc w:val="right"/>
      <w:textAlignment w:val="center"/>
    </w:pPr>
    <w:rPr>
      <w:rFonts w:ascii="Arial" w:eastAsia="Times New Roman" w:hAnsi="Arial" w:cs="Arial"/>
      <w:b/>
      <w:bCs/>
      <w:color w:val="FFFFFF"/>
      <w:sz w:val="40"/>
      <w:szCs w:val="40"/>
      <w:lang w:val="en-ID" w:eastAsia="en-ID"/>
    </w:rPr>
  </w:style>
  <w:style w:type="paragraph" w:customStyle="1" w:styleId="xl150">
    <w:name w:val="xl150"/>
    <w:basedOn w:val="Normal"/>
    <w:rsid w:val="00D93612"/>
    <w:pPr>
      <w:pBdr>
        <w:right w:val="single" w:sz="4" w:space="0" w:color="auto"/>
      </w:pBdr>
      <w:ind w:left="0" w:right="0"/>
      <w:textAlignment w:val="center"/>
    </w:pPr>
    <w:rPr>
      <w:rFonts w:ascii="Arial" w:eastAsia="Times New Roman" w:hAnsi="Arial" w:cs="Arial"/>
      <w:color w:val="000000"/>
      <w:sz w:val="40"/>
      <w:szCs w:val="40"/>
      <w:lang w:val="en-ID" w:eastAsia="en-ID"/>
    </w:rPr>
  </w:style>
  <w:style w:type="paragraph" w:customStyle="1" w:styleId="xl151">
    <w:name w:val="xl151"/>
    <w:basedOn w:val="Normal"/>
    <w:rsid w:val="00D93612"/>
    <w:pPr>
      <w:pBdr>
        <w:top w:val="single" w:sz="4" w:space="0" w:color="auto"/>
        <w:left w:val="single" w:sz="4" w:space="0" w:color="auto"/>
      </w:pBdr>
      <w:ind w:left="0" w:right="0"/>
      <w:textAlignment w:val="center"/>
    </w:pPr>
    <w:rPr>
      <w:rFonts w:ascii="Arial" w:eastAsia="Times New Roman" w:hAnsi="Arial" w:cs="Arial"/>
      <w:color w:val="000000"/>
      <w:sz w:val="40"/>
      <w:szCs w:val="40"/>
      <w:lang w:val="en-ID" w:eastAsia="en-ID"/>
    </w:rPr>
  </w:style>
  <w:style w:type="paragraph" w:customStyle="1" w:styleId="xl152">
    <w:name w:val="xl152"/>
    <w:basedOn w:val="Normal"/>
    <w:rsid w:val="00D93612"/>
    <w:pPr>
      <w:pBdr>
        <w:left w:val="single" w:sz="4" w:space="0" w:color="auto"/>
        <w:bottom w:val="single" w:sz="4" w:space="0" w:color="auto"/>
      </w:pBdr>
      <w:ind w:left="0" w:right="0"/>
      <w:textAlignment w:val="center"/>
    </w:pPr>
    <w:rPr>
      <w:rFonts w:ascii="Arial" w:eastAsia="Times New Roman" w:hAnsi="Arial" w:cs="Arial"/>
      <w:color w:val="000000"/>
      <w:sz w:val="40"/>
      <w:szCs w:val="40"/>
      <w:lang w:val="en-ID" w:eastAsia="en-ID"/>
    </w:rPr>
  </w:style>
  <w:style w:type="paragraph" w:customStyle="1" w:styleId="xl153">
    <w:name w:val="xl153"/>
    <w:basedOn w:val="Normal"/>
    <w:rsid w:val="00D93612"/>
    <w:pPr>
      <w:pBdr>
        <w:top w:val="single" w:sz="4" w:space="0" w:color="auto"/>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154">
    <w:name w:val="xl154"/>
    <w:basedOn w:val="Normal"/>
    <w:rsid w:val="00D93612"/>
    <w:pPr>
      <w:pBdr>
        <w:left w:val="single" w:sz="4" w:space="0" w:color="auto"/>
      </w:pBdr>
      <w:ind w:left="0" w:right="0"/>
      <w:textAlignment w:val="center"/>
    </w:pPr>
    <w:rPr>
      <w:rFonts w:ascii="Arial" w:eastAsia="Times New Roman" w:hAnsi="Arial" w:cs="Arial"/>
      <w:color w:val="000000"/>
      <w:sz w:val="40"/>
      <w:szCs w:val="40"/>
      <w:lang w:val="en-ID" w:eastAsia="en-ID"/>
    </w:rPr>
  </w:style>
  <w:style w:type="paragraph" w:customStyle="1" w:styleId="xl155">
    <w:name w:val="xl155"/>
    <w:basedOn w:val="Normal"/>
    <w:rsid w:val="00D93612"/>
    <w:pPr>
      <w:pBdr>
        <w:bottom w:val="single" w:sz="8" w:space="0" w:color="auto"/>
        <w:right w:val="single" w:sz="8" w:space="0" w:color="auto"/>
      </w:pBdr>
      <w:ind w:left="0" w:right="0"/>
      <w:jc w:val="left"/>
      <w:textAlignment w:val="center"/>
    </w:pPr>
    <w:rPr>
      <w:rFonts w:ascii="Arial" w:eastAsia="Times New Roman" w:hAnsi="Arial" w:cs="Arial"/>
      <w:b/>
      <w:bCs/>
      <w:sz w:val="72"/>
      <w:szCs w:val="72"/>
      <w:lang w:val="en-ID" w:eastAsia="en-ID"/>
    </w:rPr>
  </w:style>
  <w:style w:type="paragraph" w:customStyle="1" w:styleId="xl156">
    <w:name w:val="xl156"/>
    <w:basedOn w:val="Normal"/>
    <w:rsid w:val="00D93612"/>
    <w:pPr>
      <w:pBdr>
        <w:right w:val="single" w:sz="8" w:space="0" w:color="auto"/>
      </w:pBdr>
      <w:ind w:left="0" w:right="0"/>
      <w:jc w:val="left"/>
      <w:textAlignment w:val="center"/>
    </w:pPr>
    <w:rPr>
      <w:rFonts w:ascii="Arial" w:eastAsia="Times New Roman" w:hAnsi="Arial" w:cs="Arial"/>
      <w:color w:val="000000"/>
      <w:sz w:val="24"/>
      <w:szCs w:val="24"/>
      <w:lang w:val="en-ID" w:eastAsia="en-ID"/>
    </w:rPr>
  </w:style>
  <w:style w:type="paragraph" w:customStyle="1" w:styleId="xl157">
    <w:name w:val="xl157"/>
    <w:basedOn w:val="Normal"/>
    <w:rsid w:val="00D93612"/>
    <w:pPr>
      <w:pBdr>
        <w:right w:val="single" w:sz="8" w:space="0" w:color="auto"/>
      </w:pBdr>
      <w:ind w:left="0" w:right="0"/>
      <w:jc w:val="left"/>
      <w:textAlignment w:val="center"/>
    </w:pPr>
    <w:rPr>
      <w:rFonts w:ascii="Arial" w:eastAsia="Times New Roman" w:hAnsi="Arial" w:cs="Arial"/>
      <w:color w:val="000000"/>
      <w:sz w:val="40"/>
      <w:szCs w:val="40"/>
      <w:lang w:val="en-ID" w:eastAsia="en-ID"/>
    </w:rPr>
  </w:style>
  <w:style w:type="paragraph" w:customStyle="1" w:styleId="xl158">
    <w:name w:val="xl158"/>
    <w:basedOn w:val="Normal"/>
    <w:rsid w:val="00D93612"/>
    <w:pPr>
      <w:pBdr>
        <w:right w:val="single" w:sz="8" w:space="0" w:color="auto"/>
      </w:pBdr>
      <w:ind w:left="0" w:right="0"/>
      <w:jc w:val="left"/>
      <w:textAlignment w:val="center"/>
    </w:pPr>
    <w:rPr>
      <w:rFonts w:ascii="Arial" w:eastAsia="Times New Roman" w:hAnsi="Arial" w:cs="Arial"/>
      <w:color w:val="000000"/>
      <w:sz w:val="32"/>
      <w:szCs w:val="32"/>
      <w:lang w:val="en-ID" w:eastAsia="en-ID"/>
    </w:rPr>
  </w:style>
  <w:style w:type="paragraph" w:customStyle="1" w:styleId="xl159">
    <w:name w:val="xl159"/>
    <w:basedOn w:val="Normal"/>
    <w:rsid w:val="00D93612"/>
    <w:pPr>
      <w:pBdr>
        <w:right w:val="single" w:sz="8" w:space="0" w:color="auto"/>
      </w:pBdr>
      <w:ind w:left="0" w:right="0"/>
      <w:textAlignment w:val="center"/>
    </w:pPr>
    <w:rPr>
      <w:rFonts w:ascii="Arial" w:eastAsia="Times New Roman" w:hAnsi="Arial" w:cs="Arial"/>
      <w:color w:val="000000"/>
      <w:sz w:val="40"/>
      <w:szCs w:val="40"/>
      <w:lang w:val="en-ID" w:eastAsia="en-ID"/>
    </w:rPr>
  </w:style>
  <w:style w:type="paragraph" w:customStyle="1" w:styleId="xl160">
    <w:name w:val="xl160"/>
    <w:basedOn w:val="Normal"/>
    <w:rsid w:val="00D93612"/>
    <w:pPr>
      <w:pBdr>
        <w:right w:val="single" w:sz="8" w:space="0" w:color="000000"/>
      </w:pBdr>
      <w:ind w:left="0" w:right="0"/>
      <w:textAlignment w:val="center"/>
    </w:pPr>
    <w:rPr>
      <w:rFonts w:ascii="Arial" w:eastAsia="Times New Roman" w:hAnsi="Arial" w:cs="Arial"/>
      <w:color w:val="000000"/>
      <w:sz w:val="40"/>
      <w:szCs w:val="40"/>
      <w:lang w:val="en-ID" w:eastAsia="en-ID"/>
    </w:rPr>
  </w:style>
  <w:style w:type="paragraph" w:customStyle="1" w:styleId="xl161">
    <w:name w:val="xl161"/>
    <w:basedOn w:val="Normal"/>
    <w:rsid w:val="00D93612"/>
    <w:pPr>
      <w:ind w:left="0" w:right="0"/>
      <w:jc w:val="left"/>
      <w:textAlignment w:val="center"/>
    </w:pPr>
    <w:rPr>
      <w:rFonts w:ascii="Arial" w:eastAsia="Times New Roman" w:hAnsi="Arial" w:cs="Arial"/>
      <w:sz w:val="40"/>
      <w:szCs w:val="40"/>
      <w:lang w:val="en-ID" w:eastAsia="en-ID"/>
    </w:rPr>
  </w:style>
  <w:style w:type="paragraph" w:customStyle="1" w:styleId="xl162">
    <w:name w:val="xl162"/>
    <w:basedOn w:val="Normal"/>
    <w:rsid w:val="00D93612"/>
    <w:pPr>
      <w:pBdr>
        <w:left w:val="single" w:sz="4" w:space="0" w:color="C0C0C0"/>
        <w:bottom w:val="single" w:sz="4" w:space="0" w:color="C0C0C0"/>
      </w:pBdr>
      <w:ind w:left="0" w:right="0"/>
      <w:textAlignment w:val="center"/>
    </w:pPr>
    <w:rPr>
      <w:rFonts w:ascii="Arial" w:eastAsia="Times New Roman" w:hAnsi="Arial" w:cs="Arial"/>
      <w:sz w:val="40"/>
      <w:szCs w:val="40"/>
      <w:lang w:val="en-ID" w:eastAsia="en-ID"/>
    </w:rPr>
  </w:style>
  <w:style w:type="paragraph" w:customStyle="1" w:styleId="xl163">
    <w:name w:val="xl163"/>
    <w:basedOn w:val="Normal"/>
    <w:rsid w:val="00D93612"/>
    <w:pPr>
      <w:pBdr>
        <w:bottom w:val="single" w:sz="4" w:space="0" w:color="C0C0C0"/>
      </w:pBdr>
      <w:ind w:left="0" w:right="0"/>
      <w:textAlignment w:val="center"/>
    </w:pPr>
    <w:rPr>
      <w:rFonts w:ascii="Arial" w:eastAsia="Times New Roman" w:hAnsi="Arial" w:cs="Arial"/>
      <w:sz w:val="40"/>
      <w:szCs w:val="40"/>
      <w:lang w:val="en-ID" w:eastAsia="en-ID"/>
    </w:rPr>
  </w:style>
  <w:style w:type="paragraph" w:customStyle="1" w:styleId="xl164">
    <w:name w:val="xl164"/>
    <w:basedOn w:val="Normal"/>
    <w:rsid w:val="00D93612"/>
    <w:pPr>
      <w:pBdr>
        <w:left w:val="single" w:sz="8" w:space="0" w:color="auto"/>
        <w:bottom w:val="single" w:sz="8" w:space="0" w:color="auto"/>
      </w:pBdr>
      <w:ind w:left="0" w:right="0"/>
      <w:textAlignment w:val="center"/>
    </w:pPr>
    <w:rPr>
      <w:rFonts w:ascii="Arial" w:eastAsia="Times New Roman" w:hAnsi="Arial" w:cs="Arial"/>
      <w:sz w:val="40"/>
      <w:szCs w:val="40"/>
      <w:lang w:val="en-ID" w:eastAsia="en-ID"/>
    </w:rPr>
  </w:style>
  <w:style w:type="paragraph" w:customStyle="1" w:styleId="xl165">
    <w:name w:val="xl165"/>
    <w:basedOn w:val="Normal"/>
    <w:rsid w:val="00D93612"/>
    <w:pPr>
      <w:pBdr>
        <w:bottom w:val="single" w:sz="8" w:space="0" w:color="auto"/>
      </w:pBdr>
      <w:ind w:left="0" w:right="0"/>
      <w:textAlignment w:val="center"/>
    </w:pPr>
    <w:rPr>
      <w:rFonts w:ascii="Arial" w:eastAsia="Times New Roman" w:hAnsi="Arial" w:cs="Arial"/>
      <w:sz w:val="40"/>
      <w:szCs w:val="40"/>
      <w:lang w:val="en-ID" w:eastAsia="en-ID"/>
    </w:rPr>
  </w:style>
  <w:style w:type="paragraph" w:customStyle="1" w:styleId="xl166">
    <w:name w:val="xl166"/>
    <w:basedOn w:val="Normal"/>
    <w:rsid w:val="00D93612"/>
    <w:pPr>
      <w:pBdr>
        <w:top w:val="single" w:sz="8" w:space="0" w:color="auto"/>
        <w:left w:val="single" w:sz="8" w:space="0" w:color="auto"/>
      </w:pBdr>
      <w:ind w:left="0" w:right="0"/>
      <w:jc w:val="left"/>
      <w:textAlignment w:val="center"/>
    </w:pPr>
    <w:rPr>
      <w:rFonts w:ascii="Arial" w:eastAsia="Times New Roman" w:hAnsi="Arial" w:cs="Arial"/>
      <w:sz w:val="36"/>
      <w:szCs w:val="36"/>
      <w:lang w:val="en-ID" w:eastAsia="en-ID"/>
    </w:rPr>
  </w:style>
  <w:style w:type="paragraph" w:customStyle="1" w:styleId="xl167">
    <w:name w:val="xl167"/>
    <w:basedOn w:val="Normal"/>
    <w:rsid w:val="00D93612"/>
    <w:pPr>
      <w:pBdr>
        <w:top w:val="single" w:sz="8" w:space="0" w:color="auto"/>
      </w:pBdr>
      <w:ind w:left="0" w:right="0"/>
      <w:jc w:val="left"/>
      <w:textAlignment w:val="center"/>
    </w:pPr>
    <w:rPr>
      <w:rFonts w:ascii="Arial" w:eastAsia="Times New Roman" w:hAnsi="Arial" w:cs="Arial"/>
      <w:sz w:val="36"/>
      <w:szCs w:val="36"/>
      <w:lang w:val="en-ID" w:eastAsia="en-ID"/>
    </w:rPr>
  </w:style>
  <w:style w:type="paragraph" w:customStyle="1" w:styleId="xl168">
    <w:name w:val="xl168"/>
    <w:basedOn w:val="Normal"/>
    <w:rsid w:val="00D93612"/>
    <w:pPr>
      <w:pBdr>
        <w:top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169">
    <w:name w:val="xl169"/>
    <w:basedOn w:val="Normal"/>
    <w:rsid w:val="00D93612"/>
    <w:pPr>
      <w:pBdr>
        <w:left w:val="single" w:sz="8" w:space="0" w:color="auto"/>
      </w:pBdr>
      <w:ind w:left="0" w:right="0"/>
      <w:jc w:val="left"/>
      <w:textAlignment w:val="center"/>
    </w:pPr>
    <w:rPr>
      <w:rFonts w:ascii="Arial" w:eastAsia="Times New Roman" w:hAnsi="Arial" w:cs="Arial"/>
      <w:sz w:val="40"/>
      <w:szCs w:val="40"/>
      <w:lang w:val="en-ID" w:eastAsia="en-ID"/>
    </w:rPr>
  </w:style>
  <w:style w:type="paragraph" w:customStyle="1" w:styleId="xl170">
    <w:name w:val="xl170"/>
    <w:basedOn w:val="Normal"/>
    <w:rsid w:val="00D93612"/>
    <w:pPr>
      <w:ind w:left="0" w:right="0"/>
      <w:jc w:val="left"/>
      <w:textAlignment w:val="center"/>
    </w:pPr>
    <w:rPr>
      <w:rFonts w:ascii="Arial" w:eastAsia="Times New Roman" w:hAnsi="Arial" w:cs="Arial"/>
      <w:b/>
      <w:bCs/>
      <w:sz w:val="40"/>
      <w:szCs w:val="40"/>
      <w:u w:val="single"/>
      <w:lang w:val="en-ID" w:eastAsia="en-ID"/>
    </w:rPr>
  </w:style>
  <w:style w:type="paragraph" w:customStyle="1" w:styleId="xl171">
    <w:name w:val="xl171"/>
    <w:basedOn w:val="Normal"/>
    <w:rsid w:val="00D93612"/>
    <w:pPr>
      <w:ind w:left="0" w:right="0"/>
      <w:jc w:val="left"/>
      <w:textAlignment w:val="center"/>
    </w:pPr>
    <w:rPr>
      <w:rFonts w:ascii="Arial" w:eastAsia="Times New Roman" w:hAnsi="Arial" w:cs="Arial"/>
      <w:sz w:val="40"/>
      <w:szCs w:val="40"/>
      <w:lang w:val="en-ID" w:eastAsia="en-ID"/>
    </w:rPr>
  </w:style>
  <w:style w:type="paragraph" w:customStyle="1" w:styleId="xl172">
    <w:name w:val="xl172"/>
    <w:basedOn w:val="Normal"/>
    <w:rsid w:val="00D93612"/>
    <w:pPr>
      <w:ind w:left="0" w:right="0"/>
      <w:jc w:val="left"/>
      <w:textAlignment w:val="center"/>
    </w:pPr>
    <w:rPr>
      <w:rFonts w:ascii="Arial" w:eastAsia="Times New Roman" w:hAnsi="Arial" w:cs="Arial"/>
      <w:b/>
      <w:bCs/>
      <w:sz w:val="40"/>
      <w:szCs w:val="40"/>
      <w:lang w:val="en-ID" w:eastAsia="en-ID"/>
    </w:rPr>
  </w:style>
  <w:style w:type="paragraph" w:customStyle="1" w:styleId="xl173">
    <w:name w:val="xl173"/>
    <w:basedOn w:val="Normal"/>
    <w:rsid w:val="00D93612"/>
    <w:pPr>
      <w:ind w:left="0" w:right="0"/>
      <w:jc w:val="left"/>
      <w:textAlignment w:val="center"/>
    </w:pPr>
    <w:rPr>
      <w:rFonts w:ascii="Arial" w:eastAsia="Times New Roman" w:hAnsi="Arial" w:cs="Arial"/>
      <w:i/>
      <w:iCs/>
      <w:sz w:val="40"/>
      <w:szCs w:val="40"/>
      <w:lang w:val="en-ID" w:eastAsia="en-ID"/>
    </w:rPr>
  </w:style>
  <w:style w:type="paragraph" w:customStyle="1" w:styleId="xl174">
    <w:name w:val="xl174"/>
    <w:basedOn w:val="Normal"/>
    <w:rsid w:val="00D93612"/>
    <w:pPr>
      <w:ind w:left="0" w:right="0"/>
      <w:jc w:val="left"/>
      <w:textAlignment w:val="center"/>
    </w:pPr>
    <w:rPr>
      <w:rFonts w:ascii="Arial" w:eastAsia="Times New Roman" w:hAnsi="Arial" w:cs="Arial"/>
      <w:i/>
      <w:iCs/>
      <w:color w:val="000000"/>
      <w:sz w:val="40"/>
      <w:szCs w:val="40"/>
      <w:lang w:val="en-ID" w:eastAsia="en-ID"/>
    </w:rPr>
  </w:style>
  <w:style w:type="paragraph" w:customStyle="1" w:styleId="xl175">
    <w:name w:val="xl175"/>
    <w:basedOn w:val="Normal"/>
    <w:rsid w:val="00D93612"/>
    <w:pPr>
      <w:ind w:left="0" w:right="0"/>
      <w:jc w:val="left"/>
      <w:textAlignment w:val="center"/>
    </w:pPr>
    <w:rPr>
      <w:rFonts w:ascii="Arial" w:eastAsia="Times New Roman" w:hAnsi="Arial" w:cs="Arial"/>
      <w:b/>
      <w:bCs/>
      <w:sz w:val="30"/>
      <w:szCs w:val="30"/>
      <w:u w:val="single"/>
      <w:lang w:val="en-ID" w:eastAsia="en-ID"/>
    </w:rPr>
  </w:style>
  <w:style w:type="paragraph" w:customStyle="1" w:styleId="xl176">
    <w:name w:val="xl176"/>
    <w:basedOn w:val="Normal"/>
    <w:rsid w:val="00D93612"/>
    <w:pPr>
      <w:ind w:left="0" w:right="0"/>
      <w:jc w:val="left"/>
      <w:textAlignment w:val="center"/>
    </w:pPr>
    <w:rPr>
      <w:rFonts w:ascii="Arial" w:eastAsia="Times New Roman" w:hAnsi="Arial" w:cs="Arial"/>
      <w:sz w:val="30"/>
      <w:szCs w:val="30"/>
      <w:lang w:val="en-ID" w:eastAsia="en-ID"/>
    </w:rPr>
  </w:style>
  <w:style w:type="paragraph" w:customStyle="1" w:styleId="xl177">
    <w:name w:val="xl177"/>
    <w:basedOn w:val="Normal"/>
    <w:rsid w:val="00D93612"/>
    <w:pPr>
      <w:ind w:left="0" w:right="0"/>
      <w:jc w:val="left"/>
      <w:textAlignment w:val="center"/>
    </w:pPr>
    <w:rPr>
      <w:rFonts w:ascii="Arial" w:eastAsia="Times New Roman" w:hAnsi="Arial" w:cs="Arial"/>
      <w:sz w:val="30"/>
      <w:szCs w:val="30"/>
      <w:lang w:val="en-ID" w:eastAsia="en-ID"/>
    </w:rPr>
  </w:style>
  <w:style w:type="paragraph" w:customStyle="1" w:styleId="xl178">
    <w:name w:val="xl178"/>
    <w:basedOn w:val="Normal"/>
    <w:rsid w:val="00D93612"/>
    <w:pPr>
      <w:pBdr>
        <w:left w:val="single" w:sz="8" w:space="0" w:color="auto"/>
        <w:bottom w:val="single" w:sz="8" w:space="0" w:color="auto"/>
      </w:pBdr>
      <w:ind w:left="0" w:right="0"/>
      <w:jc w:val="left"/>
      <w:textAlignment w:val="center"/>
    </w:pPr>
    <w:rPr>
      <w:rFonts w:ascii="Arial" w:eastAsia="Times New Roman" w:hAnsi="Arial" w:cs="Arial"/>
      <w:sz w:val="40"/>
      <w:szCs w:val="40"/>
      <w:lang w:val="en-ID" w:eastAsia="en-ID"/>
    </w:rPr>
  </w:style>
  <w:style w:type="paragraph" w:customStyle="1" w:styleId="xl179">
    <w:name w:val="xl179"/>
    <w:basedOn w:val="Normal"/>
    <w:rsid w:val="00D93612"/>
    <w:pPr>
      <w:pBdr>
        <w:bottom w:val="single" w:sz="8" w:space="0" w:color="auto"/>
      </w:pBdr>
      <w:ind w:left="0" w:right="0"/>
      <w:jc w:val="left"/>
      <w:textAlignment w:val="center"/>
    </w:pPr>
    <w:rPr>
      <w:rFonts w:ascii="Arial" w:eastAsia="Times New Roman" w:hAnsi="Arial" w:cs="Arial"/>
      <w:sz w:val="40"/>
      <w:szCs w:val="40"/>
      <w:lang w:val="en-ID" w:eastAsia="en-ID"/>
    </w:rPr>
  </w:style>
  <w:style w:type="paragraph" w:customStyle="1" w:styleId="xl180">
    <w:name w:val="xl180"/>
    <w:basedOn w:val="Normal"/>
    <w:rsid w:val="00D93612"/>
    <w:pPr>
      <w:pBdr>
        <w:bottom w:val="single" w:sz="8" w:space="0" w:color="auto"/>
      </w:pBdr>
      <w:ind w:left="0" w:right="0"/>
      <w:jc w:val="left"/>
      <w:textAlignment w:val="center"/>
    </w:pPr>
    <w:rPr>
      <w:rFonts w:ascii="Arial" w:eastAsia="Times New Roman" w:hAnsi="Arial" w:cs="Arial"/>
      <w:sz w:val="40"/>
      <w:szCs w:val="40"/>
      <w:lang w:val="en-ID" w:eastAsia="en-ID"/>
    </w:rPr>
  </w:style>
  <w:style w:type="paragraph" w:customStyle="1" w:styleId="xl181">
    <w:name w:val="xl181"/>
    <w:basedOn w:val="Normal"/>
    <w:rsid w:val="00D93612"/>
    <w:pPr>
      <w:pBdr>
        <w:top w:val="single" w:sz="4" w:space="0" w:color="auto"/>
        <w:left w:val="single" w:sz="4" w:space="0" w:color="auto"/>
      </w:pBdr>
      <w:ind w:left="0" w:right="0"/>
      <w:textAlignment w:val="center"/>
    </w:pPr>
    <w:rPr>
      <w:rFonts w:ascii="Arial" w:eastAsia="Times New Roman" w:hAnsi="Arial" w:cs="Arial"/>
      <w:sz w:val="40"/>
      <w:szCs w:val="40"/>
      <w:lang w:val="en-ID" w:eastAsia="en-ID"/>
    </w:rPr>
  </w:style>
  <w:style w:type="paragraph" w:customStyle="1" w:styleId="xl182">
    <w:name w:val="xl182"/>
    <w:basedOn w:val="Normal"/>
    <w:rsid w:val="00D93612"/>
    <w:pPr>
      <w:pBdr>
        <w:left w:val="dashed" w:sz="8" w:space="0" w:color="auto"/>
        <w:bottom w:val="dashed" w:sz="8" w:space="0" w:color="auto"/>
      </w:pBdr>
      <w:ind w:left="0" w:right="0"/>
      <w:textAlignment w:val="center"/>
    </w:pPr>
    <w:rPr>
      <w:rFonts w:ascii="Arial" w:eastAsia="Times New Roman" w:hAnsi="Arial" w:cs="Arial"/>
      <w:sz w:val="40"/>
      <w:szCs w:val="40"/>
      <w:lang w:val="en-ID" w:eastAsia="en-ID"/>
    </w:rPr>
  </w:style>
  <w:style w:type="paragraph" w:customStyle="1" w:styleId="xl183">
    <w:name w:val="xl183"/>
    <w:basedOn w:val="Normal"/>
    <w:rsid w:val="00D93612"/>
    <w:pPr>
      <w:pBdr>
        <w:bottom w:val="dashed" w:sz="8" w:space="0" w:color="auto"/>
      </w:pBdr>
      <w:ind w:left="0" w:right="0"/>
      <w:textAlignment w:val="center"/>
    </w:pPr>
    <w:rPr>
      <w:rFonts w:ascii="Arial" w:eastAsia="Times New Roman" w:hAnsi="Arial" w:cs="Arial"/>
      <w:sz w:val="40"/>
      <w:szCs w:val="40"/>
      <w:lang w:val="en-ID" w:eastAsia="en-ID"/>
    </w:rPr>
  </w:style>
  <w:style w:type="paragraph" w:customStyle="1" w:styleId="xl184">
    <w:name w:val="xl184"/>
    <w:basedOn w:val="Normal"/>
    <w:rsid w:val="00D93612"/>
    <w:pPr>
      <w:pBdr>
        <w:bottom w:val="dashed" w:sz="8" w:space="0" w:color="auto"/>
      </w:pBdr>
      <w:ind w:left="0" w:right="0"/>
      <w:textAlignment w:val="center"/>
    </w:pPr>
    <w:rPr>
      <w:rFonts w:ascii="Arial" w:eastAsia="Times New Roman" w:hAnsi="Arial" w:cs="Arial"/>
      <w:color w:val="000000"/>
      <w:sz w:val="40"/>
      <w:szCs w:val="40"/>
      <w:lang w:val="en-ID" w:eastAsia="en-ID"/>
    </w:rPr>
  </w:style>
  <w:style w:type="paragraph" w:customStyle="1" w:styleId="xl185">
    <w:name w:val="xl185"/>
    <w:basedOn w:val="Normal"/>
    <w:rsid w:val="00D93612"/>
    <w:pPr>
      <w:pBdr>
        <w:bottom w:val="single" w:sz="4" w:space="0" w:color="C0C0C0"/>
        <w:right w:val="single" w:sz="4" w:space="0" w:color="C0C0C0"/>
      </w:pBdr>
      <w:ind w:left="0" w:right="0"/>
      <w:textAlignment w:val="center"/>
    </w:pPr>
    <w:rPr>
      <w:rFonts w:ascii="Arial" w:eastAsia="Times New Roman" w:hAnsi="Arial" w:cs="Arial"/>
      <w:color w:val="000000"/>
      <w:sz w:val="40"/>
      <w:szCs w:val="40"/>
      <w:lang w:val="en-ID" w:eastAsia="en-ID"/>
    </w:rPr>
  </w:style>
  <w:style w:type="paragraph" w:customStyle="1" w:styleId="xl186">
    <w:name w:val="xl186"/>
    <w:basedOn w:val="Normal"/>
    <w:rsid w:val="00D93612"/>
    <w:pPr>
      <w:ind w:left="0" w:right="0"/>
      <w:textAlignment w:val="center"/>
    </w:pPr>
    <w:rPr>
      <w:rFonts w:ascii="Arial" w:eastAsia="Times New Roman" w:hAnsi="Arial" w:cs="Arial"/>
      <w:color w:val="000000"/>
      <w:sz w:val="40"/>
      <w:szCs w:val="40"/>
      <w:lang w:val="en-ID" w:eastAsia="en-ID"/>
    </w:rPr>
  </w:style>
  <w:style w:type="paragraph" w:customStyle="1" w:styleId="xl187">
    <w:name w:val="xl187"/>
    <w:basedOn w:val="Normal"/>
    <w:rsid w:val="00D93612"/>
    <w:pPr>
      <w:ind w:left="0" w:right="0"/>
      <w:textAlignment w:val="center"/>
    </w:pPr>
    <w:rPr>
      <w:rFonts w:ascii="Arial" w:eastAsia="Times New Roman" w:hAnsi="Arial" w:cs="Arial"/>
      <w:sz w:val="40"/>
      <w:szCs w:val="40"/>
      <w:lang w:val="en-ID" w:eastAsia="en-ID"/>
    </w:rPr>
  </w:style>
  <w:style w:type="paragraph" w:customStyle="1" w:styleId="xl188">
    <w:name w:val="xl188"/>
    <w:basedOn w:val="Normal"/>
    <w:rsid w:val="00D93612"/>
    <w:pPr>
      <w:pBdr>
        <w:bottom w:val="single" w:sz="4" w:space="0" w:color="C0C0C0"/>
      </w:pBdr>
      <w:ind w:left="0" w:right="0"/>
      <w:textAlignment w:val="center"/>
    </w:pPr>
    <w:rPr>
      <w:rFonts w:ascii="Arial" w:eastAsia="Times New Roman" w:hAnsi="Arial" w:cs="Arial"/>
      <w:b/>
      <w:bCs/>
      <w:sz w:val="40"/>
      <w:szCs w:val="40"/>
      <w:lang w:val="en-ID" w:eastAsia="en-ID"/>
    </w:rPr>
  </w:style>
  <w:style w:type="paragraph" w:customStyle="1" w:styleId="xl189">
    <w:name w:val="xl189"/>
    <w:basedOn w:val="Normal"/>
    <w:rsid w:val="00D93612"/>
    <w:pPr>
      <w:pBdr>
        <w:top w:val="single" w:sz="8" w:space="0" w:color="auto"/>
        <w:right w:val="single" w:sz="8" w:space="0" w:color="auto"/>
      </w:pBdr>
      <w:ind w:left="0" w:right="0"/>
      <w:jc w:val="left"/>
      <w:textAlignment w:val="center"/>
    </w:pPr>
    <w:rPr>
      <w:rFonts w:ascii="Arial" w:eastAsia="Times New Roman" w:hAnsi="Arial" w:cs="Arial"/>
      <w:sz w:val="36"/>
      <w:szCs w:val="36"/>
      <w:lang w:val="en-ID" w:eastAsia="en-ID"/>
    </w:rPr>
  </w:style>
  <w:style w:type="paragraph" w:customStyle="1" w:styleId="xl190">
    <w:name w:val="xl190"/>
    <w:basedOn w:val="Normal"/>
    <w:rsid w:val="00D93612"/>
    <w:pPr>
      <w:pBdr>
        <w:top w:val="single" w:sz="8" w:space="0" w:color="auto"/>
        <w:left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191">
    <w:name w:val="xl191"/>
    <w:basedOn w:val="Normal"/>
    <w:rsid w:val="00D93612"/>
    <w:pPr>
      <w:pBdr>
        <w:right w:val="single" w:sz="8" w:space="0" w:color="auto"/>
      </w:pBdr>
      <w:ind w:left="0" w:right="0"/>
      <w:jc w:val="left"/>
      <w:textAlignment w:val="center"/>
    </w:pPr>
    <w:rPr>
      <w:rFonts w:ascii="Arial" w:eastAsia="Times New Roman" w:hAnsi="Arial" w:cs="Arial"/>
      <w:sz w:val="40"/>
      <w:szCs w:val="40"/>
      <w:lang w:val="en-ID" w:eastAsia="en-ID"/>
    </w:rPr>
  </w:style>
  <w:style w:type="paragraph" w:customStyle="1" w:styleId="xl192">
    <w:name w:val="xl192"/>
    <w:basedOn w:val="Normal"/>
    <w:rsid w:val="00D93612"/>
    <w:pPr>
      <w:pBdr>
        <w:left w:val="single" w:sz="8" w:space="0" w:color="auto"/>
      </w:pBdr>
      <w:ind w:left="0" w:right="0"/>
      <w:jc w:val="left"/>
      <w:textAlignment w:val="center"/>
    </w:pPr>
    <w:rPr>
      <w:rFonts w:ascii="Arial" w:eastAsia="Times New Roman" w:hAnsi="Arial" w:cs="Arial"/>
      <w:b/>
      <w:bCs/>
      <w:sz w:val="40"/>
      <w:szCs w:val="40"/>
      <w:lang w:val="en-ID" w:eastAsia="en-ID"/>
    </w:rPr>
  </w:style>
  <w:style w:type="paragraph" w:customStyle="1" w:styleId="xl193">
    <w:name w:val="xl193"/>
    <w:basedOn w:val="Normal"/>
    <w:rsid w:val="00D93612"/>
    <w:pPr>
      <w:ind w:left="0" w:right="0"/>
      <w:jc w:val="left"/>
      <w:textAlignment w:val="center"/>
    </w:pPr>
    <w:rPr>
      <w:rFonts w:ascii="Arial" w:eastAsia="Times New Roman" w:hAnsi="Arial" w:cs="Arial"/>
      <w:sz w:val="44"/>
      <w:szCs w:val="44"/>
      <w:lang w:val="en-ID" w:eastAsia="en-ID"/>
    </w:rPr>
  </w:style>
  <w:style w:type="paragraph" w:customStyle="1" w:styleId="xl194">
    <w:name w:val="xl194"/>
    <w:basedOn w:val="Normal"/>
    <w:rsid w:val="00D93612"/>
    <w:pPr>
      <w:pBdr>
        <w:left w:val="single" w:sz="8" w:space="0" w:color="auto"/>
      </w:pBdr>
      <w:ind w:left="0" w:right="0"/>
      <w:jc w:val="left"/>
      <w:textAlignment w:val="center"/>
    </w:pPr>
    <w:rPr>
      <w:rFonts w:ascii="Arial" w:eastAsia="Times New Roman" w:hAnsi="Arial" w:cs="Arial"/>
      <w:sz w:val="30"/>
      <w:szCs w:val="30"/>
      <w:lang w:val="en-ID" w:eastAsia="en-ID"/>
    </w:rPr>
  </w:style>
  <w:style w:type="paragraph" w:customStyle="1" w:styleId="xl195">
    <w:name w:val="xl195"/>
    <w:basedOn w:val="Normal"/>
    <w:rsid w:val="00D93612"/>
    <w:pPr>
      <w:pBdr>
        <w:left w:val="single" w:sz="8" w:space="0" w:color="auto"/>
      </w:pBdr>
      <w:ind w:left="0" w:right="0"/>
      <w:jc w:val="left"/>
      <w:textAlignment w:val="center"/>
    </w:pPr>
    <w:rPr>
      <w:rFonts w:ascii="Arial" w:eastAsia="Times New Roman" w:hAnsi="Arial" w:cs="Arial"/>
      <w:sz w:val="30"/>
      <w:szCs w:val="30"/>
      <w:lang w:val="en-ID" w:eastAsia="en-ID"/>
    </w:rPr>
  </w:style>
  <w:style w:type="paragraph" w:customStyle="1" w:styleId="xl196">
    <w:name w:val="xl196"/>
    <w:basedOn w:val="Normal"/>
    <w:rsid w:val="00D93612"/>
    <w:pPr>
      <w:ind w:left="0" w:right="0"/>
      <w:jc w:val="left"/>
      <w:textAlignment w:val="center"/>
    </w:pPr>
    <w:rPr>
      <w:rFonts w:ascii="Arial" w:eastAsia="Times New Roman" w:hAnsi="Arial" w:cs="Arial"/>
      <w:sz w:val="44"/>
      <w:szCs w:val="44"/>
      <w:lang w:val="en-ID" w:eastAsia="en-ID"/>
    </w:rPr>
  </w:style>
  <w:style w:type="paragraph" w:customStyle="1" w:styleId="xl197">
    <w:name w:val="xl197"/>
    <w:basedOn w:val="Normal"/>
    <w:rsid w:val="00D93612"/>
    <w:pPr>
      <w:ind w:left="0" w:right="0"/>
      <w:jc w:val="left"/>
      <w:textAlignment w:val="center"/>
    </w:pPr>
    <w:rPr>
      <w:rFonts w:ascii="Arial" w:eastAsia="Times New Roman" w:hAnsi="Arial" w:cs="Arial"/>
      <w:sz w:val="30"/>
      <w:szCs w:val="30"/>
      <w:lang w:val="en-ID" w:eastAsia="en-ID"/>
    </w:rPr>
  </w:style>
  <w:style w:type="paragraph" w:customStyle="1" w:styleId="xl198">
    <w:name w:val="xl198"/>
    <w:basedOn w:val="Normal"/>
    <w:rsid w:val="00D93612"/>
    <w:pPr>
      <w:pBdr>
        <w:right w:val="single" w:sz="8" w:space="0" w:color="auto"/>
      </w:pBdr>
      <w:ind w:left="0" w:right="0"/>
      <w:jc w:val="left"/>
      <w:textAlignment w:val="center"/>
    </w:pPr>
    <w:rPr>
      <w:rFonts w:ascii="Arial" w:eastAsia="Times New Roman" w:hAnsi="Arial" w:cs="Arial"/>
      <w:sz w:val="30"/>
      <w:szCs w:val="30"/>
      <w:lang w:val="en-ID" w:eastAsia="en-ID"/>
    </w:rPr>
  </w:style>
  <w:style w:type="paragraph" w:customStyle="1" w:styleId="xl199">
    <w:name w:val="xl199"/>
    <w:basedOn w:val="Normal"/>
    <w:rsid w:val="00D93612"/>
    <w:pPr>
      <w:ind w:left="0" w:right="0"/>
      <w:jc w:val="left"/>
      <w:textAlignment w:val="center"/>
    </w:pPr>
    <w:rPr>
      <w:rFonts w:ascii="Arial" w:eastAsia="Times New Roman" w:hAnsi="Arial" w:cs="Arial"/>
      <w:b/>
      <w:bCs/>
      <w:sz w:val="44"/>
      <w:szCs w:val="44"/>
      <w:u w:val="single"/>
      <w:lang w:val="en-ID" w:eastAsia="en-ID"/>
    </w:rPr>
  </w:style>
  <w:style w:type="paragraph" w:customStyle="1" w:styleId="xl200">
    <w:name w:val="xl200"/>
    <w:basedOn w:val="Normal"/>
    <w:rsid w:val="00D93612"/>
    <w:pPr>
      <w:pBdr>
        <w:right w:val="single" w:sz="8" w:space="0" w:color="auto"/>
      </w:pBdr>
      <w:ind w:left="0" w:right="0"/>
      <w:jc w:val="left"/>
      <w:textAlignment w:val="center"/>
    </w:pPr>
    <w:rPr>
      <w:rFonts w:ascii="Arial" w:eastAsia="Times New Roman" w:hAnsi="Arial" w:cs="Arial"/>
      <w:sz w:val="30"/>
      <w:szCs w:val="30"/>
      <w:lang w:val="en-ID" w:eastAsia="en-ID"/>
    </w:rPr>
  </w:style>
  <w:style w:type="paragraph" w:customStyle="1" w:styleId="xl201">
    <w:name w:val="xl201"/>
    <w:basedOn w:val="Normal"/>
    <w:rsid w:val="00D93612"/>
    <w:pPr>
      <w:ind w:left="0" w:right="0"/>
      <w:jc w:val="left"/>
      <w:textAlignment w:val="center"/>
    </w:pPr>
    <w:rPr>
      <w:rFonts w:ascii="Arial" w:eastAsia="Times New Roman" w:hAnsi="Arial" w:cs="Arial"/>
      <w:color w:val="000000"/>
      <w:sz w:val="44"/>
      <w:szCs w:val="44"/>
      <w:lang w:val="en-ID" w:eastAsia="en-ID"/>
    </w:rPr>
  </w:style>
  <w:style w:type="paragraph" w:customStyle="1" w:styleId="xl202">
    <w:name w:val="xl202"/>
    <w:basedOn w:val="Normal"/>
    <w:rsid w:val="00D93612"/>
    <w:pPr>
      <w:pBdr>
        <w:bottom w:val="single" w:sz="8" w:space="0" w:color="auto"/>
        <w:right w:val="single" w:sz="8" w:space="0" w:color="auto"/>
      </w:pBdr>
      <w:ind w:left="0" w:right="0"/>
      <w:jc w:val="left"/>
      <w:textAlignment w:val="center"/>
    </w:pPr>
    <w:rPr>
      <w:rFonts w:ascii="Arial" w:eastAsia="Times New Roman" w:hAnsi="Arial" w:cs="Arial"/>
      <w:sz w:val="40"/>
      <w:szCs w:val="40"/>
      <w:lang w:val="en-ID" w:eastAsia="en-ID"/>
    </w:rPr>
  </w:style>
  <w:style w:type="paragraph" w:customStyle="1" w:styleId="xl203">
    <w:name w:val="xl203"/>
    <w:basedOn w:val="Normal"/>
    <w:rsid w:val="00D93612"/>
    <w:pPr>
      <w:pBdr>
        <w:left w:val="single" w:sz="8" w:space="0" w:color="auto"/>
        <w:bottom w:val="single" w:sz="8" w:space="0" w:color="auto"/>
      </w:pBdr>
      <w:ind w:left="0" w:right="0"/>
      <w:jc w:val="left"/>
      <w:textAlignment w:val="center"/>
    </w:pPr>
    <w:rPr>
      <w:rFonts w:ascii="Arial" w:eastAsia="Times New Roman" w:hAnsi="Arial" w:cs="Arial"/>
      <w:sz w:val="40"/>
      <w:szCs w:val="40"/>
      <w:lang w:val="en-ID" w:eastAsia="en-ID"/>
    </w:rPr>
  </w:style>
  <w:style w:type="paragraph" w:customStyle="1" w:styleId="xl204">
    <w:name w:val="xl204"/>
    <w:basedOn w:val="Normal"/>
    <w:rsid w:val="00D93612"/>
    <w:pPr>
      <w:pBdr>
        <w:bottom w:val="dashed" w:sz="8" w:space="0" w:color="auto"/>
        <w:right w:val="single" w:sz="4" w:space="0" w:color="C0C0C0"/>
      </w:pBdr>
      <w:ind w:left="0" w:right="0"/>
      <w:textAlignment w:val="center"/>
    </w:pPr>
    <w:rPr>
      <w:rFonts w:ascii="Arial" w:eastAsia="Times New Roman" w:hAnsi="Arial" w:cs="Arial"/>
      <w:sz w:val="40"/>
      <w:szCs w:val="40"/>
      <w:lang w:val="en-ID" w:eastAsia="en-ID"/>
    </w:rPr>
  </w:style>
  <w:style w:type="paragraph" w:customStyle="1" w:styleId="xl205">
    <w:name w:val="xl205"/>
    <w:basedOn w:val="Normal"/>
    <w:rsid w:val="00D93612"/>
    <w:pPr>
      <w:pBdr>
        <w:left w:val="single" w:sz="4" w:space="0" w:color="C0C0C0"/>
        <w:bottom w:val="dashed" w:sz="8" w:space="0" w:color="auto"/>
      </w:pBdr>
      <w:ind w:left="0" w:right="0"/>
      <w:textAlignment w:val="center"/>
    </w:pPr>
    <w:rPr>
      <w:rFonts w:ascii="Arial" w:eastAsia="Times New Roman" w:hAnsi="Arial" w:cs="Arial"/>
      <w:sz w:val="40"/>
      <w:szCs w:val="40"/>
      <w:lang w:val="en-ID" w:eastAsia="en-ID"/>
    </w:rPr>
  </w:style>
  <w:style w:type="paragraph" w:customStyle="1" w:styleId="xl206">
    <w:name w:val="xl206"/>
    <w:basedOn w:val="Normal"/>
    <w:rsid w:val="00D93612"/>
    <w:pPr>
      <w:pBdr>
        <w:left w:val="single" w:sz="4" w:space="0" w:color="C0C0C0"/>
        <w:bottom w:val="single" w:sz="4" w:space="0" w:color="C0C0C0"/>
      </w:pBdr>
      <w:ind w:left="0" w:right="0"/>
      <w:textAlignment w:val="center"/>
    </w:pPr>
    <w:rPr>
      <w:rFonts w:ascii="Arial" w:eastAsia="Times New Roman" w:hAnsi="Arial" w:cs="Arial"/>
      <w:sz w:val="40"/>
      <w:szCs w:val="40"/>
      <w:lang w:val="en-ID" w:eastAsia="en-ID"/>
    </w:rPr>
  </w:style>
  <w:style w:type="paragraph" w:customStyle="1" w:styleId="xl207">
    <w:name w:val="xl207"/>
    <w:basedOn w:val="Normal"/>
    <w:rsid w:val="00D93612"/>
    <w:pPr>
      <w:ind w:left="0" w:right="0"/>
      <w:jc w:val="left"/>
      <w:textAlignment w:val="center"/>
    </w:pPr>
    <w:rPr>
      <w:rFonts w:ascii="Arial" w:eastAsia="Times New Roman" w:hAnsi="Arial" w:cs="Arial"/>
      <w:b/>
      <w:bCs/>
      <w:sz w:val="44"/>
      <w:szCs w:val="44"/>
      <w:lang w:val="en-ID" w:eastAsia="en-ID"/>
    </w:rPr>
  </w:style>
  <w:style w:type="paragraph" w:customStyle="1" w:styleId="xl208">
    <w:name w:val="xl208"/>
    <w:basedOn w:val="Normal"/>
    <w:rsid w:val="00D93612"/>
    <w:pPr>
      <w:ind w:left="0" w:right="0"/>
      <w:jc w:val="left"/>
      <w:textAlignment w:val="center"/>
    </w:pPr>
    <w:rPr>
      <w:rFonts w:ascii="Arial" w:eastAsia="Times New Roman" w:hAnsi="Arial" w:cs="Arial"/>
      <w:sz w:val="50"/>
      <w:szCs w:val="50"/>
      <w:lang w:val="en-ID" w:eastAsia="en-ID"/>
    </w:rPr>
  </w:style>
  <w:style w:type="paragraph" w:customStyle="1" w:styleId="xl209">
    <w:name w:val="xl209"/>
    <w:basedOn w:val="Normal"/>
    <w:rsid w:val="00D93612"/>
    <w:pPr>
      <w:pBdr>
        <w:bottom w:val="single" w:sz="8" w:space="0" w:color="auto"/>
      </w:pBdr>
      <w:ind w:left="0" w:right="0"/>
      <w:jc w:val="left"/>
      <w:textAlignment w:val="center"/>
    </w:pPr>
    <w:rPr>
      <w:rFonts w:ascii="Arial" w:eastAsia="Times New Roman" w:hAnsi="Arial" w:cs="Arial"/>
      <w:b/>
      <w:bCs/>
      <w:sz w:val="40"/>
      <w:szCs w:val="40"/>
      <w:lang w:val="en-ID" w:eastAsia="en-ID"/>
    </w:rPr>
  </w:style>
  <w:style w:type="paragraph" w:customStyle="1" w:styleId="xl210">
    <w:name w:val="xl210"/>
    <w:basedOn w:val="Normal"/>
    <w:rsid w:val="00D93612"/>
    <w:pPr>
      <w:pBdr>
        <w:top w:val="single" w:sz="8" w:space="0" w:color="auto"/>
        <w:right w:val="single" w:sz="8" w:space="0" w:color="auto"/>
      </w:pBdr>
      <w:ind w:left="0" w:right="0"/>
      <w:jc w:val="left"/>
      <w:textAlignment w:val="center"/>
    </w:pPr>
    <w:rPr>
      <w:rFonts w:ascii="Arial" w:eastAsia="Times New Roman" w:hAnsi="Arial" w:cs="Arial"/>
      <w:b/>
      <w:bCs/>
      <w:sz w:val="36"/>
      <w:szCs w:val="36"/>
      <w:lang w:val="en-ID" w:eastAsia="en-ID"/>
    </w:rPr>
  </w:style>
  <w:style w:type="paragraph" w:customStyle="1" w:styleId="xl211">
    <w:name w:val="xl211"/>
    <w:basedOn w:val="Normal"/>
    <w:rsid w:val="00D93612"/>
    <w:pPr>
      <w:pBdr>
        <w:top w:val="single" w:sz="8" w:space="0" w:color="auto"/>
        <w:left w:val="single" w:sz="8" w:space="0" w:color="auto"/>
      </w:pBdr>
      <w:shd w:val="clear" w:color="000000" w:fill="BDD7EE"/>
      <w:ind w:left="0" w:right="0"/>
      <w:jc w:val="left"/>
      <w:textAlignment w:val="center"/>
    </w:pPr>
    <w:rPr>
      <w:rFonts w:ascii="Arial" w:eastAsia="Times New Roman" w:hAnsi="Arial" w:cs="Arial"/>
      <w:sz w:val="24"/>
      <w:szCs w:val="24"/>
      <w:lang w:val="en-ID" w:eastAsia="en-ID"/>
    </w:rPr>
  </w:style>
  <w:style w:type="paragraph" w:customStyle="1" w:styleId="xl212">
    <w:name w:val="xl212"/>
    <w:basedOn w:val="Normal"/>
    <w:rsid w:val="00D93612"/>
    <w:pPr>
      <w:pBdr>
        <w:top w:val="single" w:sz="8" w:space="0" w:color="auto"/>
      </w:pBdr>
      <w:shd w:val="clear" w:color="000000" w:fill="BDD7EE"/>
      <w:ind w:left="0" w:right="0"/>
      <w:jc w:val="left"/>
      <w:textAlignment w:val="center"/>
    </w:pPr>
    <w:rPr>
      <w:rFonts w:ascii="Arial" w:eastAsia="Times New Roman" w:hAnsi="Arial" w:cs="Arial"/>
      <w:sz w:val="24"/>
      <w:szCs w:val="24"/>
      <w:lang w:val="en-ID" w:eastAsia="en-ID"/>
    </w:rPr>
  </w:style>
  <w:style w:type="paragraph" w:customStyle="1" w:styleId="xl213">
    <w:name w:val="xl213"/>
    <w:basedOn w:val="Normal"/>
    <w:rsid w:val="00D93612"/>
    <w:pPr>
      <w:pBdr>
        <w:left w:val="single" w:sz="8" w:space="0" w:color="auto"/>
      </w:pBdr>
      <w:shd w:val="clear" w:color="000000" w:fill="BDD7EE"/>
      <w:ind w:left="0" w:right="0"/>
      <w:jc w:val="left"/>
      <w:textAlignment w:val="center"/>
    </w:pPr>
    <w:rPr>
      <w:rFonts w:ascii="Arial" w:eastAsia="Times New Roman" w:hAnsi="Arial" w:cs="Arial"/>
      <w:b/>
      <w:bCs/>
      <w:sz w:val="40"/>
      <w:szCs w:val="40"/>
      <w:lang w:val="en-ID" w:eastAsia="en-ID"/>
    </w:rPr>
  </w:style>
  <w:style w:type="paragraph" w:customStyle="1" w:styleId="xl214">
    <w:name w:val="xl214"/>
    <w:basedOn w:val="Normal"/>
    <w:rsid w:val="00D93612"/>
    <w:pPr>
      <w:shd w:val="clear" w:color="000000" w:fill="BDD7EE"/>
      <w:ind w:left="0" w:right="0"/>
      <w:jc w:val="left"/>
      <w:textAlignment w:val="center"/>
    </w:pPr>
    <w:rPr>
      <w:rFonts w:ascii="Arial" w:eastAsia="Times New Roman" w:hAnsi="Arial" w:cs="Arial"/>
      <w:b/>
      <w:bCs/>
      <w:sz w:val="40"/>
      <w:szCs w:val="40"/>
      <w:lang w:val="en-ID" w:eastAsia="en-ID"/>
    </w:rPr>
  </w:style>
  <w:style w:type="paragraph" w:customStyle="1" w:styleId="xl215">
    <w:name w:val="xl215"/>
    <w:basedOn w:val="Normal"/>
    <w:rsid w:val="00D93612"/>
    <w:pPr>
      <w:shd w:val="clear" w:color="000000" w:fill="BDD7EE"/>
      <w:ind w:left="0" w:right="0"/>
      <w:jc w:val="left"/>
      <w:textAlignment w:val="center"/>
    </w:pPr>
    <w:rPr>
      <w:rFonts w:ascii="Arial" w:eastAsia="Times New Roman" w:hAnsi="Arial" w:cs="Arial"/>
      <w:b/>
      <w:bCs/>
      <w:sz w:val="40"/>
      <w:szCs w:val="40"/>
      <w:lang w:val="en-ID" w:eastAsia="en-ID"/>
    </w:rPr>
  </w:style>
  <w:style w:type="paragraph" w:customStyle="1" w:styleId="xl216">
    <w:name w:val="xl216"/>
    <w:basedOn w:val="Normal"/>
    <w:rsid w:val="00D93612"/>
    <w:pPr>
      <w:pBdr>
        <w:right w:val="single" w:sz="8" w:space="0" w:color="auto"/>
      </w:pBdr>
      <w:ind w:left="0" w:right="0"/>
      <w:jc w:val="left"/>
      <w:textAlignment w:val="center"/>
    </w:pPr>
    <w:rPr>
      <w:rFonts w:ascii="Arial" w:eastAsia="Times New Roman" w:hAnsi="Arial" w:cs="Arial"/>
      <w:sz w:val="50"/>
      <w:szCs w:val="50"/>
      <w:lang w:val="en-ID" w:eastAsia="en-ID"/>
    </w:rPr>
  </w:style>
  <w:style w:type="paragraph" w:customStyle="1" w:styleId="xl217">
    <w:name w:val="xl217"/>
    <w:basedOn w:val="Normal"/>
    <w:rsid w:val="00D93612"/>
    <w:pPr>
      <w:shd w:val="clear" w:color="000000" w:fill="BDD7EE"/>
      <w:ind w:left="0" w:right="0"/>
      <w:jc w:val="left"/>
      <w:textAlignment w:val="center"/>
    </w:pPr>
    <w:rPr>
      <w:rFonts w:ascii="Arial" w:eastAsia="Times New Roman" w:hAnsi="Arial" w:cs="Arial"/>
      <w:color w:val="000000"/>
      <w:sz w:val="40"/>
      <w:szCs w:val="40"/>
      <w:lang w:val="en-ID" w:eastAsia="en-ID"/>
    </w:rPr>
  </w:style>
  <w:style w:type="paragraph" w:customStyle="1" w:styleId="xl218">
    <w:name w:val="xl218"/>
    <w:basedOn w:val="Normal"/>
    <w:rsid w:val="00D93612"/>
    <w:pPr>
      <w:pBdr>
        <w:right w:val="single" w:sz="8" w:space="0" w:color="auto"/>
      </w:pBdr>
      <w:ind w:left="0" w:right="0"/>
      <w:jc w:val="left"/>
      <w:textAlignment w:val="center"/>
    </w:pPr>
    <w:rPr>
      <w:rFonts w:ascii="Arial" w:eastAsia="Times New Roman" w:hAnsi="Arial" w:cs="Arial"/>
      <w:b/>
      <w:bCs/>
      <w:sz w:val="50"/>
      <w:szCs w:val="50"/>
      <w:u w:val="single"/>
      <w:lang w:val="en-ID" w:eastAsia="en-ID"/>
    </w:rPr>
  </w:style>
  <w:style w:type="paragraph" w:customStyle="1" w:styleId="xl219">
    <w:name w:val="xl219"/>
    <w:basedOn w:val="Normal"/>
    <w:rsid w:val="00D93612"/>
    <w:pPr>
      <w:shd w:val="clear" w:color="000000" w:fill="BDD7EE"/>
      <w:ind w:left="0" w:right="0"/>
      <w:jc w:val="left"/>
      <w:textAlignment w:val="center"/>
    </w:pPr>
    <w:rPr>
      <w:rFonts w:ascii="Arial" w:eastAsia="Times New Roman" w:hAnsi="Arial" w:cs="Arial"/>
      <w:sz w:val="40"/>
      <w:szCs w:val="40"/>
      <w:lang w:val="en-ID" w:eastAsia="en-ID"/>
    </w:rPr>
  </w:style>
  <w:style w:type="paragraph" w:customStyle="1" w:styleId="xl220">
    <w:name w:val="xl220"/>
    <w:basedOn w:val="Normal"/>
    <w:rsid w:val="00D93612"/>
    <w:pPr>
      <w:pBdr>
        <w:right w:val="single" w:sz="8" w:space="0" w:color="auto"/>
      </w:pBdr>
      <w:ind w:left="0" w:right="0"/>
      <w:jc w:val="left"/>
      <w:textAlignment w:val="center"/>
    </w:pPr>
    <w:rPr>
      <w:rFonts w:ascii="Arial" w:eastAsia="Times New Roman" w:hAnsi="Arial" w:cs="Arial"/>
      <w:color w:val="000000"/>
      <w:sz w:val="50"/>
      <w:szCs w:val="50"/>
      <w:lang w:val="en-ID" w:eastAsia="en-ID"/>
    </w:rPr>
  </w:style>
  <w:style w:type="paragraph" w:customStyle="1" w:styleId="xl221">
    <w:name w:val="xl221"/>
    <w:basedOn w:val="Normal"/>
    <w:rsid w:val="00D93612"/>
    <w:pPr>
      <w:shd w:val="clear" w:color="000000" w:fill="BDD7EE"/>
      <w:ind w:left="0" w:right="0"/>
      <w:jc w:val="left"/>
      <w:textAlignment w:val="center"/>
    </w:pPr>
    <w:rPr>
      <w:rFonts w:ascii="Arial" w:eastAsia="Times New Roman" w:hAnsi="Arial" w:cs="Arial"/>
      <w:i/>
      <w:iCs/>
      <w:sz w:val="40"/>
      <w:szCs w:val="40"/>
      <w:lang w:val="en-ID" w:eastAsia="en-ID"/>
    </w:rPr>
  </w:style>
  <w:style w:type="paragraph" w:customStyle="1" w:styleId="xl222">
    <w:name w:val="xl222"/>
    <w:basedOn w:val="Normal"/>
    <w:rsid w:val="00D93612"/>
    <w:pPr>
      <w:pBdr>
        <w:bottom w:val="single" w:sz="8" w:space="0" w:color="auto"/>
        <w:right w:val="single" w:sz="8" w:space="0" w:color="auto"/>
      </w:pBdr>
      <w:ind w:left="0" w:right="0"/>
      <w:jc w:val="left"/>
      <w:textAlignment w:val="center"/>
    </w:pPr>
    <w:rPr>
      <w:rFonts w:ascii="Arial" w:eastAsia="Times New Roman" w:hAnsi="Arial" w:cs="Arial"/>
      <w:b/>
      <w:bCs/>
      <w:sz w:val="40"/>
      <w:szCs w:val="40"/>
      <w:lang w:val="en-ID" w:eastAsia="en-ID"/>
    </w:rPr>
  </w:style>
  <w:style w:type="paragraph" w:customStyle="1" w:styleId="xl223">
    <w:name w:val="xl223"/>
    <w:basedOn w:val="Normal"/>
    <w:rsid w:val="00D93612"/>
    <w:pPr>
      <w:pBdr>
        <w:left w:val="single" w:sz="8" w:space="0" w:color="auto"/>
        <w:bottom w:val="single" w:sz="8" w:space="0" w:color="auto"/>
      </w:pBdr>
      <w:shd w:val="clear" w:color="000000" w:fill="BDD7EE"/>
      <w:ind w:left="0" w:right="0"/>
      <w:jc w:val="left"/>
      <w:textAlignment w:val="center"/>
    </w:pPr>
    <w:rPr>
      <w:rFonts w:ascii="Arial" w:eastAsia="Times New Roman" w:hAnsi="Arial" w:cs="Arial"/>
      <w:sz w:val="40"/>
      <w:szCs w:val="40"/>
      <w:lang w:val="en-ID" w:eastAsia="en-ID"/>
    </w:rPr>
  </w:style>
  <w:style w:type="paragraph" w:customStyle="1" w:styleId="xl224">
    <w:name w:val="xl224"/>
    <w:basedOn w:val="Normal"/>
    <w:rsid w:val="00D93612"/>
    <w:pPr>
      <w:pBdr>
        <w:bottom w:val="single" w:sz="8" w:space="0" w:color="auto"/>
      </w:pBdr>
      <w:shd w:val="clear" w:color="000000" w:fill="BDD7EE"/>
      <w:ind w:left="0" w:right="0"/>
      <w:jc w:val="left"/>
      <w:textAlignment w:val="center"/>
    </w:pPr>
    <w:rPr>
      <w:rFonts w:ascii="Arial" w:eastAsia="Times New Roman" w:hAnsi="Arial" w:cs="Arial"/>
      <w:sz w:val="40"/>
      <w:szCs w:val="40"/>
      <w:lang w:val="en-ID" w:eastAsia="en-ID"/>
    </w:rPr>
  </w:style>
  <w:style w:type="paragraph" w:customStyle="1" w:styleId="xl225">
    <w:name w:val="xl225"/>
    <w:basedOn w:val="Normal"/>
    <w:rsid w:val="00D93612"/>
    <w:pPr>
      <w:pBdr>
        <w:bottom w:val="single" w:sz="4" w:space="0" w:color="C0C0C0"/>
      </w:pBdr>
      <w:ind w:left="0" w:right="0"/>
      <w:textAlignment w:val="center"/>
    </w:pPr>
    <w:rPr>
      <w:rFonts w:ascii="Arial" w:eastAsia="Times New Roman" w:hAnsi="Arial" w:cs="Arial"/>
      <w:color w:val="000000"/>
      <w:sz w:val="40"/>
      <w:szCs w:val="40"/>
      <w:lang w:val="en-ID" w:eastAsia="en-ID"/>
    </w:rPr>
  </w:style>
  <w:style w:type="paragraph" w:customStyle="1" w:styleId="xl226">
    <w:name w:val="xl226"/>
    <w:basedOn w:val="Normal"/>
    <w:rsid w:val="00D93612"/>
    <w:pPr>
      <w:pBdr>
        <w:left w:val="single" w:sz="4" w:space="0" w:color="BFBFBF"/>
      </w:pBdr>
      <w:ind w:left="0" w:right="0"/>
      <w:textAlignment w:val="center"/>
    </w:pPr>
    <w:rPr>
      <w:rFonts w:ascii="Arial" w:eastAsia="Times New Roman" w:hAnsi="Arial" w:cs="Arial"/>
      <w:color w:val="000000"/>
      <w:sz w:val="40"/>
      <w:szCs w:val="40"/>
      <w:lang w:val="en-ID" w:eastAsia="en-ID"/>
    </w:rPr>
  </w:style>
  <w:style w:type="paragraph" w:customStyle="1" w:styleId="xl227">
    <w:name w:val="xl227"/>
    <w:basedOn w:val="Normal"/>
    <w:rsid w:val="00D93612"/>
    <w:pPr>
      <w:pBdr>
        <w:bottom w:val="single" w:sz="8" w:space="0" w:color="auto"/>
        <w:right w:val="single" w:sz="8" w:space="0" w:color="auto"/>
      </w:pBdr>
      <w:ind w:left="0" w:right="0"/>
      <w:textAlignment w:val="center"/>
    </w:pPr>
    <w:rPr>
      <w:rFonts w:ascii="Arial" w:eastAsia="Times New Roman" w:hAnsi="Arial" w:cs="Arial"/>
      <w:color w:val="000000"/>
      <w:sz w:val="40"/>
      <w:szCs w:val="40"/>
      <w:lang w:val="en-ID" w:eastAsia="en-ID"/>
    </w:rPr>
  </w:style>
  <w:style w:type="paragraph" w:customStyle="1" w:styleId="xl228">
    <w:name w:val="xl228"/>
    <w:basedOn w:val="Normal"/>
    <w:rsid w:val="00D93612"/>
    <w:pPr>
      <w:pBdr>
        <w:top w:val="single" w:sz="8" w:space="0" w:color="auto"/>
        <w:right w:val="single" w:sz="8" w:space="0" w:color="auto"/>
      </w:pBdr>
      <w:shd w:val="clear" w:color="000000" w:fill="BDD7EE"/>
      <w:ind w:left="0" w:right="0"/>
      <w:jc w:val="left"/>
      <w:textAlignment w:val="center"/>
    </w:pPr>
    <w:rPr>
      <w:rFonts w:ascii="Arial" w:eastAsia="Times New Roman" w:hAnsi="Arial" w:cs="Arial"/>
      <w:sz w:val="24"/>
      <w:szCs w:val="24"/>
      <w:lang w:val="en-ID" w:eastAsia="en-ID"/>
    </w:rPr>
  </w:style>
  <w:style w:type="paragraph" w:customStyle="1" w:styleId="xl229">
    <w:name w:val="xl229"/>
    <w:basedOn w:val="Normal"/>
    <w:rsid w:val="00D93612"/>
    <w:pPr>
      <w:pBdr>
        <w:right w:val="single" w:sz="8" w:space="0" w:color="auto"/>
      </w:pBdr>
      <w:shd w:val="clear" w:color="000000" w:fill="BDD7EE"/>
      <w:ind w:left="0" w:right="0"/>
      <w:jc w:val="left"/>
      <w:textAlignment w:val="center"/>
    </w:pPr>
    <w:rPr>
      <w:rFonts w:ascii="Arial" w:eastAsia="Times New Roman" w:hAnsi="Arial" w:cs="Arial"/>
      <w:b/>
      <w:bCs/>
      <w:sz w:val="40"/>
      <w:szCs w:val="40"/>
      <w:lang w:val="en-ID" w:eastAsia="en-ID"/>
    </w:rPr>
  </w:style>
  <w:style w:type="paragraph" w:customStyle="1" w:styleId="xl230">
    <w:name w:val="xl230"/>
    <w:basedOn w:val="Normal"/>
    <w:rsid w:val="00D93612"/>
    <w:pPr>
      <w:pBdr>
        <w:bottom w:val="single" w:sz="8" w:space="0" w:color="auto"/>
        <w:right w:val="single" w:sz="8" w:space="0" w:color="auto"/>
      </w:pBdr>
      <w:shd w:val="clear" w:color="000000" w:fill="BDD7EE"/>
      <w:ind w:left="0" w:right="0"/>
      <w:jc w:val="left"/>
      <w:textAlignment w:val="center"/>
    </w:pPr>
    <w:rPr>
      <w:rFonts w:ascii="Arial" w:eastAsia="Times New Roman" w:hAnsi="Arial" w:cs="Arial"/>
      <w:sz w:val="40"/>
      <w:szCs w:val="40"/>
      <w:lang w:val="en-ID" w:eastAsia="en-ID"/>
    </w:rPr>
  </w:style>
  <w:style w:type="paragraph" w:customStyle="1" w:styleId="xl231">
    <w:name w:val="xl231"/>
    <w:basedOn w:val="Normal"/>
    <w:rsid w:val="00D93612"/>
    <w:pPr>
      <w:pBdr>
        <w:top w:val="dashed" w:sz="8" w:space="0" w:color="auto"/>
        <w:left w:val="dashed" w:sz="8" w:space="0" w:color="auto"/>
      </w:pBdr>
      <w:ind w:left="0" w:right="0"/>
      <w:textAlignment w:val="center"/>
    </w:pPr>
    <w:rPr>
      <w:rFonts w:ascii="Arial" w:eastAsia="Times New Roman" w:hAnsi="Arial" w:cs="Arial"/>
      <w:color w:val="000000"/>
      <w:sz w:val="40"/>
      <w:szCs w:val="40"/>
      <w:lang w:val="en-ID" w:eastAsia="en-ID"/>
    </w:rPr>
  </w:style>
  <w:style w:type="paragraph" w:customStyle="1" w:styleId="xl232">
    <w:name w:val="xl232"/>
    <w:basedOn w:val="Normal"/>
    <w:rsid w:val="00D93612"/>
    <w:pPr>
      <w:pBdr>
        <w:left w:val="dashed" w:sz="8" w:space="0" w:color="auto"/>
      </w:pBdr>
      <w:ind w:left="0" w:right="0"/>
      <w:textAlignment w:val="center"/>
    </w:pPr>
    <w:rPr>
      <w:rFonts w:ascii="Arial" w:eastAsia="Times New Roman" w:hAnsi="Arial" w:cs="Arial"/>
      <w:color w:val="000000"/>
      <w:sz w:val="40"/>
      <w:szCs w:val="40"/>
      <w:lang w:val="en-ID" w:eastAsia="en-ID"/>
    </w:rPr>
  </w:style>
  <w:style w:type="paragraph" w:customStyle="1" w:styleId="xl233">
    <w:name w:val="xl233"/>
    <w:basedOn w:val="Normal"/>
    <w:rsid w:val="00D93612"/>
    <w:pPr>
      <w:pBdr>
        <w:left w:val="single" w:sz="4" w:space="0" w:color="D9D9D9"/>
      </w:pBdr>
      <w:ind w:left="0" w:right="0"/>
      <w:textAlignment w:val="center"/>
    </w:pPr>
    <w:rPr>
      <w:rFonts w:ascii="Arial" w:eastAsia="Times New Roman" w:hAnsi="Arial" w:cs="Arial"/>
      <w:sz w:val="40"/>
      <w:szCs w:val="40"/>
      <w:lang w:val="en-ID" w:eastAsia="en-ID"/>
    </w:rPr>
  </w:style>
  <w:style w:type="paragraph" w:customStyle="1" w:styleId="xl234">
    <w:name w:val="xl234"/>
    <w:basedOn w:val="Normal"/>
    <w:rsid w:val="00D93612"/>
    <w:pPr>
      <w:pBdr>
        <w:right w:val="single" w:sz="4" w:space="0" w:color="D9D9D9"/>
      </w:pBdr>
      <w:ind w:left="0" w:right="0"/>
      <w:textAlignment w:val="center"/>
    </w:pPr>
    <w:rPr>
      <w:rFonts w:ascii="Arial" w:eastAsia="Times New Roman" w:hAnsi="Arial" w:cs="Arial"/>
      <w:sz w:val="40"/>
      <w:szCs w:val="40"/>
      <w:lang w:val="en-ID" w:eastAsia="en-ID"/>
    </w:rPr>
  </w:style>
  <w:style w:type="paragraph" w:customStyle="1" w:styleId="xl235">
    <w:name w:val="xl235"/>
    <w:basedOn w:val="Normal"/>
    <w:rsid w:val="00D93612"/>
    <w:pPr>
      <w:pBdr>
        <w:top w:val="dashed" w:sz="8" w:space="0" w:color="auto"/>
      </w:pBdr>
      <w:ind w:left="0" w:right="0"/>
      <w:textAlignment w:val="center"/>
    </w:pPr>
    <w:rPr>
      <w:rFonts w:ascii="Arial" w:eastAsia="Times New Roman" w:hAnsi="Arial" w:cs="Arial"/>
      <w:color w:val="000000"/>
      <w:sz w:val="40"/>
      <w:szCs w:val="40"/>
      <w:lang w:val="en-ID" w:eastAsia="en-ID"/>
    </w:rPr>
  </w:style>
  <w:style w:type="paragraph" w:customStyle="1" w:styleId="xl236">
    <w:name w:val="xl236"/>
    <w:basedOn w:val="Normal"/>
    <w:rsid w:val="00D93612"/>
    <w:pPr>
      <w:pBdr>
        <w:top w:val="dashed" w:sz="8" w:space="0" w:color="auto"/>
      </w:pBdr>
      <w:ind w:left="0" w:right="0"/>
      <w:textAlignment w:val="center"/>
    </w:pPr>
    <w:rPr>
      <w:rFonts w:ascii="Arial" w:eastAsia="Times New Roman" w:hAnsi="Arial" w:cs="Arial"/>
      <w:sz w:val="40"/>
      <w:szCs w:val="40"/>
      <w:lang w:val="en-ID" w:eastAsia="en-ID"/>
    </w:rPr>
  </w:style>
  <w:style w:type="paragraph" w:customStyle="1" w:styleId="xl237">
    <w:name w:val="xl237"/>
    <w:basedOn w:val="Normal"/>
    <w:rsid w:val="00D93612"/>
    <w:pPr>
      <w:pBdr>
        <w:top w:val="dashed" w:sz="8" w:space="0" w:color="auto"/>
        <w:left w:val="single" w:sz="4" w:space="0" w:color="D9D9D9"/>
      </w:pBdr>
      <w:ind w:left="0" w:right="0"/>
      <w:textAlignment w:val="center"/>
    </w:pPr>
    <w:rPr>
      <w:rFonts w:ascii="Arial" w:eastAsia="Times New Roman" w:hAnsi="Arial" w:cs="Arial"/>
      <w:sz w:val="40"/>
      <w:szCs w:val="40"/>
      <w:lang w:val="en-ID" w:eastAsia="en-ID"/>
    </w:rPr>
  </w:style>
  <w:style w:type="paragraph" w:customStyle="1" w:styleId="xl238">
    <w:name w:val="xl238"/>
    <w:basedOn w:val="Normal"/>
    <w:rsid w:val="00D93612"/>
    <w:pPr>
      <w:pBdr>
        <w:top w:val="dashed" w:sz="8" w:space="0" w:color="auto"/>
        <w:right w:val="single" w:sz="4" w:space="0" w:color="D9D9D9"/>
      </w:pBdr>
      <w:ind w:left="0" w:right="0"/>
      <w:textAlignment w:val="center"/>
    </w:pPr>
    <w:rPr>
      <w:rFonts w:ascii="Arial" w:eastAsia="Times New Roman" w:hAnsi="Arial" w:cs="Arial"/>
      <w:sz w:val="40"/>
      <w:szCs w:val="40"/>
      <w:lang w:val="en-ID" w:eastAsia="en-ID"/>
    </w:rPr>
  </w:style>
  <w:style w:type="paragraph" w:customStyle="1" w:styleId="xl239">
    <w:name w:val="xl239"/>
    <w:basedOn w:val="Normal"/>
    <w:rsid w:val="00D93612"/>
    <w:pPr>
      <w:pBdr>
        <w:bottom w:val="single" w:sz="4" w:space="0" w:color="auto"/>
        <w:right w:val="single" w:sz="4" w:space="0" w:color="D9D9D9"/>
      </w:pBdr>
      <w:ind w:left="0" w:right="0"/>
      <w:textAlignment w:val="center"/>
    </w:pPr>
    <w:rPr>
      <w:rFonts w:ascii="Arial" w:eastAsia="Times New Roman" w:hAnsi="Arial" w:cs="Arial"/>
      <w:sz w:val="40"/>
      <w:szCs w:val="40"/>
      <w:lang w:val="en-ID" w:eastAsia="en-ID"/>
    </w:rPr>
  </w:style>
  <w:style w:type="paragraph" w:customStyle="1" w:styleId="xl240">
    <w:name w:val="xl240"/>
    <w:basedOn w:val="Normal"/>
    <w:rsid w:val="00D93612"/>
    <w:pPr>
      <w:pBdr>
        <w:top w:val="single" w:sz="4" w:space="0" w:color="auto"/>
        <w:left w:val="single" w:sz="4" w:space="0" w:color="D9D9D9"/>
      </w:pBdr>
      <w:ind w:left="0" w:right="0"/>
      <w:textAlignment w:val="center"/>
    </w:pPr>
    <w:rPr>
      <w:rFonts w:ascii="Arial" w:eastAsia="Times New Roman" w:hAnsi="Arial" w:cs="Arial"/>
      <w:sz w:val="40"/>
      <w:szCs w:val="40"/>
      <w:lang w:val="en-ID" w:eastAsia="en-ID"/>
    </w:rPr>
  </w:style>
  <w:style w:type="paragraph" w:customStyle="1" w:styleId="xl241">
    <w:name w:val="xl241"/>
    <w:basedOn w:val="Normal"/>
    <w:rsid w:val="00D93612"/>
    <w:pPr>
      <w:pBdr>
        <w:left w:val="single" w:sz="4" w:space="0" w:color="D9D9D9"/>
        <w:bottom w:val="dashed" w:sz="8" w:space="0" w:color="auto"/>
      </w:pBdr>
      <w:ind w:left="0" w:right="0"/>
      <w:textAlignment w:val="center"/>
    </w:pPr>
    <w:rPr>
      <w:rFonts w:ascii="Arial" w:eastAsia="Times New Roman" w:hAnsi="Arial" w:cs="Arial"/>
      <w:sz w:val="40"/>
      <w:szCs w:val="40"/>
      <w:lang w:val="en-ID" w:eastAsia="en-ID"/>
    </w:rPr>
  </w:style>
  <w:style w:type="paragraph" w:customStyle="1" w:styleId="xl242">
    <w:name w:val="xl242"/>
    <w:basedOn w:val="Normal"/>
    <w:rsid w:val="00D93612"/>
    <w:pPr>
      <w:pBdr>
        <w:left w:val="single" w:sz="4" w:space="0" w:color="C0C0C0"/>
        <w:bottom w:val="single" w:sz="4" w:space="0" w:color="C0C0C0"/>
      </w:pBdr>
      <w:ind w:left="0" w:right="0"/>
      <w:textAlignment w:val="center"/>
    </w:pPr>
    <w:rPr>
      <w:rFonts w:ascii="Arial" w:eastAsia="Times New Roman" w:hAnsi="Arial" w:cs="Arial"/>
      <w:sz w:val="40"/>
      <w:szCs w:val="40"/>
      <w:lang w:val="en-ID" w:eastAsia="en-ID"/>
    </w:rPr>
  </w:style>
  <w:style w:type="paragraph" w:customStyle="1" w:styleId="xl243">
    <w:name w:val="xl243"/>
    <w:basedOn w:val="Normal"/>
    <w:rsid w:val="00D93612"/>
    <w:pPr>
      <w:ind w:left="0" w:right="0"/>
      <w:jc w:val="left"/>
      <w:textAlignment w:val="center"/>
    </w:pPr>
    <w:rPr>
      <w:rFonts w:ascii="Arial" w:eastAsia="Times New Roman" w:hAnsi="Arial" w:cs="Arial"/>
      <w:sz w:val="36"/>
      <w:szCs w:val="36"/>
      <w:lang w:val="en-ID" w:eastAsia="en-ID"/>
    </w:rPr>
  </w:style>
  <w:style w:type="paragraph" w:customStyle="1" w:styleId="xl244">
    <w:name w:val="xl244"/>
    <w:basedOn w:val="Normal"/>
    <w:rsid w:val="00D93612"/>
    <w:pPr>
      <w:ind w:left="0" w:right="0"/>
      <w:jc w:val="left"/>
      <w:textAlignment w:val="center"/>
    </w:pPr>
    <w:rPr>
      <w:rFonts w:ascii="Arial" w:eastAsia="Times New Roman" w:hAnsi="Arial" w:cs="Arial"/>
      <w:b/>
      <w:bCs/>
      <w:sz w:val="36"/>
      <w:szCs w:val="36"/>
      <w:u w:val="single"/>
      <w:lang w:val="en-ID" w:eastAsia="en-ID"/>
    </w:rPr>
  </w:style>
  <w:style w:type="paragraph" w:customStyle="1" w:styleId="xl245">
    <w:name w:val="xl245"/>
    <w:basedOn w:val="Normal"/>
    <w:rsid w:val="00D93612"/>
    <w:pPr>
      <w:ind w:left="0" w:right="0"/>
      <w:jc w:val="left"/>
      <w:textAlignment w:val="center"/>
    </w:pPr>
    <w:rPr>
      <w:rFonts w:ascii="Arial" w:eastAsia="Times New Roman" w:hAnsi="Arial" w:cs="Arial"/>
      <w:b/>
      <w:bCs/>
      <w:sz w:val="50"/>
      <w:szCs w:val="50"/>
      <w:u w:val="single"/>
      <w:lang w:val="en-ID" w:eastAsia="en-ID"/>
    </w:rPr>
  </w:style>
  <w:style w:type="paragraph" w:customStyle="1" w:styleId="xl246">
    <w:name w:val="xl246"/>
    <w:basedOn w:val="Normal"/>
    <w:rsid w:val="00D93612"/>
    <w:pPr>
      <w:ind w:left="0" w:right="0"/>
      <w:jc w:val="left"/>
      <w:textAlignment w:val="center"/>
    </w:pPr>
    <w:rPr>
      <w:rFonts w:ascii="Arial" w:eastAsia="Times New Roman" w:hAnsi="Arial" w:cs="Arial"/>
      <w:b/>
      <w:bCs/>
      <w:sz w:val="40"/>
      <w:szCs w:val="40"/>
      <w:u w:val="single"/>
      <w:lang w:val="en-ID" w:eastAsia="en-ID"/>
    </w:rPr>
  </w:style>
  <w:style w:type="paragraph" w:customStyle="1" w:styleId="xl247">
    <w:name w:val="xl247"/>
    <w:basedOn w:val="Normal"/>
    <w:rsid w:val="00D93612"/>
    <w:pPr>
      <w:pBdr>
        <w:left w:val="single" w:sz="8" w:space="0" w:color="auto"/>
      </w:pBdr>
      <w:ind w:left="0" w:right="0"/>
      <w:textAlignment w:val="center"/>
    </w:pPr>
    <w:rPr>
      <w:rFonts w:ascii="Arial" w:eastAsia="Times New Roman" w:hAnsi="Arial" w:cs="Arial"/>
      <w:b/>
      <w:bCs/>
      <w:sz w:val="40"/>
      <w:szCs w:val="40"/>
      <w:lang w:val="en-ID" w:eastAsia="en-ID"/>
    </w:rPr>
  </w:style>
  <w:style w:type="paragraph" w:customStyle="1" w:styleId="xl248">
    <w:name w:val="xl248"/>
    <w:basedOn w:val="Normal"/>
    <w:rsid w:val="00D93612"/>
    <w:pPr>
      <w:ind w:left="0" w:right="0"/>
      <w:textAlignment w:val="center"/>
    </w:pPr>
    <w:rPr>
      <w:rFonts w:ascii="Arial" w:eastAsia="Times New Roman" w:hAnsi="Arial" w:cs="Arial"/>
      <w:b/>
      <w:bCs/>
      <w:sz w:val="40"/>
      <w:szCs w:val="40"/>
      <w:lang w:val="en-ID" w:eastAsia="en-ID"/>
    </w:rPr>
  </w:style>
  <w:style w:type="paragraph" w:customStyle="1" w:styleId="xl249">
    <w:name w:val="xl249"/>
    <w:basedOn w:val="Normal"/>
    <w:rsid w:val="00D93612"/>
    <w:pPr>
      <w:pBdr>
        <w:bottom w:val="single" w:sz="8" w:space="0" w:color="auto"/>
      </w:pBdr>
      <w:ind w:left="0" w:right="0"/>
      <w:textAlignment w:val="center"/>
    </w:pPr>
    <w:rPr>
      <w:rFonts w:ascii="Arial" w:eastAsia="Times New Roman" w:hAnsi="Arial" w:cs="Arial"/>
      <w:b/>
      <w:bCs/>
      <w:sz w:val="44"/>
      <w:szCs w:val="44"/>
      <w:lang w:val="en-ID" w:eastAsia="en-ID"/>
    </w:rPr>
  </w:style>
  <w:style w:type="paragraph" w:customStyle="1" w:styleId="xl250">
    <w:name w:val="xl250"/>
    <w:basedOn w:val="Normal"/>
    <w:rsid w:val="00D93612"/>
    <w:pP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51">
    <w:name w:val="xl251"/>
    <w:basedOn w:val="Normal"/>
    <w:rsid w:val="00D93612"/>
    <w:pPr>
      <w:pBdr>
        <w:top w:val="single" w:sz="4" w:space="0" w:color="auto"/>
        <w:left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52">
    <w:name w:val="xl252"/>
    <w:basedOn w:val="Normal"/>
    <w:rsid w:val="00D93612"/>
    <w:pPr>
      <w:pBdr>
        <w:top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53">
    <w:name w:val="xl253"/>
    <w:basedOn w:val="Normal"/>
    <w:rsid w:val="00D93612"/>
    <w:pPr>
      <w:pBdr>
        <w:top w:val="single" w:sz="4" w:space="0" w:color="auto"/>
        <w:right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54">
    <w:name w:val="xl254"/>
    <w:basedOn w:val="Normal"/>
    <w:rsid w:val="00D93612"/>
    <w:pPr>
      <w:pBdr>
        <w:left w:val="single" w:sz="4" w:space="0" w:color="auto"/>
        <w:bottom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55">
    <w:name w:val="xl255"/>
    <w:basedOn w:val="Normal"/>
    <w:rsid w:val="00D93612"/>
    <w:pPr>
      <w:pBdr>
        <w:bottom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56">
    <w:name w:val="xl256"/>
    <w:basedOn w:val="Normal"/>
    <w:rsid w:val="00D93612"/>
    <w:pPr>
      <w:pBdr>
        <w:bottom w:val="single" w:sz="4" w:space="0" w:color="auto"/>
        <w:right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57">
    <w:name w:val="xl257"/>
    <w:basedOn w:val="Normal"/>
    <w:rsid w:val="00D93612"/>
    <w:pPr>
      <w:pBdr>
        <w:top w:val="single" w:sz="4" w:space="0" w:color="C0C0C0"/>
        <w:left w:val="single" w:sz="4" w:space="0" w:color="C0C0C0"/>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58">
    <w:name w:val="xl258"/>
    <w:basedOn w:val="Normal"/>
    <w:rsid w:val="00D93612"/>
    <w:pPr>
      <w:pBdr>
        <w:top w:val="single" w:sz="4" w:space="0" w:color="C0C0C0"/>
      </w:pBdr>
      <w:shd w:val="clear" w:color="000000" w:fill="000080"/>
      <w:ind w:left="0" w:right="0"/>
      <w:textAlignment w:val="center"/>
    </w:pPr>
    <w:rPr>
      <w:rFonts w:ascii="Arial" w:eastAsia="Times New Roman" w:hAnsi="Arial" w:cs="Arial"/>
      <w:color w:val="FFFFFF"/>
      <w:sz w:val="40"/>
      <w:szCs w:val="40"/>
      <w:lang w:val="en-ID" w:eastAsia="en-ID"/>
    </w:rPr>
  </w:style>
  <w:style w:type="paragraph" w:customStyle="1" w:styleId="xl259">
    <w:name w:val="xl259"/>
    <w:basedOn w:val="Normal"/>
    <w:rsid w:val="00D93612"/>
    <w:pPr>
      <w:pBdr>
        <w:top w:val="single" w:sz="4" w:space="0" w:color="C0C0C0"/>
        <w:right w:val="single" w:sz="4" w:space="0" w:color="C0C0C0"/>
      </w:pBdr>
      <w:shd w:val="clear" w:color="000000" w:fill="000080"/>
      <w:ind w:left="0" w:right="0"/>
      <w:textAlignment w:val="center"/>
    </w:pPr>
    <w:rPr>
      <w:rFonts w:ascii="Arial" w:eastAsia="Times New Roman" w:hAnsi="Arial" w:cs="Arial"/>
      <w:color w:val="FFFFFF"/>
      <w:sz w:val="40"/>
      <w:szCs w:val="40"/>
      <w:lang w:val="en-ID" w:eastAsia="en-ID"/>
    </w:rPr>
  </w:style>
  <w:style w:type="paragraph" w:customStyle="1" w:styleId="xl260">
    <w:name w:val="xl260"/>
    <w:basedOn w:val="Normal"/>
    <w:rsid w:val="00D93612"/>
    <w:pPr>
      <w:pBdr>
        <w:left w:val="single" w:sz="4" w:space="0" w:color="C0C0C0"/>
        <w:bottom w:val="single" w:sz="4" w:space="0" w:color="969696"/>
      </w:pBdr>
      <w:shd w:val="clear" w:color="000000" w:fill="000080"/>
      <w:ind w:left="0" w:right="0"/>
      <w:textAlignment w:val="center"/>
    </w:pPr>
    <w:rPr>
      <w:rFonts w:ascii="Arial" w:eastAsia="Times New Roman" w:hAnsi="Arial" w:cs="Arial"/>
      <w:color w:val="FFFFFF"/>
      <w:sz w:val="40"/>
      <w:szCs w:val="40"/>
      <w:lang w:val="en-ID" w:eastAsia="en-ID"/>
    </w:rPr>
  </w:style>
  <w:style w:type="paragraph" w:customStyle="1" w:styleId="xl261">
    <w:name w:val="xl261"/>
    <w:basedOn w:val="Normal"/>
    <w:rsid w:val="00D93612"/>
    <w:pPr>
      <w:pBdr>
        <w:bottom w:val="single" w:sz="4" w:space="0" w:color="969696"/>
      </w:pBdr>
      <w:shd w:val="clear" w:color="000000" w:fill="000080"/>
      <w:ind w:left="0" w:right="0"/>
      <w:textAlignment w:val="center"/>
    </w:pPr>
    <w:rPr>
      <w:rFonts w:ascii="Arial" w:eastAsia="Times New Roman" w:hAnsi="Arial" w:cs="Arial"/>
      <w:color w:val="FFFFFF"/>
      <w:sz w:val="40"/>
      <w:szCs w:val="40"/>
      <w:lang w:val="en-ID" w:eastAsia="en-ID"/>
    </w:rPr>
  </w:style>
  <w:style w:type="paragraph" w:customStyle="1" w:styleId="xl262">
    <w:name w:val="xl262"/>
    <w:basedOn w:val="Normal"/>
    <w:rsid w:val="00D93612"/>
    <w:pPr>
      <w:pBdr>
        <w:bottom w:val="single" w:sz="4" w:space="0" w:color="969696"/>
        <w:right w:val="single" w:sz="4" w:space="0" w:color="C0C0C0"/>
      </w:pBdr>
      <w:shd w:val="clear" w:color="000000" w:fill="000080"/>
      <w:ind w:left="0" w:right="0"/>
      <w:textAlignment w:val="center"/>
    </w:pPr>
    <w:rPr>
      <w:rFonts w:ascii="Arial" w:eastAsia="Times New Roman" w:hAnsi="Arial" w:cs="Arial"/>
      <w:color w:val="FFFFFF"/>
      <w:sz w:val="40"/>
      <w:szCs w:val="40"/>
      <w:lang w:val="en-ID" w:eastAsia="en-ID"/>
    </w:rPr>
  </w:style>
  <w:style w:type="paragraph" w:customStyle="1" w:styleId="xl263">
    <w:name w:val="xl263"/>
    <w:basedOn w:val="Normal"/>
    <w:rsid w:val="00D93612"/>
    <w:pPr>
      <w:ind w:left="0" w:right="0"/>
      <w:textAlignment w:val="center"/>
    </w:pPr>
    <w:rPr>
      <w:rFonts w:ascii="Arial" w:eastAsia="Times New Roman" w:hAnsi="Arial" w:cs="Arial"/>
      <w:b/>
      <w:bCs/>
      <w:sz w:val="96"/>
      <w:szCs w:val="96"/>
      <w:lang w:val="en-ID" w:eastAsia="en-ID"/>
    </w:rPr>
  </w:style>
  <w:style w:type="paragraph" w:customStyle="1" w:styleId="xl264">
    <w:name w:val="xl264"/>
    <w:basedOn w:val="Normal"/>
    <w:rsid w:val="00D93612"/>
    <w:pPr>
      <w:pBdr>
        <w:top w:val="single" w:sz="4" w:space="0" w:color="C0C0C0"/>
        <w:left w:val="single" w:sz="4" w:space="0" w:color="C0C0C0"/>
        <w:bottom w:val="single" w:sz="4" w:space="0" w:color="969696"/>
        <w:right w:val="single" w:sz="4" w:space="0" w:color="969696"/>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65">
    <w:name w:val="xl265"/>
    <w:basedOn w:val="Normal"/>
    <w:rsid w:val="00D93612"/>
    <w:pPr>
      <w:pBdr>
        <w:top w:val="single" w:sz="4" w:space="0" w:color="C0C0C0"/>
        <w:left w:val="single" w:sz="4" w:space="0" w:color="969696"/>
        <w:bottom w:val="single" w:sz="4" w:space="0" w:color="969696"/>
        <w:right w:val="single" w:sz="4" w:space="0" w:color="969696"/>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66">
    <w:name w:val="xl266"/>
    <w:basedOn w:val="Normal"/>
    <w:rsid w:val="00D93612"/>
    <w:pPr>
      <w:pBdr>
        <w:top w:val="single" w:sz="4" w:space="0" w:color="C0C0C0"/>
        <w:left w:val="single" w:sz="4" w:space="0" w:color="969696"/>
        <w:bottom w:val="single" w:sz="4" w:space="0" w:color="969696"/>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67">
    <w:name w:val="xl267"/>
    <w:basedOn w:val="Normal"/>
    <w:rsid w:val="00D93612"/>
    <w:pPr>
      <w:pBdr>
        <w:top w:val="single" w:sz="4" w:space="0" w:color="C0C0C0"/>
        <w:left w:val="single" w:sz="4" w:space="0" w:color="969696"/>
        <w:bottom w:val="single" w:sz="4" w:space="0" w:color="969696"/>
        <w:right w:val="single" w:sz="4" w:space="0" w:color="C0C0C0"/>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68">
    <w:name w:val="xl268"/>
    <w:basedOn w:val="Normal"/>
    <w:rsid w:val="00D93612"/>
    <w:pPr>
      <w:pBdr>
        <w:top w:val="single" w:sz="4" w:space="0" w:color="969696"/>
        <w:left w:val="single" w:sz="4" w:space="0" w:color="C0C0C0"/>
        <w:bottom w:val="single" w:sz="4" w:space="0" w:color="969696"/>
        <w:right w:val="single" w:sz="4" w:space="0" w:color="969696"/>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69">
    <w:name w:val="xl269"/>
    <w:basedOn w:val="Normal"/>
    <w:rsid w:val="00D93612"/>
    <w:pPr>
      <w:pBdr>
        <w:top w:val="single" w:sz="4" w:space="0" w:color="969696"/>
        <w:left w:val="single" w:sz="4" w:space="0" w:color="969696"/>
        <w:bottom w:val="single" w:sz="4" w:space="0" w:color="969696"/>
        <w:right w:val="single" w:sz="4" w:space="0" w:color="969696"/>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70">
    <w:name w:val="xl270"/>
    <w:basedOn w:val="Normal"/>
    <w:rsid w:val="00D93612"/>
    <w:pPr>
      <w:pBdr>
        <w:top w:val="single" w:sz="4" w:space="0" w:color="969696"/>
        <w:left w:val="single" w:sz="4" w:space="0" w:color="969696"/>
        <w:bottom w:val="single" w:sz="4" w:space="0" w:color="969696"/>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71">
    <w:name w:val="xl271"/>
    <w:basedOn w:val="Normal"/>
    <w:rsid w:val="00D93612"/>
    <w:pPr>
      <w:pBdr>
        <w:top w:val="single" w:sz="4" w:space="0" w:color="969696"/>
        <w:left w:val="single" w:sz="4" w:space="0" w:color="969696"/>
        <w:bottom w:val="single" w:sz="4" w:space="0" w:color="969696"/>
        <w:right w:val="single" w:sz="4" w:space="0" w:color="C0C0C0"/>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72">
    <w:name w:val="xl272"/>
    <w:basedOn w:val="Normal"/>
    <w:rsid w:val="00D93612"/>
    <w:pPr>
      <w:pBdr>
        <w:top w:val="single" w:sz="4" w:space="0" w:color="C0C0C0"/>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73">
    <w:name w:val="xl273"/>
    <w:basedOn w:val="Normal"/>
    <w:rsid w:val="00D93612"/>
    <w:pPr>
      <w:pBdr>
        <w:top w:val="single" w:sz="4" w:space="0" w:color="C0C0C0"/>
        <w:right w:val="single" w:sz="4" w:space="0" w:color="C0C0C0"/>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74">
    <w:name w:val="xl274"/>
    <w:basedOn w:val="Normal"/>
    <w:rsid w:val="00D93612"/>
    <w:pPr>
      <w:pBdr>
        <w:left w:val="single" w:sz="4" w:space="0" w:color="C0C0C0"/>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75">
    <w:name w:val="xl275"/>
    <w:basedOn w:val="Normal"/>
    <w:rsid w:val="00D93612"/>
    <w:pP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76">
    <w:name w:val="xl276"/>
    <w:basedOn w:val="Normal"/>
    <w:rsid w:val="00D93612"/>
    <w:pPr>
      <w:pBdr>
        <w:right w:val="single" w:sz="4" w:space="0" w:color="C0C0C0"/>
      </w:pBdr>
      <w:shd w:val="clear" w:color="000000" w:fill="000080"/>
      <w:ind w:left="0" w:right="0"/>
      <w:textAlignment w:val="center"/>
    </w:pPr>
    <w:rPr>
      <w:rFonts w:ascii="Arial" w:eastAsia="Times New Roman" w:hAnsi="Arial" w:cs="Arial"/>
      <w:b/>
      <w:bCs/>
      <w:color w:val="FFFFFF"/>
      <w:sz w:val="40"/>
      <w:szCs w:val="40"/>
      <w:lang w:val="en-ID" w:eastAsia="en-ID"/>
    </w:rPr>
  </w:style>
  <w:style w:type="paragraph" w:customStyle="1" w:styleId="xl277">
    <w:name w:val="xl277"/>
    <w:basedOn w:val="Normal"/>
    <w:rsid w:val="00D93612"/>
    <w:pPr>
      <w:pBdr>
        <w:top w:val="single" w:sz="4" w:space="0" w:color="auto"/>
        <w:left w:val="single" w:sz="4" w:space="0" w:color="auto"/>
        <w:bottom w:val="single" w:sz="4" w:space="0" w:color="auto"/>
        <w:right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78">
    <w:name w:val="xl278"/>
    <w:basedOn w:val="Normal"/>
    <w:rsid w:val="00D93612"/>
    <w:pPr>
      <w:pBdr>
        <w:left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paragraph" w:customStyle="1" w:styleId="xl279">
    <w:name w:val="xl279"/>
    <w:basedOn w:val="Normal"/>
    <w:rsid w:val="00D93612"/>
    <w:pPr>
      <w:pBdr>
        <w:right w:val="single" w:sz="4" w:space="0" w:color="auto"/>
      </w:pBdr>
      <w:shd w:val="clear" w:color="000000" w:fill="BDD7EE"/>
      <w:ind w:left="0" w:right="0"/>
      <w:textAlignment w:val="center"/>
    </w:pPr>
    <w:rPr>
      <w:rFonts w:ascii="Arial" w:eastAsia="Times New Roman" w:hAnsi="Arial" w:cs="Arial"/>
      <w:b/>
      <w:bCs/>
      <w:sz w:val="40"/>
      <w:szCs w:val="40"/>
      <w:lang w:val="en-ID" w:eastAsia="en-ID"/>
    </w:rPr>
  </w:style>
  <w:style w:type="character" w:customStyle="1" w:styleId="apple-tab-span">
    <w:name w:val="apple-tab-span"/>
    <w:basedOn w:val="DefaultParagraphFont"/>
    <w:rsid w:val="00517C1B"/>
  </w:style>
  <w:style w:type="table" w:customStyle="1" w:styleId="PlainTable41">
    <w:name w:val="Plain Table 41"/>
    <w:basedOn w:val="TableNormal"/>
    <w:uiPriority w:val="44"/>
    <w:rsid w:val="00C34182"/>
    <w:pPr>
      <w:spacing w:after="0" w:line="240" w:lineRule="auto"/>
    </w:pPr>
    <w:rPr>
      <w:lang w:val="en-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ythagorasAbstrakTitle">
    <w:name w:val="Pythagoras_AbstrakTitle"/>
    <w:basedOn w:val="Normal"/>
    <w:qFormat/>
    <w:rsid w:val="0027492F"/>
    <w:pPr>
      <w:spacing w:before="0" w:beforeAutospacing="0" w:after="60" w:afterAutospacing="0"/>
      <w:ind w:left="0" w:right="0"/>
    </w:pPr>
    <w:rPr>
      <w:rFonts w:ascii="Times New Roman" w:eastAsia="Times New Roman" w:hAnsi="Times New Roman"/>
      <w:b/>
      <w:szCs w:val="24"/>
      <w:lang w:val="id-ID"/>
    </w:rPr>
  </w:style>
  <w:style w:type="table" w:customStyle="1" w:styleId="TableGrid1">
    <w:name w:val="Table Grid1"/>
    <w:basedOn w:val="TableNormal"/>
    <w:next w:val="TableGrid"/>
    <w:uiPriority w:val="59"/>
    <w:rsid w:val="00F2301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99"/>
    <w:rsid w:val="00F2301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39"/>
    <w:rsid w:val="00F2301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2">
    <w:name w:val="Body Text Indent 2"/>
    <w:basedOn w:val="Normal"/>
    <w:link w:val="BodyTextIndent2Char"/>
    <w:uiPriority w:val="99"/>
    <w:unhideWhenUsed/>
    <w:rsid w:val="00C31A5D"/>
    <w:pPr>
      <w:spacing w:after="120" w:line="480" w:lineRule="auto"/>
      <w:ind w:left="360"/>
    </w:pPr>
  </w:style>
  <w:style w:type="character" w:customStyle="1" w:styleId="BodyTextIndent2Char">
    <w:name w:val="Body Text Indent 2 Char"/>
    <w:basedOn w:val="DefaultParagraphFont"/>
    <w:link w:val="BodyTextIndent2"/>
    <w:uiPriority w:val="99"/>
    <w:rsid w:val="00C31A5D"/>
    <w:rPr>
      <w:rFonts w:ascii="Calibri" w:eastAsia="Calibri" w:hAnsi="Calibri" w:cs="Times New Roman"/>
    </w:rPr>
  </w:style>
  <w:style w:type="character" w:customStyle="1" w:styleId="fusion-dropcap">
    <w:name w:val="fusion-dropcap"/>
    <w:basedOn w:val="DefaultParagraphFont"/>
    <w:rsid w:val="00901659"/>
  </w:style>
  <w:style w:type="character" w:styleId="HTMLCite">
    <w:name w:val="HTML Cite"/>
    <w:basedOn w:val="DefaultParagraphFont"/>
    <w:uiPriority w:val="99"/>
    <w:semiHidden/>
    <w:unhideWhenUsed/>
    <w:rsid w:val="00901659"/>
    <w:rPr>
      <w:i/>
      <w:iCs/>
    </w:rPr>
  </w:style>
  <w:style w:type="paragraph" w:customStyle="1" w:styleId="Sub1">
    <w:name w:val="Sub 1"/>
    <w:basedOn w:val="ListParagraph"/>
    <w:qFormat/>
    <w:rsid w:val="00AC0617"/>
    <w:pPr>
      <w:autoSpaceDE w:val="0"/>
      <w:autoSpaceDN w:val="0"/>
      <w:adjustRightInd w:val="0"/>
      <w:spacing w:after="0" w:line="480" w:lineRule="auto"/>
      <w:ind w:left="717" w:hanging="360"/>
      <w:jc w:val="both"/>
      <w:outlineLvl w:val="1"/>
    </w:pPr>
    <w:rPr>
      <w:rFonts w:ascii="Times New Roman" w:hAnsi="Times New Roman" w:cs="Times New Roman"/>
      <w:b/>
      <w:color w:val="000000"/>
      <w:sz w:val="24"/>
      <w:szCs w:val="24"/>
      <w:lang w:val="id-ID"/>
    </w:rPr>
  </w:style>
  <w:style w:type="paragraph" w:customStyle="1" w:styleId="bagian1">
    <w:name w:val="bagian 1"/>
    <w:basedOn w:val="Normal"/>
    <w:next w:val="Sub1"/>
    <w:qFormat/>
    <w:rsid w:val="00AC0617"/>
    <w:pPr>
      <w:autoSpaceDE w:val="0"/>
      <w:autoSpaceDN w:val="0"/>
      <w:adjustRightInd w:val="0"/>
      <w:spacing w:before="0" w:beforeAutospacing="0" w:after="0" w:afterAutospacing="0" w:line="480" w:lineRule="auto"/>
      <w:ind w:left="760" w:right="0" w:firstLine="720"/>
      <w:jc w:val="both"/>
    </w:pPr>
    <w:rPr>
      <w:rFonts w:ascii="Times New Roman" w:hAnsi="Times New Roman"/>
      <w:color w:val="000000"/>
      <w:sz w:val="24"/>
      <w:szCs w:val="24"/>
      <w:lang w:val="id-ID"/>
    </w:rPr>
  </w:style>
  <w:style w:type="table" w:customStyle="1" w:styleId="ListTable21">
    <w:name w:val="List Table 21"/>
    <w:basedOn w:val="TableNormal"/>
    <w:uiPriority w:val="47"/>
    <w:rsid w:val="005B30D3"/>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
    <w:name w:val="1"/>
    <w:basedOn w:val="TableNormal"/>
    <w:rsid w:val="005B30D3"/>
    <w:pPr>
      <w:spacing w:after="0" w:line="240" w:lineRule="auto"/>
    </w:pPr>
    <w:rPr>
      <w:rFonts w:ascii="Times New Roman" w:eastAsia="Times New Roman" w:hAnsi="Times New Roman" w:cs="Times New Roman"/>
      <w:sz w:val="20"/>
      <w:szCs w:val="20"/>
    </w:rPr>
    <w:tblPr>
      <w:tblStyleRowBandSize w:val="1"/>
      <w:tblStyleColBandSize w:val="1"/>
    </w:tblPr>
  </w:style>
  <w:style w:type="paragraph" w:customStyle="1" w:styleId="Els-1storder-head">
    <w:name w:val="Els-1storder-head"/>
    <w:next w:val="Normal"/>
    <w:rsid w:val="007E4BE8"/>
    <w:pPr>
      <w:keepNext/>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Normal"/>
    <w:rsid w:val="007E4BE8"/>
    <w:pPr>
      <w:keepNext/>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Normal"/>
    <w:rsid w:val="007E4BE8"/>
    <w:pPr>
      <w:keepNext/>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Normal"/>
    <w:rsid w:val="007E4BE8"/>
    <w:pPr>
      <w:keepNext/>
      <w:suppressAutoHyphens/>
      <w:spacing w:before="240" w:after="0" w:line="240" w:lineRule="exact"/>
    </w:pPr>
    <w:rPr>
      <w:rFonts w:ascii="Times New Roman" w:eastAsia="SimSun" w:hAnsi="Times New Roman" w:cs="Times New Roman"/>
      <w:i/>
      <w:sz w:val="20"/>
      <w:szCs w:val="20"/>
    </w:rPr>
  </w:style>
  <w:style w:type="paragraph" w:customStyle="1" w:styleId="Els-body-text">
    <w:name w:val="Els-body-text"/>
    <w:rsid w:val="007E4BE8"/>
    <w:pPr>
      <w:suppressAutoHyphens/>
      <w:spacing w:after="0" w:line="240" w:lineRule="exact"/>
      <w:ind w:right="-28"/>
      <w:jc w:val="both"/>
    </w:pPr>
    <w:rPr>
      <w:rFonts w:ascii="Times New Roman" w:eastAsia="SimSun" w:hAnsi="Times New Roman" w:cs="Times New Roman"/>
      <w:sz w:val="20"/>
      <w:szCs w:val="20"/>
    </w:rPr>
  </w:style>
  <w:style w:type="character" w:customStyle="1" w:styleId="affiliation">
    <w:name w:val="affiliation"/>
    <w:basedOn w:val="DefaultParagraphFont"/>
    <w:rsid w:val="00B31755"/>
  </w:style>
  <w:style w:type="paragraph" w:customStyle="1" w:styleId="IsiAbstrakabstractcontent">
    <w:name w:val="Isi Abstrak/abstract content"/>
    <w:basedOn w:val="Normal"/>
    <w:link w:val="IsiAbstrakabstractcontentChar"/>
    <w:autoRedefine/>
    <w:qFormat/>
    <w:rsid w:val="00570DFC"/>
    <w:pPr>
      <w:spacing w:before="0" w:beforeAutospacing="0" w:after="240" w:afterAutospacing="0"/>
      <w:ind w:left="0" w:right="-29"/>
      <w:jc w:val="both"/>
    </w:pPr>
    <w:rPr>
      <w:rFonts w:eastAsia="Times New Roman"/>
      <w:i/>
      <w:sz w:val="20"/>
      <w:szCs w:val="20"/>
    </w:rPr>
  </w:style>
  <w:style w:type="character" w:customStyle="1" w:styleId="IsiAbstrakabstractcontentChar">
    <w:name w:val="Isi Abstrak/abstract content Char"/>
    <w:basedOn w:val="DefaultParagraphFont"/>
    <w:link w:val="IsiAbstrakabstractcontent"/>
    <w:rsid w:val="00570DFC"/>
    <w:rPr>
      <w:rFonts w:ascii="Calibri" w:eastAsia="Times New Roman" w:hAnsi="Calibri" w:cs="Times New Roman"/>
      <w:i/>
      <w:sz w:val="20"/>
      <w:szCs w:val="20"/>
    </w:rPr>
  </w:style>
  <w:style w:type="paragraph" w:customStyle="1" w:styleId="SubtileSubjudul2">
    <w:name w:val="Subtile/Subjudul 2"/>
    <w:basedOn w:val="Normal"/>
    <w:link w:val="SubtileSubjudul2Char"/>
    <w:qFormat/>
    <w:rsid w:val="00570DFC"/>
    <w:pPr>
      <w:spacing w:before="0" w:beforeAutospacing="0" w:after="0" w:afterAutospacing="0"/>
      <w:ind w:left="426" w:right="0" w:hanging="426"/>
      <w:jc w:val="both"/>
    </w:pPr>
    <w:rPr>
      <w:rFonts w:eastAsia="Times New Roman"/>
      <w:b/>
      <w:i/>
    </w:rPr>
  </w:style>
  <w:style w:type="character" w:customStyle="1" w:styleId="SubtileSubjudul2Char">
    <w:name w:val="Subtile/Subjudul 2 Char"/>
    <w:basedOn w:val="DefaultParagraphFont"/>
    <w:link w:val="SubtileSubjudul2"/>
    <w:rsid w:val="00570DFC"/>
    <w:rPr>
      <w:rFonts w:ascii="Calibri" w:eastAsia="Times New Roman" w:hAnsi="Calibri" w:cs="Times New Roman"/>
      <w:b/>
      <w:i/>
    </w:rPr>
  </w:style>
  <w:style w:type="paragraph" w:customStyle="1" w:styleId="UNTUKTABEL">
    <w:name w:val="UNTUK TABEL"/>
    <w:basedOn w:val="Normal"/>
    <w:qFormat/>
    <w:rsid w:val="00C55CA2"/>
    <w:pPr>
      <w:autoSpaceDE w:val="0"/>
      <w:autoSpaceDN w:val="0"/>
      <w:adjustRightInd w:val="0"/>
      <w:spacing w:before="0" w:beforeAutospacing="0" w:after="0" w:afterAutospacing="0"/>
      <w:ind w:left="0" w:right="0"/>
      <w:jc w:val="both"/>
    </w:pPr>
    <w:rPr>
      <w:rFonts w:ascii="Times New Roman" w:eastAsiaTheme="minorHAnsi" w:hAnsi="Times New Roman" w:cstheme="minorBidi"/>
      <w:color w:val="000000"/>
      <w:sz w:val="24"/>
      <w:szCs w:val="24"/>
      <w:lang w:val="id-ID"/>
    </w:rPr>
  </w:style>
  <w:style w:type="paragraph" w:customStyle="1" w:styleId="Abstract">
    <w:name w:val="Abstract"/>
    <w:basedOn w:val="Normal"/>
    <w:uiPriority w:val="99"/>
    <w:rsid w:val="007F6613"/>
    <w:pPr>
      <w:spacing w:before="0" w:beforeAutospacing="0" w:after="260" w:afterAutospacing="0" w:line="220" w:lineRule="exact"/>
      <w:ind w:left="1100" w:right="0" w:hanging="1100"/>
      <w:jc w:val="left"/>
    </w:pPr>
    <w:rPr>
      <w:rFonts w:ascii="Times New Roman" w:eastAsia="Times New Roman" w:hAnsi="Times New Roman"/>
      <w:sz w:val="18"/>
      <w:szCs w:val="20"/>
      <w:lang w:val="en-GB"/>
    </w:rPr>
  </w:style>
  <w:style w:type="paragraph" w:customStyle="1" w:styleId="Normal1">
    <w:name w:val="Normal1"/>
    <w:rsid w:val="006E1ED1"/>
    <w:rPr>
      <w:rFonts w:ascii="Calibri" w:eastAsia="Calibri" w:hAnsi="Calibri" w:cs="Calibri"/>
      <w:lang w:val="en"/>
    </w:rPr>
  </w:style>
  <w:style w:type="character" w:customStyle="1" w:styleId="rynqvb">
    <w:name w:val="rynqvb"/>
    <w:qFormat/>
    <w:rsid w:val="00BF7B02"/>
  </w:style>
  <w:style w:type="character" w:customStyle="1" w:styleId="hps">
    <w:name w:val="hps"/>
    <w:basedOn w:val="DefaultParagraphFont"/>
    <w:qFormat/>
    <w:rsid w:val="00BF7B02"/>
  </w:style>
  <w:style w:type="character" w:customStyle="1" w:styleId="hwtze">
    <w:name w:val="hwtze"/>
    <w:basedOn w:val="DefaultParagraphFont"/>
    <w:qFormat/>
    <w:rsid w:val="00BF7B02"/>
  </w:style>
  <w:style w:type="paragraph" w:customStyle="1" w:styleId="E-JOURNALAuthor">
    <w:name w:val="E-JOURNAL_Author"/>
    <w:basedOn w:val="Normal"/>
    <w:qFormat/>
    <w:rsid w:val="00351B4A"/>
    <w:pPr>
      <w:spacing w:before="0" w:beforeAutospacing="0" w:after="0" w:afterAutospacing="0"/>
      <w:ind w:left="0" w:right="0"/>
    </w:pPr>
    <w:rPr>
      <w:rFonts w:ascii="Times New Roman" w:eastAsia="Times New Roman" w:hAnsi="Times New Roman"/>
      <w:lang w:val="id-ID"/>
    </w:rPr>
  </w:style>
  <w:style w:type="character" w:customStyle="1" w:styleId="highlight">
    <w:name w:val="highlight"/>
    <w:rsid w:val="00351B4A"/>
  </w:style>
  <w:style w:type="paragraph" w:customStyle="1" w:styleId="PageNumber1">
    <w:name w:val="Page Number1"/>
    <w:basedOn w:val="Normal"/>
    <w:rsid w:val="00B16C51"/>
    <w:pPr>
      <w:suppressAutoHyphens/>
      <w:spacing w:before="0" w:beforeAutospacing="0" w:after="0" w:afterAutospacing="0"/>
      <w:ind w:left="0" w:right="0"/>
    </w:pPr>
    <w:rPr>
      <w:rFonts w:ascii="Times" w:eastAsia="Times New Roman" w:hAnsi="Times"/>
      <w:sz w:val="24"/>
      <w:szCs w:val="20"/>
      <w:lang w:eastAsia="ar-SA"/>
    </w:rPr>
  </w:style>
  <w:style w:type="paragraph" w:customStyle="1" w:styleId="nova-legacy-e-listitem">
    <w:name w:val="nova-legacy-e-list__item"/>
    <w:basedOn w:val="Normal"/>
    <w:rsid w:val="0031706C"/>
    <w:pPr>
      <w:ind w:left="0" w:right="0"/>
      <w:jc w:val="left"/>
    </w:pPr>
    <w:rPr>
      <w:rFonts w:ascii="Times New Roman" w:eastAsia="Times New Roman" w:hAnsi="Times New Roman"/>
      <w:sz w:val="24"/>
      <w:szCs w:val="24"/>
      <w:lang w:val="id-ID" w:eastAsia="id-ID"/>
    </w:rPr>
  </w:style>
  <w:style w:type="paragraph" w:customStyle="1" w:styleId="JUDULTITTLE">
    <w:name w:val="JUDUL TITTLE"/>
    <w:basedOn w:val="Normal"/>
    <w:autoRedefine/>
    <w:qFormat/>
    <w:rsid w:val="00244792"/>
    <w:pPr>
      <w:spacing w:before="120" w:beforeAutospacing="0" w:after="0" w:afterAutospacing="0" w:line="276" w:lineRule="auto"/>
      <w:ind w:left="0" w:right="0"/>
      <w:contextualSpacing/>
      <w:jc w:val="both"/>
    </w:pPr>
    <w:rPr>
      <w:rFonts w:ascii="Cambria" w:eastAsia="MS Mincho" w:hAnsi="Cambria"/>
      <w:spacing w:val="-1"/>
      <w:sz w:val="20"/>
      <w:szCs w:val="20"/>
      <w:lang w:val="id-ID"/>
    </w:rPr>
  </w:style>
  <w:style w:type="paragraph" w:customStyle="1" w:styleId="JUDULGAMBAR">
    <w:name w:val="JUDUL GAMBAR"/>
    <w:link w:val="JUDULGAMBARChar"/>
    <w:rsid w:val="00244792"/>
    <w:pPr>
      <w:numPr>
        <w:numId w:val="1"/>
      </w:numPr>
      <w:tabs>
        <w:tab w:val="left" w:pos="993"/>
      </w:tabs>
      <w:spacing w:after="240" w:line="240" w:lineRule="auto"/>
      <w:jc w:val="both"/>
    </w:pPr>
    <w:rPr>
      <w:rFonts w:ascii="Cambria" w:eastAsia="MS Mincho" w:hAnsi="Cambria" w:cs="Times New Roman"/>
      <w:noProof/>
      <w:sz w:val="20"/>
      <w:szCs w:val="16"/>
    </w:rPr>
  </w:style>
  <w:style w:type="character" w:customStyle="1" w:styleId="JUDULGAMBARChar">
    <w:name w:val="JUDUL GAMBAR Char"/>
    <w:link w:val="JUDULGAMBAR"/>
    <w:rsid w:val="00244792"/>
    <w:rPr>
      <w:rFonts w:ascii="Cambria" w:eastAsia="MS Mincho" w:hAnsi="Cambria" w:cs="Times New Roman"/>
      <w:noProof/>
      <w:sz w:val="20"/>
      <w:szCs w:val="16"/>
    </w:rPr>
  </w:style>
  <w:style w:type="paragraph" w:customStyle="1" w:styleId="SPPARAGH">
    <w:name w:val="SP PARAGH"/>
    <w:basedOn w:val="Normal"/>
    <w:qFormat/>
    <w:rsid w:val="006E03ED"/>
    <w:pPr>
      <w:spacing w:before="0" w:beforeAutospacing="0" w:after="0" w:afterAutospacing="0" w:line="480" w:lineRule="auto"/>
      <w:ind w:left="284" w:right="0" w:firstLine="709"/>
      <w:contextualSpacing/>
      <w:jc w:val="both"/>
    </w:pPr>
    <w:rPr>
      <w:rFonts w:ascii="Times New Roman" w:eastAsiaTheme="minorHAnsi" w:hAnsi="Times New Roman"/>
      <w:sz w:val="24"/>
      <w:szCs w:val="24"/>
    </w:rPr>
  </w:style>
  <w:style w:type="table" w:customStyle="1" w:styleId="GridTable4-Accent51">
    <w:name w:val="Grid Table 4 - Accent 51"/>
    <w:basedOn w:val="TableNormal"/>
    <w:uiPriority w:val="49"/>
    <w:rsid w:val="00F607E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sw">
    <w:name w:val="sw"/>
    <w:basedOn w:val="DefaultParagraphFont"/>
    <w:rsid w:val="00552263"/>
  </w:style>
  <w:style w:type="table" w:customStyle="1" w:styleId="ListTable6Colorful1">
    <w:name w:val="List Table 6 Colorful1"/>
    <w:basedOn w:val="TableNormal"/>
    <w:uiPriority w:val="51"/>
    <w:rsid w:val="0004230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erences">
    <w:name w:val="references"/>
    <w:uiPriority w:val="99"/>
    <w:rsid w:val="00717E56"/>
    <w:pPr>
      <w:numPr>
        <w:numId w:val="2"/>
      </w:numPr>
      <w:spacing w:after="50" w:line="180" w:lineRule="exact"/>
      <w:jc w:val="both"/>
    </w:pPr>
    <w:rPr>
      <w:rFonts w:ascii="Times New Roman" w:eastAsia="Times New Roman" w:hAnsi="Times New Roman" w:cs="Times New Roman"/>
      <w:noProof/>
      <w:sz w:val="16"/>
      <w:szCs w:val="16"/>
    </w:rPr>
  </w:style>
  <w:style w:type="paragraph" w:customStyle="1" w:styleId="IEEEReferenceItem">
    <w:name w:val="IEEE Reference Item"/>
    <w:basedOn w:val="Normal"/>
    <w:rsid w:val="00773C67"/>
    <w:pPr>
      <w:tabs>
        <w:tab w:val="num" w:pos="360"/>
      </w:tabs>
      <w:adjustRightInd w:val="0"/>
      <w:snapToGrid w:val="0"/>
      <w:spacing w:before="0" w:beforeAutospacing="0" w:after="0" w:afterAutospacing="0"/>
      <w:ind w:right="0"/>
      <w:jc w:val="both"/>
    </w:pPr>
    <w:rPr>
      <w:rFonts w:ascii="Times New Roman" w:eastAsia="SimSun" w:hAnsi="Times New Roman"/>
      <w:noProof/>
      <w:sz w:val="16"/>
      <w:szCs w:val="24"/>
      <w:lang w:eastAsia="zh-CN"/>
    </w:rPr>
  </w:style>
  <w:style w:type="character" w:customStyle="1" w:styleId="mediumtext">
    <w:name w:val="medium_text"/>
    <w:rsid w:val="002F4079"/>
    <w:rPr>
      <w:rFonts w:cs="Times New Roman"/>
    </w:rPr>
  </w:style>
  <w:style w:type="character" w:customStyle="1" w:styleId="hi-italic">
    <w:name w:val="hi-italic"/>
    <w:basedOn w:val="DefaultParagraphFont"/>
    <w:rsid w:val="00A01336"/>
  </w:style>
  <w:style w:type="character" w:styleId="UnresolvedMention">
    <w:name w:val="Unresolved Mention"/>
    <w:basedOn w:val="DefaultParagraphFont"/>
    <w:uiPriority w:val="99"/>
    <w:semiHidden/>
    <w:unhideWhenUsed/>
    <w:rsid w:val="004C78DE"/>
    <w:rPr>
      <w:color w:val="605E5C"/>
      <w:shd w:val="clear" w:color="auto" w:fill="E1DFDD"/>
    </w:rPr>
  </w:style>
  <w:style w:type="paragraph" w:customStyle="1" w:styleId="Affiliation0">
    <w:name w:val="Affiliation"/>
    <w:uiPriority w:val="99"/>
    <w:rsid w:val="007A46DD"/>
    <w:pPr>
      <w:spacing w:after="0" w:line="240" w:lineRule="auto"/>
      <w:jc w:val="center"/>
    </w:pPr>
    <w:rPr>
      <w:rFonts w:ascii="Times New Roman" w:eastAsia="Times New Roman" w:hAnsi="Times New Roman" w:cs="Times New Roman"/>
      <w:sz w:val="20"/>
      <w:szCs w:val="20"/>
    </w:rPr>
  </w:style>
  <w:style w:type="paragraph" w:customStyle="1" w:styleId="papertitle">
    <w:name w:val="paper title"/>
    <w:uiPriority w:val="99"/>
    <w:rsid w:val="007A46DD"/>
    <w:pPr>
      <w:spacing w:after="120" w:line="240" w:lineRule="auto"/>
      <w:jc w:val="center"/>
    </w:pPr>
    <w:rPr>
      <w:rFonts w:ascii="Times New Roman" w:eastAsia="Times New Roman" w:hAnsi="Times New Roman" w:cs="Times New Roman"/>
      <w:bCs/>
      <w:noProof/>
      <w:sz w:val="48"/>
      <w:szCs w:val="48"/>
    </w:rPr>
  </w:style>
  <w:style w:type="paragraph" w:customStyle="1" w:styleId="Bibliography1">
    <w:name w:val="Bibliography1"/>
    <w:basedOn w:val="Normal"/>
    <w:next w:val="Normal"/>
    <w:uiPriority w:val="37"/>
    <w:unhideWhenUsed/>
    <w:rsid w:val="0099215C"/>
    <w:pPr>
      <w:spacing w:before="0" w:beforeAutospacing="0" w:after="0" w:afterAutospacing="0"/>
      <w:ind w:left="0" w:right="0"/>
      <w:jc w:val="left"/>
    </w:pPr>
    <w:rPr>
      <w:rFonts w:asciiTheme="minorHAnsi" w:eastAsia="SimSun" w:hAnsiTheme="minorHAnsi" w:cstheme="minorBidi"/>
      <w:sz w:val="24"/>
      <w:szCs w:val="24"/>
      <w:lang w:val="zh-CN"/>
    </w:rPr>
  </w:style>
  <w:style w:type="paragraph" w:customStyle="1" w:styleId="subsubsection">
    <w:name w:val="subsubsection"/>
    <w:rsid w:val="00CE6AA6"/>
    <w:pPr>
      <w:tabs>
        <w:tab w:val="left" w:pos="567"/>
      </w:tabs>
      <w:spacing w:before="240" w:after="0" w:line="240" w:lineRule="auto"/>
      <w:jc w:val="both"/>
    </w:pPr>
    <w:rPr>
      <w:rFonts w:ascii="Times" w:eastAsia="Times New Roman" w:hAnsi="Times" w:cs="Times New Roman"/>
      <w:i/>
      <w:iCs/>
      <w:color w:val="000000"/>
    </w:rPr>
  </w:style>
  <w:style w:type="paragraph" w:customStyle="1" w:styleId="c-article-referencestext">
    <w:name w:val="c-article-references__text"/>
    <w:basedOn w:val="Normal"/>
    <w:rsid w:val="00CE6AA6"/>
    <w:pPr>
      <w:ind w:left="0" w:right="0"/>
      <w:jc w:val="left"/>
    </w:pPr>
    <w:rPr>
      <w:rFonts w:ascii="Times New Roman" w:eastAsia="Times New Roman" w:hAnsi="Times New Roman"/>
      <w:sz w:val="24"/>
      <w:szCs w:val="24"/>
      <w:lang w:val="en-ZW" w:eastAsia="en-ZW"/>
    </w:rPr>
  </w:style>
  <w:style w:type="table" w:customStyle="1" w:styleId="GridTable6Colorful1">
    <w:name w:val="Grid Table 6 Colorful1"/>
    <w:basedOn w:val="TableNormal"/>
    <w:uiPriority w:val="51"/>
    <w:rsid w:val="00726DA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ING10">
    <w:name w:val="HEADING_1"/>
    <w:basedOn w:val="Heading1"/>
    <w:link w:val="HEADING1Char0"/>
    <w:qFormat/>
    <w:rsid w:val="00E454D2"/>
    <w:pPr>
      <w:keepLines w:val="0"/>
      <w:spacing w:before="360" w:beforeAutospacing="0" w:after="120" w:afterAutospacing="0" w:line="240" w:lineRule="atLeast"/>
      <w:ind w:left="0" w:right="0"/>
    </w:pPr>
    <w:rPr>
      <w:rFonts w:ascii="Open Sans" w:eastAsia="Times New Roman" w:hAnsi="Open Sans" w:cs="Times New Roman"/>
      <w:color w:val="auto"/>
      <w:sz w:val="24"/>
      <w:szCs w:val="24"/>
      <w:lang w:val="en-GB"/>
    </w:rPr>
  </w:style>
  <w:style w:type="character" w:customStyle="1" w:styleId="HEADING1Char0">
    <w:name w:val="HEADING_1 Char"/>
    <w:link w:val="HEADING10"/>
    <w:locked/>
    <w:rsid w:val="00E454D2"/>
    <w:rPr>
      <w:rFonts w:ascii="Open Sans" w:eastAsia="Times New Roman" w:hAnsi="Open Sans" w:cs="Times New Roman"/>
      <w:b/>
      <w:bCs/>
      <w:sz w:val="24"/>
      <w:szCs w:val="24"/>
      <w:lang w:val="en-GB"/>
    </w:rPr>
  </w:style>
  <w:style w:type="paragraph" w:customStyle="1" w:styleId="AFFILIATION1">
    <w:name w:val="AFFILIATION"/>
    <w:basedOn w:val="Heading5"/>
    <w:link w:val="AFFILIATIONChar"/>
    <w:qFormat/>
    <w:rsid w:val="00E454D2"/>
    <w:pPr>
      <w:keepNext w:val="0"/>
      <w:keepLines w:val="0"/>
      <w:spacing w:before="0" w:after="0" w:line="240" w:lineRule="atLeast"/>
      <w:jc w:val="center"/>
    </w:pPr>
    <w:rPr>
      <w:rFonts w:ascii="Open Sans" w:eastAsia="Times New Roman" w:hAnsi="Open Sans" w:cs="Times New Roman"/>
      <w:bCs/>
      <w:i/>
      <w:iCs/>
      <w:sz w:val="18"/>
      <w:szCs w:val="26"/>
      <w:lang w:val="en-GB"/>
    </w:rPr>
  </w:style>
  <w:style w:type="character" w:customStyle="1" w:styleId="AFFILIATIONChar">
    <w:name w:val="AFFILIATION Char"/>
    <w:link w:val="AFFILIATION1"/>
    <w:locked/>
    <w:rsid w:val="00E454D2"/>
    <w:rPr>
      <w:rFonts w:ascii="Open Sans" w:eastAsia="Times New Roman" w:hAnsi="Open Sans" w:cs="Times New Roman"/>
      <w:b/>
      <w:bCs/>
      <w:i/>
      <w:iCs/>
      <w:sz w:val="18"/>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057987">
      <w:bodyDiv w:val="1"/>
      <w:marLeft w:val="0"/>
      <w:marRight w:val="0"/>
      <w:marTop w:val="0"/>
      <w:marBottom w:val="0"/>
      <w:divBdr>
        <w:top w:val="none" w:sz="0" w:space="0" w:color="auto"/>
        <w:left w:val="none" w:sz="0" w:space="0" w:color="auto"/>
        <w:bottom w:val="none" w:sz="0" w:space="0" w:color="auto"/>
        <w:right w:val="none" w:sz="0" w:space="0" w:color="auto"/>
      </w:divBdr>
    </w:div>
    <w:div w:id="118300619">
      <w:bodyDiv w:val="1"/>
      <w:marLeft w:val="0"/>
      <w:marRight w:val="0"/>
      <w:marTop w:val="0"/>
      <w:marBottom w:val="0"/>
      <w:divBdr>
        <w:top w:val="none" w:sz="0" w:space="0" w:color="auto"/>
        <w:left w:val="none" w:sz="0" w:space="0" w:color="auto"/>
        <w:bottom w:val="none" w:sz="0" w:space="0" w:color="auto"/>
        <w:right w:val="none" w:sz="0" w:space="0" w:color="auto"/>
      </w:divBdr>
    </w:div>
    <w:div w:id="151065468">
      <w:bodyDiv w:val="1"/>
      <w:marLeft w:val="0"/>
      <w:marRight w:val="0"/>
      <w:marTop w:val="0"/>
      <w:marBottom w:val="0"/>
      <w:divBdr>
        <w:top w:val="none" w:sz="0" w:space="0" w:color="auto"/>
        <w:left w:val="none" w:sz="0" w:space="0" w:color="auto"/>
        <w:bottom w:val="none" w:sz="0" w:space="0" w:color="auto"/>
        <w:right w:val="none" w:sz="0" w:space="0" w:color="auto"/>
      </w:divBdr>
    </w:div>
    <w:div w:id="570041203">
      <w:bodyDiv w:val="1"/>
      <w:marLeft w:val="0"/>
      <w:marRight w:val="0"/>
      <w:marTop w:val="0"/>
      <w:marBottom w:val="0"/>
      <w:divBdr>
        <w:top w:val="none" w:sz="0" w:space="0" w:color="auto"/>
        <w:left w:val="none" w:sz="0" w:space="0" w:color="auto"/>
        <w:bottom w:val="none" w:sz="0" w:space="0" w:color="auto"/>
        <w:right w:val="none" w:sz="0" w:space="0" w:color="auto"/>
      </w:divBdr>
    </w:div>
    <w:div w:id="612397302">
      <w:bodyDiv w:val="1"/>
      <w:marLeft w:val="0"/>
      <w:marRight w:val="0"/>
      <w:marTop w:val="0"/>
      <w:marBottom w:val="0"/>
      <w:divBdr>
        <w:top w:val="none" w:sz="0" w:space="0" w:color="auto"/>
        <w:left w:val="none" w:sz="0" w:space="0" w:color="auto"/>
        <w:bottom w:val="none" w:sz="0" w:space="0" w:color="auto"/>
        <w:right w:val="none" w:sz="0" w:space="0" w:color="auto"/>
      </w:divBdr>
    </w:div>
    <w:div w:id="643697494">
      <w:bodyDiv w:val="1"/>
      <w:marLeft w:val="0"/>
      <w:marRight w:val="0"/>
      <w:marTop w:val="0"/>
      <w:marBottom w:val="0"/>
      <w:divBdr>
        <w:top w:val="none" w:sz="0" w:space="0" w:color="auto"/>
        <w:left w:val="none" w:sz="0" w:space="0" w:color="auto"/>
        <w:bottom w:val="none" w:sz="0" w:space="0" w:color="auto"/>
        <w:right w:val="none" w:sz="0" w:space="0" w:color="auto"/>
      </w:divBdr>
    </w:div>
    <w:div w:id="777022594">
      <w:bodyDiv w:val="1"/>
      <w:marLeft w:val="0"/>
      <w:marRight w:val="0"/>
      <w:marTop w:val="0"/>
      <w:marBottom w:val="0"/>
      <w:divBdr>
        <w:top w:val="none" w:sz="0" w:space="0" w:color="auto"/>
        <w:left w:val="none" w:sz="0" w:space="0" w:color="auto"/>
        <w:bottom w:val="none" w:sz="0" w:space="0" w:color="auto"/>
        <w:right w:val="none" w:sz="0" w:space="0" w:color="auto"/>
      </w:divBdr>
    </w:div>
    <w:div w:id="843206726">
      <w:bodyDiv w:val="1"/>
      <w:marLeft w:val="0"/>
      <w:marRight w:val="0"/>
      <w:marTop w:val="0"/>
      <w:marBottom w:val="0"/>
      <w:divBdr>
        <w:top w:val="none" w:sz="0" w:space="0" w:color="auto"/>
        <w:left w:val="none" w:sz="0" w:space="0" w:color="auto"/>
        <w:bottom w:val="none" w:sz="0" w:space="0" w:color="auto"/>
        <w:right w:val="none" w:sz="0" w:space="0" w:color="auto"/>
      </w:divBdr>
    </w:div>
    <w:div w:id="1586960636">
      <w:bodyDiv w:val="1"/>
      <w:marLeft w:val="0"/>
      <w:marRight w:val="0"/>
      <w:marTop w:val="0"/>
      <w:marBottom w:val="0"/>
      <w:divBdr>
        <w:top w:val="none" w:sz="0" w:space="0" w:color="auto"/>
        <w:left w:val="none" w:sz="0" w:space="0" w:color="auto"/>
        <w:bottom w:val="none" w:sz="0" w:space="0" w:color="auto"/>
        <w:right w:val="none" w:sz="0" w:space="0" w:color="auto"/>
      </w:divBdr>
    </w:div>
    <w:div w:id="1673139225">
      <w:bodyDiv w:val="1"/>
      <w:marLeft w:val="0"/>
      <w:marRight w:val="0"/>
      <w:marTop w:val="0"/>
      <w:marBottom w:val="0"/>
      <w:divBdr>
        <w:top w:val="none" w:sz="0" w:space="0" w:color="auto"/>
        <w:left w:val="none" w:sz="0" w:space="0" w:color="auto"/>
        <w:bottom w:val="none" w:sz="0" w:space="0" w:color="auto"/>
        <w:right w:val="none" w:sz="0" w:space="0" w:color="auto"/>
      </w:divBdr>
    </w:div>
    <w:div w:id="1789466128">
      <w:bodyDiv w:val="1"/>
      <w:marLeft w:val="0"/>
      <w:marRight w:val="0"/>
      <w:marTop w:val="0"/>
      <w:marBottom w:val="0"/>
      <w:divBdr>
        <w:top w:val="none" w:sz="0" w:space="0" w:color="auto"/>
        <w:left w:val="none" w:sz="0" w:space="0" w:color="auto"/>
        <w:bottom w:val="none" w:sz="0" w:space="0" w:color="auto"/>
        <w:right w:val="none" w:sz="0" w:space="0" w:color="auto"/>
      </w:divBdr>
    </w:div>
    <w:div w:id="2066562268">
      <w:bodyDiv w:val="1"/>
      <w:marLeft w:val="0"/>
      <w:marRight w:val="0"/>
      <w:marTop w:val="0"/>
      <w:marBottom w:val="0"/>
      <w:divBdr>
        <w:top w:val="none" w:sz="0" w:space="0" w:color="auto"/>
        <w:left w:val="none" w:sz="0" w:space="0" w:color="auto"/>
        <w:bottom w:val="none" w:sz="0" w:space="0" w:color="auto"/>
        <w:right w:val="none" w:sz="0" w:space="0" w:color="auto"/>
      </w:divBdr>
      <w:divsChild>
        <w:div w:id="1537044586">
          <w:marLeft w:val="0"/>
          <w:marRight w:val="0"/>
          <w:marTop w:val="0"/>
          <w:marBottom w:val="0"/>
          <w:divBdr>
            <w:top w:val="none" w:sz="0" w:space="0" w:color="auto"/>
            <w:left w:val="none" w:sz="0" w:space="0" w:color="auto"/>
            <w:bottom w:val="none" w:sz="0" w:space="0" w:color="auto"/>
            <w:right w:val="none" w:sz="0" w:space="0" w:color="auto"/>
          </w:divBdr>
        </w:div>
        <w:div w:id="720977047">
          <w:marLeft w:val="0"/>
          <w:marRight w:val="0"/>
          <w:marTop w:val="0"/>
          <w:marBottom w:val="0"/>
          <w:divBdr>
            <w:top w:val="none" w:sz="0" w:space="0" w:color="auto"/>
            <w:left w:val="none" w:sz="0" w:space="0" w:color="auto"/>
            <w:bottom w:val="none" w:sz="0" w:space="0" w:color="auto"/>
            <w:right w:val="none" w:sz="0" w:space="0" w:color="auto"/>
          </w:divBdr>
        </w:div>
      </w:divsChild>
    </w:div>
    <w:div w:id="2072266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ejournal.undiksha.ac.id/index.php/S1ak/issue/view/562"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ejournal.undiksha.ac.id/index.php/S1ak/index"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iprianus.tefa@staf.undana.ac.id"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oter" Target="footer1.xml"/><Relationship Id="rId8" Type="http://schemas.openxmlformats.org/officeDocument/2006/relationships/hyperlink" Target="mailto:yohanes.demu@staf.undana.ac.id" TargetMode="Externa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mailto:editorijhes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th00</b:Tag>
    <b:SourceType>JournalArticle</b:SourceType>
    <b:Guid>{19EC61FF-B9FD-41A7-BDF5-F1A1167D49F6}</b:Guid>
    <b:Title>Customer Satisfaction Cues to Support Market Segmentation and Explain Switching Behaviour</b:Title>
    <b:JournalName>Journal of Business Research</b:JournalName>
    <b:Year>2000</b:Year>
    <b:Pages>191-207</b:Pages>
    <b:Author>
      <b:Author>
        <b:NameList>
          <b:Person>
            <b:Last>Athanassopolos</b:Last>
            <b:Middle>D.</b:Middle>
            <b:First>A.</b:First>
          </b:Person>
        </b:NameList>
      </b:Author>
    </b:Author>
    <b:RefOrder>1</b:RefOrder>
  </b:Source>
  <b:Source>
    <b:Tag>Bov03</b:Tag>
    <b:SourceType>JournalArticle</b:SourceType>
    <b:Guid>{6BCD27C2-5094-4DE6-BB25-461EFC4FE298}</b:Guid>
    <b:Title>Evaluating the Quality of Public Governance: Indicators, Models and Methodologies	</b:Title>
    <b:JournalName>International Review of Administrative Sciences </b:JournalName>
    <b:Year> 2003</b:Year>
    <b:Pages>313 - 328</b:Pages>
    <b:Author>
      <b:Author>
        <b:NameList>
          <b:Person>
            <b:Last>Bovaird</b:Last>
            <b:First>T.</b:First>
          </b:Person>
          <b:Person>
            <b:Last>Löffler</b:Last>
            <b:First>E.</b:First>
          </b:Person>
        </b:NameList>
      </b:Author>
    </b:Author>
    <b:RefOrder>2</b:RefOrder>
  </b:Source>
  <b:Source>
    <b:Tag>Cio15</b:Tag>
    <b:SourceType>JournalArticle</b:SourceType>
    <b:Guid>{5590A373-5A52-43C1-B08E-8182A0665C1E}</b:Guid>
    <b:Author>
      <b:Author>
        <b:NameList>
          <b:Person>
            <b:Last>Ciora</b:Last>
          </b:Person>
        </b:NameList>
      </b:Author>
    </b:Author>
    <b:Title>Reloading The Principles Of Good Governance Within The New Cohesion Policy Of The European Union</b:Title>
    <b:JournalName> Research and Science Today </b:JournalName>
    <b:Year>2015</b:Year>
    <b:RefOrder>3</b:RefOrder>
  </b:Source>
  <b:Source>
    <b:Tag>Cla06</b:Tag>
    <b:SourceType>JournalArticle</b:SourceType>
    <b:Guid>{3B4EE92C-5725-4DA9-94BF-01F4DC635262}</b:Guid>
    <b:Title>Good governance </b:Title>
    <b:JournalName>Hemophilia Organization  Development, No. 8. Montreal: World Federation of Hemophilia</b:JournalName>
    <b:Year>2006</b:Year>
    <b:Author>
      <b:Author>
        <b:NameList>
          <b:Person>
            <b:Last>Clark</b:Last>
            <b:First>G.</b:First>
          </b:Person>
        </b:NameList>
      </b:Author>
    </b:Author>
    <b:RefOrder>4</b:RefOrder>
  </b:Source>
  <b:Source>
    <b:Tag>Cou06</b:Tag>
    <b:SourceType>Misc</b:SourceType>
    <b:Guid>{915BD58C-420A-4F07-B100-AEA742D9384A}</b:Guid>
    <b:Title>Council Regulation (EC) No 1083/2006  laying down general provisions on the European Regional Development Fund</b:Title>
    <b:Year>2006</b:Year>
    <b:Month>July</b:Month>
    <b:Day>11</b:Day>
    <b:Publisher> the European Social Fund and the Cohesion Fund and repealing Regulation (EC) No 1260/1999</b:Publisher>
    <b:RefOrder>5</b:RefOrder>
  </b:Source>
  <b:Source>
    <b:Tag>Day99</b:Tag>
    <b:SourceType>Book</b:SourceType>
    <b:Guid>{0E58CE3B-B543-403D-BE77-54D055FE0681}</b:Guid>
    <b:Title>Market Driven Strategy: Processes for Creating Value</b:Title>
    <b:Year>1999</b:Year>
    <b:City>New York</b:City>
    <b:Publisher>The Free Press</b:Publisher>
    <b:Author>
      <b:Author>
        <b:NameList>
          <b:Person>
            <b:Last>Day</b:Last>
            <b:Middle>S.</b:Middle>
            <b:First>G.</b:First>
          </b:Person>
        </b:NameList>
      </b:Author>
    </b:Author>
    <b:RefOrder>6</b:RefOrder>
  </b:Source>
  <b:Source>
    <b:Tag>Dia16</b:Tag>
    <b:SourceType>JournalArticle</b:SourceType>
    <b:Guid>{063E526E-9C4A-440C-B1C9-13190A53BE8B}</b:Guid>
    <b:Title>Investigation of Dineserv dimensions on customer satisfaction &amp; loyalty: Evidences from the restaurant industry in Sudan</b:Title>
    <b:Year>2016</b:Year>
    <b:JournalName>NCM Conferences</b:JournalName>
    <b:Author>
      <b:Author>
        <b:NameList>
          <b:Person>
            <b:Last>Diab</b:Last>
            <b:First>D.</b:First>
          </b:Person>
          <b:Person>
            <b:Last>Mohamed</b:Last>
            <b:First>H.</b:First>
          </b:Person>
          <b:Person>
            <b:Last>Saad</b:Last>
            <b:First>O.</b:First>
          </b:Person>
          <b:Person>
            <b:Last>Mansour</b:Last>
            <b:First>I.</b:First>
          </b:Person>
        </b:NameList>
      </b:Author>
    </b:Author>
    <b:RefOrder>7</b:RefOrder>
  </b:Source>
  <b:Source>
    <b:Tag>Fis91</b:Tag>
    <b:SourceType>Book</b:SourceType>
    <b:Guid>{2C129F90-8040-4521-ADF8-F71FF2CC4C36}</b:Guid>
    <b:Title>Getting to Yes: Negotiating Agreement Without Giving in</b:Title>
    <b:Year>1991</b:Year>
    <b:City>New York</b:City>
    <b:Publisher>Penguin Books</b:Publisher>
    <b:Author>
      <b:Author>
        <b:NameList>
          <b:Person>
            <b:Last>Fisher</b:Last>
            <b:First>R.</b:First>
          </b:Person>
          <b:Person>
            <b:Last>Ury</b:Last>
            <b:First>W.</b:First>
          </b:Person>
          <b:Person>
            <b:Last>Paatton</b:Last>
            <b:First>B.</b:First>
          </b:Person>
        </b:NameList>
      </b:Author>
    </b:Author>
    <b:RefOrder>8</b:RefOrder>
  </b:Source>
  <b:Source>
    <b:Tag>Gal94</b:Tag>
    <b:SourceType>Book</b:SourceType>
    <b:Guid>{6B169C60-027E-42EE-85E8-CB7F76B4FC12}</b:Guid>
    <b:Title>Managing  Customer  Value: Creating Quality and Service That Customer Can See</b:Title>
    <b:Year>1994</b:Year>
    <b:City>New York</b:City>
    <b:Publisher>Simon and Schuster</b:Publisher>
    <b:Author>
      <b:Author>
        <b:NameList>
          <b:Person>
            <b:Last>Gale</b:Last>
            <b:Middle>T.</b:Middle>
            <b:First>B.</b:First>
          </b:Person>
        </b:NameList>
      </b:Author>
    </b:Author>
    <b:RefOrder>9</b:RefOrder>
  </b:Source>
  <b:Source>
    <b:Tag>Kan96</b:Tag>
    <b:SourceType>JournalArticle</b:SourceType>
    <b:Guid>{3A04843E-577F-490C-90DA-433B6CB3A736}</b:Guid>
    <b:Title>Measuring Perceived Value: Scale Development and Research Findings from a Consumer Survey</b:Title>
    <b:Year>1996</b:Year>
    <b:JournalName> Journal of Marketing Management</b:JournalName>
    <b:Pages>72-86</b:Pages>
    <b:Author>
      <b:Author>
        <b:NameList>
          <b:Person>
            <b:Last>Kantamneni</b:Last>
            <b:First>S.</b:First>
          </b:Person>
          <b:Person>
            <b:Last>Coulson</b:Last>
            <b:First>K.</b:First>
          </b:Person>
        </b:NameList>
      </b:Author>
    </b:Author>
    <b:RefOrder>10</b:RefOrder>
  </b:Source>
  <b:Source>
    <b:Tag>Kot03</b:Tag>
    <b:SourceType>Book</b:SourceType>
    <b:Guid>{B8088A2A-61AF-4E0C-8FAD-7D534E8EED4F}</b:Guid>
    <b:Title>Marketing Insights from A to Z: 80 Concepts Every Manager Needs to Know</b:Title>
    <b:Year>2003</b:Year>
    <b:City>New Jersey</b:City>
    <b:Publisher>John Wiley &amp; Sons</b:Publisher>
    <b:Author>
      <b:Author>
        <b:NameList>
          <b:Person>
            <b:Last>Kotler</b:Last>
            <b:First>P.</b:First>
          </b:Person>
        </b:NameList>
      </b:Author>
    </b:Author>
    <b:RefOrder>11</b:RefOrder>
  </b:Source>
  <b:Source>
    <b:Tag>Kot00</b:Tag>
    <b:SourceType>Book</b:SourceType>
    <b:Guid>{FA4291DD-C688-4D71-B42C-4207553F3D18}</b:Guid>
    <b:Title>Marketing Management 10th Edition</b:Title>
    <b:Year>2000</b:Year>
    <b:City>New Jersey</b:City>
    <b:Publisher>Prentice-Hall</b:Publisher>
    <b:Author>
      <b:Author>
        <b:NameList>
          <b:Person>
            <b:Last>Kotler</b:Last>
            <b:First>P.</b:First>
          </b:Person>
        </b:NameList>
      </b:Author>
    </b:Author>
    <b:RefOrder>12</b:RefOrder>
  </b:Source>
  <b:Source>
    <b:Tag>Kot05</b:Tag>
    <b:SourceType>Book</b:SourceType>
    <b:Guid>{0B6938EB-7957-491A-B8BE-DAF104CBF909}</b:Guid>
    <b:Title>Principles of Marketing 11 th Edition</b:Title>
    <b:Year>2005</b:Year>
    <b:City>Upper Saddle River</b:City>
    <b:Publisher>Prentice-Hall</b:Publisher>
    <b:Author>
      <b:Author>
        <b:NameList>
          <b:Person>
            <b:Last>Kotler</b:Last>
            <b:First>P.</b:First>
          </b:Person>
          <b:Person>
            <b:Last>Armstrong</b:Last>
            <b:First>G.</b:First>
          </b:Person>
        </b:NameList>
      </b:Author>
    </b:Author>
    <b:RefOrder>13</b:RefOrder>
  </b:Source>
  <b:Source>
    <b:Tag>Par00</b:Tag>
    <b:SourceType>JournalArticle</b:SourceType>
    <b:Guid>{003E6DFA-53B4-4086-8E13-163D3F460685}</b:Guid>
    <b:Title>The Impact of Technology on The Quality Value Loyalty Chain: a Research Agenda</b:Title>
    <b:Year>2000</b:Year>
    <b:JournalName>Journal of The Academy of Marketing Science</b:JournalName>
    <b:Pages>168-74</b:Pages>
    <b:Author>
      <b:Author>
        <b:NameList>
          <b:Person>
            <b:Last>Parasuraman</b:Last>
            <b:First>A.</b:First>
          </b:Person>
          <b:Person>
            <b:Last>Grewal</b:Last>
            <b:First>D.</b:First>
          </b:Person>
        </b:NameList>
      </b:Author>
    </b:Author>
    <b:RefOrder>14</b:RefOrder>
  </b:Source>
  <b:Source>
    <b:Tag>Pet06</b:Tag>
    <b:SourceType>Book</b:SourceType>
    <b:Guid>{897EAAFD-2BA1-4DD8-95FA-D8E20771CD3D}</b:Guid>
    <b:Title>The Institutions of the European Union 2nd  Edition</b:Title>
    <b:Year>2006</b:Year>
    <b:City>New York</b:City>
    <b:Publisher>Oxford University Press</b:Publisher>
    <b:Author>
      <b:Author>
        <b:NameList>
          <b:Person>
            <b:Last>Peterson</b:Last>
            <b:First>J.</b:First>
          </b:Person>
          <b:Person>
            <b:Last>Shackleton</b:Last>
            <b:First>M.</b:First>
          </b:Person>
        </b:NameList>
      </b:Author>
    </b:Author>
    <b:RefOrder>15</b:RefOrder>
  </b:Source>
  <b:Source>
    <b:Tag>Dev02</b:Tag>
    <b:SourceType>JournalArticle</b:SourceType>
    <b:Guid>{FDA3F4B6-1F42-4255-8F93-5CEAEDBAFA92}</b:Guid>
    <b:Title>Development of a Multi-Dimensional Scale for Measuring The Perceived Value of a Service </b:Title>
    <b:Year>2002</b:Year>
    <b:JournalName>Journal of Leisure Research</b:JournalName>
    <b:Pages>119-134</b:Pages>
    <b:RefOrder>16</b:RefOrder>
  </b:Source>
  <b:Source>
    <b:Tag>Cou13</b:Tag>
    <b:SourceType>Misc</b:SourceType>
    <b:Guid>{9760339B-B175-48B4-A865-C478DAD4B879}</b:Guid>
    <b:Title>Council Regulation (EU) no 1303/2013 of the European Parliament and of the Counci of 17 December 2013</b:Title>
    <b:Year>2013</b:Year>
    <b:Month>December</b:Month>
    <b:Day>20</b:Day>
    <b:Publisher>Official Journal of The European Union, L 347</b:Publisher>
    <b:RefOrder>17</b:RefOrder>
  </b:Source>
  <b:Source>
    <b:Tag>Rep04</b:Tag>
    <b:SourceType>Misc</b:SourceType>
    <b:Guid>{8C1E234D-74CB-40CA-AD5E-9ADAD821DD6B}</b:Guid>
    <b:Title>Report on  Good  Governance</b:Title>
    <b:Year>2004</b:Year>
    <b:City>Islamabad</b:City>
    <b:Publisher>SAARC  Human  Resource  Development  Centre (SHRDC)</b:Publisher>
    <b:RefOrder>18</b:RefOrder>
  </b:Source>
  <b:Source>
    <b:Tag>Rit10</b:Tag>
    <b:SourceType>JournalArticle</b:SourceType>
    <b:Guid>{B2F2EF43-971F-4AF5-AB3C-FDCCBAA520BD}</b:Guid>
    <b:Title>Politische Systeme und Comparative Politics</b:Title>
    <b:Year>2010</b:Year>
    <b:JournalName>Institut Fur Politische Wissenschaft</b:JournalName>
    <b:Author>
      <b:Author>
        <b:NameList>
          <b:Person>
            <b:Last>Ritcher</b:Last>
            <b:First>E.</b:First>
          </b:Person>
        </b:NameList>
      </b:Author>
    </b:Author>
    <b:RefOrder>19</b:RefOrder>
  </b:Source>
  <b:Source>
    <b:Tag>San01</b:Tag>
    <b:SourceType>JournalArticle</b:SourceType>
    <b:Guid>{EC1C40AB-246F-4570-AF94-122CDAF58A44}</b:Guid>
    <b:Title>Good governance and aid effectiveness: the World Bank and Conditionality</b:Title>
    <b:JournalName>Georgetown Public Policy Review</b:JournalName>
    <b:Year>2001</b:Year>
    <b:Pages>1-22</b:Pages>
    <b:Author>
      <b:Author>
        <b:NameList>
          <b:Person>
            <b:Last>Santiso</b:Last>
            <b:First>C.</b:First>
          </b:Person>
        </b:NameList>
      </b:Author>
    </b:Author>
    <b:RefOrder>20</b:RefOrder>
  </b:Source>
  <b:Source>
    <b:Tag>Sch99</b:Tag>
    <b:SourceType>JournalArticle</b:SourceType>
    <b:Guid>{C576C20D-010D-4710-835B-1FBE481A99AF}</b:Guid>
    <b:Title>Experiential Marketing </b:Title>
    <b:JournalName>Journal of Marketing Management</b:JournalName>
    <b:Year>1999</b:Year>
    <b:Pages>53-67</b:Pages>
    <b:Author>
      <b:Author>
        <b:NameList>
          <b:Person>
            <b:Last>Schmitt</b:Last>
            <b:Middle>H.</b:Middle>
            <b:First>B.</b:First>
          </b:Person>
        </b:NameList>
      </b:Author>
    </b:Author>
    <b:RefOrder>21</b:RefOrder>
  </b:Source>
  <b:Source>
    <b:Tag>She91</b:Tag>
    <b:SourceType>JournalArticle</b:SourceType>
    <b:Guid>{CFED0474-5C53-4C71-A60C-EBB3171AF614}</b:Guid>
    <b:Title>Why We Buy What We Buy: a Theory of Framework</b:Title>
    <b:JournalName>Journal of Business Research</b:JournalName>
    <b:Year>1991</b:Year>
    <b:Pages>159-170</b:Pages>
    <b:Author>
      <b:Author>
        <b:NameList>
          <b:Person>
            <b:Last>Sheth</b:Last>
            <b:Middle>N.</b:Middle>
            <b:First>J.</b:First>
          </b:Person>
          <b:Person>
            <b:Last>Newman</b:Last>
            <b:Middle>I.</b:Middle>
            <b:First>B.</b:First>
          </b:Person>
          <b:Person>
            <b:Last>Gross</b:Last>
            <b:Middle>L.</b:Middle>
            <b:First>B.</b:First>
          </b:Person>
        </b:NameList>
      </b:Author>
    </b:Author>
    <b:RefOrder>22</b:RefOrder>
  </b:Source>
  <b:Source>
    <b:Tag>Smi07</b:Tag>
    <b:SourceType>JournalArticle</b:SourceType>
    <b:Guid>{F62D0208-32B0-4FD4-98A4-05CB72724DE7}</b:Guid>
    <b:Title>Customer Value Creation: a Practical Framework</b:Title>
    <b:JournalName>Journal of Marketing Theory and Practice</b:JournalName>
    <b:Year>2007</b:Year>
    <b:Pages>7-23</b:Pages>
    <b:Author>
      <b:Author>
        <b:NameList>
          <b:Person>
            <b:Last>Smith</b:Last>
            <b:Middle>B.</b:Middle>
            <b:First>J.</b:First>
          </b:Person>
          <b:Person>
            <b:Last>Colgate</b:Last>
            <b:First>M.</b:First>
          </b:Person>
        </b:NameList>
      </b:Author>
    </b:Author>
    <b:RefOrder>23</b:RefOrder>
  </b:Source>
  <b:Source>
    <b:Tag>Sno04</b:Tag>
    <b:SourceType>JournalArticle</b:SourceType>
    <b:Guid>{A3EA0C97-B8D8-4BE7-9ACC-568F8A780DB8}</b:Guid>
    <b:Title>The relationships Among Perceived Quality, Perceived Risk and Perceived Product Value </b:Title>
    <b:JournalName>Journal of Product and Brand Management</b:JournalName>
    <b:Year>2004</b:Year>
    <b:Pages>156-167</b:Pages>
    <b:Author>
      <b:Author>
        <b:NameList>
          <b:Person>
            <b:Last>Snoj</b:Last>
            <b:First>B.</b:First>
          </b:Person>
          <b:Person>
            <b:Last>Korda</b:Last>
            <b:Middle>A.</b:Middle>
            <b:First>P.</b:First>
          </b:Person>
          <b:Person>
            <b:Last>Mumel</b:Last>
            <b:First>D.</b:First>
          </b:Person>
        </b:NameList>
      </b:Author>
    </b:Author>
    <b:RefOrder>24</b:RefOrder>
  </b:Source>
  <b:Source>
    <b:Tag>Sus12</b:Tag>
    <b:SourceType>Misc</b:SourceType>
    <b:Guid>{7C93B537-9E58-4B6F-BA5F-8717D1243BB7}</b:Guid>
    <b:Title>Developing the Internal Service Quality in Organisation Y</b:Title>
    <b:Year>2012</b:Year>
    <b:PublicationTitle> Business Management Bachelor’s Thesis Laurea </b:PublicationTitle>
    <b:Publisher>University of Applied Sciences</b:Publisher>
    <b:Author>
      <b:Author>
        <b:NameList>
          <b:Person>
            <b:Last>Susana</b:Last>
            <b:First>J.</b:First>
          </b:Person>
        </b:NameList>
      </b:Author>
    </b:Author>
    <b:RefOrder>25</b:RefOrder>
  </b:Source>
  <b:Source>
    <b:Tag>Swe01</b:Tag>
    <b:SourceType>JournalArticle</b:SourceType>
    <b:Guid>{F6341DCB-077D-4DAE-B284-6831F7EE0D09}</b:Guid>
    <b:Title>Consumer Perceived Value: The Development of Multiple Item Scale</b:Title>
    <b:Year>2001</b:Year>
    <b:JournalName>Journal of Retailing</b:JournalName>
    <b:Pages>203-220</b:Pages>
    <b:Author>
      <b:Author>
        <b:NameList>
          <b:Person>
            <b:Last>Sweenay</b:Last>
            <b:Middle>C.</b:Middle>
            <b:First>J.</b:First>
          </b:Person>
          <b:Person>
            <b:Last>Soutar</b:Last>
            <b:First>G.</b:First>
          </b:Person>
        </b:NameList>
      </b:Author>
    </b:Author>
    <b:RefOrder>26</b:RefOrder>
  </b:Source>
  <b:Source>
    <b:Tag>Tan05</b:Tag>
    <b:SourceType>Book</b:SourceType>
    <b:Guid>{69E99AEE-F496-4971-8FCA-D90D55E153D3}</b:Guid>
    <b:Title>Manajemen Publik</b:Title>
    <b:Year>2005</b:Year>
    <b:City>Jakarta</b:City>
    <b:Publisher>Grassindo</b:Publisher>
    <b:Author>
      <b:Author>
        <b:NameList>
          <b:Person>
            <b:Last>Tangkilisan</b:Last>
          </b:Person>
          <b:Person>
            <b:Last>Hesel</b:Last>
            <b:Middle>S.</b:Middle>
            <b:First>N.</b:First>
          </b:Person>
        </b:NameList>
      </b:Author>
    </b:Author>
    <b:RefOrder>27</b:RefOrder>
  </b:Source>
  <b:Source>
    <b:Tag>Fra13</b:Tag>
    <b:SourceType>Book</b:SourceType>
    <b:Guid>{7831A6C1-3D18-4E63-85EF-5E6ECEC6F0FE}</b:Guid>
    <b:Title>Einführung in die Verwaltungswissenschaft </b:Title>
    <b:Year>2013</b:Year>
    <b:City>Wiesbaden</b:City>
    <b:Publisher>Springer VS</b:Publisher>
    <b:Author>
      <b:Author>
        <b:NameList>
          <b:Person>
            <b:Last>Franz</b:Last>
            <b:First>T.</b:First>
          </b:Person>
        </b:NameList>
      </b:Author>
    </b:Author>
    <b:RefOrder>28</b:RefOrder>
  </b:Source>
  <b:Source>
    <b:Tag>Tji05</b:Tag>
    <b:SourceType>Book</b:SourceType>
    <b:Guid>{54E085BA-D0CD-4F25-AC4A-EB76AE7BE1BF}</b:Guid>
    <b:Title>Manajemen Pemasaran Jasa</b:Title>
    <b:Year>2005</b:Year>
    <b:City>Malang</b:City>
    <b:Publisher>Bayumedia</b:Publisher>
    <b:Author>
      <b:Author>
        <b:NameList>
          <b:Person>
            <b:Last>Tjiptono</b:Last>
            <b:First>F</b:First>
          </b:Person>
        </b:NameList>
      </b:Author>
    </b:Author>
    <b:RefOrder>29</b:RefOrder>
  </b:Source>
  <b:Source>
    <b:Tag>Uni97</b:Tag>
    <b:SourceType>Misc</b:SourceType>
    <b:Guid>{237542FD-C838-4514-8065-9E4BD1570371}</b:Guid>
    <b:Title>Governance and Sustainable Human Development</b:Title>
    <b:Year>1997</b:Year>
    <b:City>Norwalk, CA, USA</b:City>
    <b:Publisher>UNDP Governance Police Paper</b:Publisher>
    <b:Author>
      <b:Author>
        <b:NameList>
          <b:Person>
            <b:Last>(UNDP)</b:Last>
            <b:First>United</b:First>
            <b:Middle>Nation Development Program</b:Middle>
          </b:Person>
        </b:NameList>
      </b:Author>
    </b:Author>
    <b:RefOrder>30</b:RefOrder>
  </b:Source>
  <b:Source>
    <b:Tag>Wid01</b:Tag>
    <b:SourceType>Book</b:SourceType>
    <b:Guid>{DE8EB9B5-785E-4174-AD61-CEC7BF070AC4}</b:Guid>
    <b:Title>Good governance: Telaah Dari Dimensi Akuntabilitas dan Kontrol Birokrasi Pada Era Desentalisasi Otonomi Daerah</b:Title>
    <b:Year>2001</b:Year>
    <b:City>Surabaya</b:City>
    <b:Publisher>Insan Cendekia</b:Publisher>
    <b:Author>
      <b:Author>
        <b:NameList>
          <b:Person>
            <b:Last>Widodo</b:Last>
            <b:First>J.</b:First>
          </b:Person>
        </b:NameList>
      </b:Author>
    </b:Author>
    <b:RefOrder>31</b:RefOrder>
  </b:Source>
  <b:Source>
    <b:Tag>Zei93</b:Tag>
    <b:SourceType>JournalArticle</b:SourceType>
    <b:Guid>{FD38F19A-2A29-499E-83F8-929456BE2A57}</b:Guid>
    <b:Title>The Nature Determinants of Customer Expectations of Service</b:Title>
    <b:Year>1993</b:Year>
    <b:Author>
      <b:Author>
        <b:NameList>
          <b:Person>
            <b:Last>Zeithaml</b:Last>
          </b:Person>
          <b:Person>
            <b:Last>Berry</b:Last>
          </b:Person>
          <b:Person>
            <b:Last>Parasuraman</b:Last>
          </b:Person>
        </b:NameList>
      </b:Author>
    </b:Author>
    <b:JournalName>Journal of The Academy of Marketing Science</b:JournalName>
    <b:RefOrder>32</b:RefOrder>
  </b:Source>
  <b:Source>
    <b:Tag>Zei02</b:Tag>
    <b:SourceType>Book</b:SourceType>
    <b:Guid>{17387F0A-0705-4A16-AB1D-BC9AA2AE96A0}</b:Guid>
    <b:Title>Service Marketing (2nd Edition)</b:Title>
    <b:Year>2002</b:Year>
    <b:City>New York</b:City>
    <b:Publisher>McGraw-Hill</b:Publisher>
    <b:Author>
      <b:Author>
        <b:NameList>
          <b:Person>
            <b:Last>Zeithaml</b:Last>
            <b:Middle>A.</b:Middle>
            <b:First>V.</b:First>
          </b:Person>
          <b:Person>
            <b:Last>Bitner</b:Last>
            <b:First>M.</b:First>
          </b:Person>
        </b:NameList>
      </b:Author>
    </b:Author>
    <b:RefOrder>33</b:RefOrder>
  </b:Source>
  <b:Source>
    <b:Tag>Zet00</b:Tag>
    <b:SourceType>Book</b:SourceType>
    <b:Guid>{95CC1E97-D3F4-4BC8-9AB8-1FB0AD92E7EB}</b:Guid>
    <b:Title>Service Marketing</b:Title>
    <b:Year>2000</b:Year>
    <b:City>Singapore</b:City>
    <b:Publisher>Mc.Graww-Hill Companies Inc.</b:Publisher>
    <b:Author>
      <b:Author>
        <b:NameList>
          <b:Person>
            <b:Last>Zethamal</b:Last>
            <b:First>V.</b:First>
          </b:Person>
          <b:Person>
            <b:Last>Bitner</b:Last>
          </b:Person>
          <b:Person>
            <b:Last>Gremler</b:Last>
          </b:Person>
        </b:NameList>
      </b:Author>
    </b:Author>
    <b:RefOrder>34</b:RefOrder>
  </b:Source>
  <b:Source>
    <b:Tag>Zei88</b:Tag>
    <b:SourceType>JournalArticle</b:SourceType>
    <b:Guid>{98A0AA14-BB18-48F0-8C1F-9968847C5060}</b:Guid>
    <b:Title>Consumer Perception of Price, Quality, anda Value: a Means-End Model and Synthesis of Evidience</b:Title>
    <b:Year>1988</b:Year>
    <b:JournalName>Journal of Marketing2-22</b:JournalName>
    <b:Author>
      <b:Author>
        <b:NameList>
          <b:Person>
            <b:Last>Zeithamal</b:Last>
            <b:Middle>A.</b:Middle>
            <b:First>V.</b:First>
          </b:Person>
        </b:NameList>
      </b:Author>
    </b:Author>
    <b:RefOrder>35</b:RefOrder>
  </b:Source>
  <b:Source>
    <b:Tag>Sef17</b:Tag>
    <b:SourceType>InternetSite</b:SourceType>
    <b:Guid>{C67C4920-F3B3-4210-904E-321A891B3502}</b:Guid>
    <b:Title>Penuhi Jumlah Dosen, Kemenristekdikti Siapkan 250 Sarjana Menjadi Doktor</b:Title>
    <b:Year>2017</b:Year>
    <b:InternetSiteTitle>http://www.pikiran-rakyat.com</b:InternetSiteTitle>
    <b:Month>July</b:Month>
    <b:Day>3</b:Day>
    <b:URL>http://www.pikiran-rakyat.com/pendidikan/2017/07/03/penuhi-jumlah-dosen-kemenristekdikti-siapkan-250-sarjana-menjadi-doktor-404349</b:URL>
    <b:Author>
      <b:Author>
        <b:NameList>
          <b:Person>
            <b:Last>Seftiawan</b:Last>
            <b:First>Dita</b:First>
          </b:Person>
        </b:NameList>
      </b:Author>
    </b:Author>
    <b:RefOrder>36</b:RefOrder>
  </b:Source>
  <b:Source>
    <b:Tag>Kem17</b:Tag>
    <b:SourceType>InternetSite</b:SourceType>
    <b:Guid>{AECCB592-2B0B-4C04-91A7-26A4089895F0}</b:Guid>
    <b:Author>
      <b:Author>
        <b:NameList>
          <b:Person>
            <b:Last>Kementerian Riset Teknologi Dan Pendidikan Tinggi </b:Last>
          </b:Person>
        </b:NameList>
      </b:Author>
    </b:Author>
    <b:Title>Pengelolaan Perguruan Tinggi Harus Terapkan Good Governance</b:Title>
    <b:InternetSiteTitle>https://ristekdikti.go.id/</b:InternetSiteTitle>
    <b:Year>2017</b:Year>
    <b:Month>March</b:Month>
    <b:Day>23</b:Day>
    <b:URL>https://ristekdikti.go.id/pengelolaan-perguruan-tinggi-harus-terapkan-good-governance/</b:URL>
    <b:RefOrder>37</b:RefOrder>
  </b:Source>
  <b:Source>
    <b:Tag>Kem18</b:Tag>
    <b:SourceType>InternetSite</b:SourceType>
    <b:Guid>{114CA510-B2AA-412E-A558-F6C1DC3D2E01}</b:Guid>
    <b:Title>Perguruan Tinggi Dalam Negeri Harus Siap Hadapi Globalisasi Pendidikan</b:Title>
    <b:InternetSiteTitle>https://ristekdikti.go.id/</b:InternetSiteTitle>
    <b:Year>2018</b:Year>
    <b:Month>March</b:Month>
    <b:Day>22</b:Day>
    <b:URL>https://ristekdikti.go.id/perguruan-tinggi-dalam-negeri-harus-siap-hadapi-globalisasi-pendidikan/</b:URL>
    <b:Author>
      <b:Author>
        <b:NameList>
          <b:Person>
            <b:Last>Kementerian Riset Teknologi Dan Pendidikan Tinggi </b:Last>
          </b:Person>
        </b:NameList>
      </b:Author>
    </b:Author>
    <b:RefOrder>38</b:RefOrder>
  </b:Source>
  <b:Source>
    <b:Tag>Jay</b:Tag>
    <b:SourceType>JournalArticle</b:SourceType>
    <b:Guid>{A782A713-907F-495B-B24E-8C0CBBC682E1}</b:Guid>
    <b:Title>The Effect of Customer Perceived Value on Customer Satisfaction &amp; Loyalty: A Case of Sri Lankan Pay-TV Industry</b:Title>
    <b:JournalName>National Council of Teachers of Mathematics</b:JournalName>
    <b:Author>
      <b:Author>
        <b:NameList>
          <b:Person>
            <b:Last>Jayakodi</b:Last>
            <b:Middle>H.</b:Middle>
            <b:First>D.</b:First>
          </b:Person>
          <b:Person>
            <b:Last>Samarasinghe</b:Last>
            <b:Middle>D.</b:Middle>
            <b:First>G.</b:First>
          </b:Person>
          <b:Person>
            <b:Last>Kuruppu</b:Last>
            <b:Middle>N.</b:Middle>
            <b:First>G.</b:First>
          </b:Person>
        </b:NameList>
      </b:Author>
    </b:Author>
    <b:Year>2016</b:Year>
    <b:RefOrder>39</b:RefOrder>
  </b:Source>
  <b:Source>
    <b:Tag>Jum14</b:Tag>
    <b:SourceType>JournalArticle</b:SourceType>
    <b:Guid>{A72CD781-363E-4B62-9505-067BF715F91E}</b:Guid>
    <b:Author>
      <b:Author>
        <b:NameList>
          <b:Person>
            <b:Last>Jumadi</b:Last>
          </b:Person>
        </b:NameList>
      </b:Author>
    </b:Author>
    <b:Title>Pengaruh Pemasaran Internal Dan Kualitas Layanan Internal Terhadap Kepuasan Pelanggan Internal Serta Dampaknya Terhadap Kepuasan Pelanggan Eksternal Studi Pada Industri Kepariwisataan Di DIY </b:Title>
    <b:JournalName>Seminar Nasional Kinerja Perbankan, Bisnis dan Ekonomi Indonesia Menghadapai Asean Economic Community 2015</b:JournalName>
    <b:Year>2014</b:Year>
    <b:RefOrder>40</b:RefOrder>
  </b:Source>
  <b:Source>
    <b:Tag>Rej12</b:Tag>
    <b:SourceType>JournalArticle</b:SourceType>
    <b:Guid>{E9BC688A-35B1-4773-93AF-0A4BCFD4243E}</b:Guid>
    <b:Title>The Impact of Good Corporate Governance Practice on Stakeholder's Satisfaction in Tunisian Listed Companies</b:Title>
    <b:JournalName>International Journal of Business and Management Studies</b:JournalName>
    <b:Year>2012</b:Year>
    <b:Author>
      <b:Author>
        <b:NameList>
          <b:Person>
            <b:Last>Rejeb</b:Last>
            <b:Middle>B.</b:Middle>
            <b:First>W.</b:First>
          </b:Person>
          <b:Person>
            <b:Last>Friouni</b:Last>
            <b:First>M.</b:First>
          </b:Person>
        </b:NameList>
      </b:Author>
    </b:Author>
    <b:RefOrder>41</b:RefOrder>
  </b:Source>
  <b:Source>
    <b:Tag>Xin16</b:Tag>
    <b:SourceType>JournalArticle</b:SourceType>
    <b:Guid>{B6770FB1-02AD-4659-9ACC-DD2AD9B68AFF}</b:Guid>
    <b:Title>Relationship Between Customer Perceived Value and Loyalty of Mobile banking</b:Title>
    <b:JournalName>International Conference on Education, Management, Computer and Society</b:JournalName>
    <b:Year>2016</b:Year>
    <b:Author>
      <b:Author>
        <b:NameList>
          <b:Person>
            <b:Last>Xin</b:Last>
            <b:First>W.</b:First>
          </b:Person>
          <b:Person>
            <b:Last>Changzeng</b:Last>
            <b:First>H.</b:First>
          </b:Person>
          <b:Person>
            <b:Last>Bing</b:Last>
            <b:First>Z.</b:First>
          </b:Person>
        </b:NameList>
      </b:Author>
    </b:Author>
    <b:RefOrder>42</b:RefOrder>
  </b:Source>
  <b:Source>
    <b:Tag>Gar87</b:Tag>
    <b:SourceType>Book</b:SourceType>
    <b:Guid>{18B8FB8E-74EC-44DD-B1D9-752BE101BF67}</b:Guid>
    <b:Title>Managing Quality</b:Title>
    <b:Year>1987</b:Year>
    <b:City>New York</b:City>
    <b:Publisher>The Free Press</b:Publisher>
    <b:Author>
      <b:Author>
        <b:NameList>
          <b:Person>
            <b:Last>Garvin</b:Last>
            <b:Middle>A.</b:Middle>
            <b:First>D.</b:First>
          </b:Person>
        </b:NameList>
      </b:Author>
    </b:Author>
    <b:RefOrder>43</b:RefOrder>
  </b:Source>
  <b:Source>
    <b:Tag>Mey07</b:Tag>
    <b:SourceType>JournalArticle</b:SourceType>
    <b:Guid>{9E5DC255-9E5D-43F1-8BA1-DA0C7CC5596D}</b:Guid>
    <b:Title>Understanding Customer Experience</b:Title>
    <b:Year>2007</b:Year>
    <b:JournalName>USA Harvard Business Review</b:JournalName>
    <b:Pages>1-12</b:Pages>
    <b:Author>
      <b:Author>
        <b:NameList>
          <b:Person>
            <b:Last>Meyer</b:Last>
          </b:Person>
          <b:Person>
            <b:Last>Schwager</b:Last>
          </b:Person>
        </b:NameList>
      </b:Author>
    </b:Author>
    <b:RefOrder>44</b:RefOrder>
  </b:Source>
  <b:Source>
    <b:Tag>Gho05</b:Tag>
    <b:SourceType>Book</b:SourceType>
    <b:Guid>{62FAB5B4-A799-4A01-8037-DF17DA28C541}</b:Guid>
    <b:Title>Structural Equation Modeling Teori, Konsep, dan Aplikasi dengan Lisrel 8.54</b:Title>
    <b:Year>2005</b:Year>
    <b:City>Semarang</b:City>
    <b:Publisher>Badan Penerbit Universitas Diponegoro</b:Publisher>
    <b:Author>
      <b:Author>
        <b:NameList>
          <b:Person>
            <b:Last>Ghozali</b:Last>
            <b:First>I.</b:First>
          </b:Person>
        </b:NameList>
      </b:Author>
    </b:Author>
    <b:RefOrder>45</b:RefOrder>
  </b:Source>
  <b:Source>
    <b:Tag>Bol89</b:Tag>
    <b:SourceType>Book</b:SourceType>
    <b:Guid>{3CBDA4CE-03D1-4961-A30D-DBEB00A450D9}</b:Guid>
    <b:Title>Structural Equations With Latent Variables</b:Title>
    <b:Year>1989</b:Year>
    <b:City>New Jersey</b:City>
    <b:Publisher>Wiley</b:Publisher>
    <b:Author>
      <b:Author>
        <b:NameList>
          <b:Person>
            <b:Last>Bollen</b:Last>
            <b:First>K.</b:First>
          </b:Person>
        </b:NameList>
      </b:Author>
    </b:Author>
    <b:RefOrder>46</b:RefOrder>
  </b:Source>
  <b:Source>
    <b:Tag>AKa20</b:Tag>
    <b:SourceType>JournalArticle</b:SourceType>
    <b:Guid>{A40AD064-787B-4C5F-A26C-6669C3CDC42D}</b:Guid>
    <b:Author>
      <b:Author>
        <b:NameList>
          <b:Person>
            <b:Last>A. Kadhar Lal</b:Last>
            <b:First>V.</b:First>
            <b:Middle>Dakshinamoorthy</b:Middle>
          </b:Person>
        </b:NameList>
      </b:Author>
    </b:Author>
    <b:Title>Influence of Electronic Word of Mouth on Consumer Buying Behaviour with Reference to Clothing in Chennai City</b:Title>
    <b:JournalName>PalArch's Journal of Archaeology of Egypt/Egyptology</b:JournalName>
    <b:Year>2020</b:Year>
    <b:Pages>11422-11436</b:Pages>
    <b:RefOrder>47</b:RefOrder>
  </b:Source>
  <b:Source>
    <b:Tag>Sur21</b:Tag>
    <b:SourceType>JournalArticle</b:SourceType>
    <b:Guid>{45F36D77-6C5B-4BD1-9201-95566EE2435A}</b:Guid>
    <b:Author>
      <b:Author>
        <b:NameList>
          <b:Person>
            <b:Last>Surianto</b:Last>
            <b:First>Ellyvia</b:First>
            <b:Middle>Jesslyn, and Lusia Savitri Setyo Utami.</b:Middle>
          </b:Person>
        </b:NameList>
      </b:Author>
    </b:Author>
    <b:Title>Pengaruh Komunikasi Persuasif Melalui Fitur Shopee Live Terhadap Keputusan Pembelian (Studi Pada Followers Lilybelleclothing di Aplikasi Shopee)</b:Title>
    <b:JournalName>Prologia</b:JournalName>
    <b:Year>2021</b:Year>
    <b:Pages>382-390.</b:Pages>
    <b:RefOrder>48</b:RefOrder>
  </b:Source>
  <b:Source>
    <b:Tag>Pet11</b:Tag>
    <b:SourceType>JournalArticle</b:SourceType>
    <b:Guid>{2E4A606E-3D49-FE47-8FF5-5DB194957A55}</b:Guid>
    <b:Author>
      <b:Author>
        <b:NameList>
          <b:Person>
            <b:Last>Dutton</b:Last>
            <b:First>Peter</b:First>
          </b:Person>
        </b:NameList>
      </b:Author>
    </b:Author>
    <b:Title>Three Disputes and Three Objectives—China and the South China Sea</b:Title>
    <b:JournalName>Naval War College Review Volume 64 Number 4 Autumn Article 6</b:JournalName>
    <b:Year>2011</b:Year>
    <b:Pages>42-67</b:Pages>
    <b:RefOrder>49</b:RefOrder>
  </b:Source>
  <b:Source>
    <b:Tag>Van21</b:Tag>
    <b:SourceType>InternetSite</b:SourceType>
    <b:Guid>{C67E31C2-8902-0749-9CC9-7277D7562F11}</b:Guid>
    <b:Title>Alasan dan Tujuan Deklarasi Zopfan di ASEAN</b:Title>
    <b:Year>2021</b:Year>
    <b:Author>
      <b:Author>
        <b:NameList>
          <b:Person>
            <b:Last>Putri</b:Last>
            <b:First>Vanya</b:First>
            <b:Middle>Karunia Mulia</b:Middle>
          </b:Person>
        </b:NameList>
      </b:Author>
    </b:Author>
    <b:InternetSiteTitle>www.kompas.com</b:InternetSiteTitle>
    <b:URL>https://www.kompas.com/skola/read/2021/07/13/152804169/alasan-dan-tujuan-deklarasi-zopfan-di-asean</b:URL>
    <b:Month>July</b:Month>
    <b:Day>13</b:Day>
    <b:RefOrder>50</b:RefOrder>
  </b:Source>
  <b:Source>
    <b:Tag>Lau211</b:Tag>
    <b:SourceType>JournalArticle</b:SourceType>
    <b:Guid>{4A84F430-2F84-E241-B234-2193D8B02176}</b:Guid>
    <b:Title>ASEAN: still the zone of peace, freedom and neutrality?</b:Title>
    <b:Year>2021</b:Year>
    <b:Author>
      <b:Author>
        <b:NameList>
          <b:Person>
            <b:Last>Southgate</b:Last>
            <b:First>Laura</b:First>
          </b:Person>
        </b:NameList>
      </b:Author>
    </b:Author>
    <b:JournalName>POLITICAL SCIENCE 2021, VOL. 73, NO. 1, 31–47, https://doi.org/10.1080/00323187.2021.1967762</b:JournalName>
    <b:Pages>31-47</b:Pages>
    <b:RefOrder>51</b:RefOrder>
  </b:Source>
  <b:Source>
    <b:Tag>ASE</b:Tag>
    <b:SourceType>DocumentFromInternetSite</b:SourceType>
    <b:Guid>{BD1951AD-BEAA-344E-8FD5-71BE1939ED3F}</b:Guid>
    <b:Author>
      <b:Author>
        <b:NameList>
          <b:Person>
            <b:Last>ASEAN</b:Last>
          </b:Person>
        </b:NameList>
      </b:Author>
    </b:Author>
    <b:Title>Southeast Asia Nuclear Weapon-Free Zone</b:Title>
    <b:InternetSiteTitle>https://asean.org/</b:InternetSiteTitle>
    <b:URL>https://asean.org/treaty-on-the-southeast-asia-nuclear-weapon-free-zone/</b:URL>
    <b:Year>2012</b:Year>
    <b:Month>May</b:Month>
    <b:Day>11</b:Day>
    <b:RefOrder>52</b:RefOrder>
  </b:Source>
  <b:Source>
    <b:Tag>Ahm18</b:Tag>
    <b:SourceType>JournalArticle</b:SourceType>
    <b:Guid>{98D39CEB-0A37-8741-A202-06D5BDCAA782}</b:Guid>
    <b:Author>
      <b:Author>
        <b:NameList>
          <b:Person>
            <b:Last>Anwar</b:Last>
            <b:First>Ahmad</b:First>
          </b:Person>
        </b:NameList>
      </b:Author>
    </b:Author>
    <b:Title>Ratification of SEANWFZ: Origin of the Common Idea and Its Consistency</b:Title>
    <b:JournalName>Jurnal Studi Diplomasi dan Keamanan,  Vol 10, No 2 (2018), DOI: https://doi.org/10.31315/jsdk.v10i2.2564</b:JournalName>
    <b:Year>2018</b:Year>
    <b:Pages>13-28</b:Pages>
    <b:RefOrder>53</b:RefOrder>
  </b:Source>
  <b:Source>
    <b:Tag>Yan142</b:Tag>
    <b:SourceType>Book</b:SourceType>
    <b:Guid>{D19CF53C-AA00-E648-B0F9-C64DDEBA9AF8}</b:Guid>
    <b:Title>Metodologi dan Teori Hubungan Internasional</b:Title>
    <b:Year>2014</b:Year>
    <b:Author>
      <b:Author>
        <b:NameList>
          <b:Person>
            <b:Last>Ikbar</b:Last>
            <b:First>Yanuar</b:First>
          </b:Person>
        </b:NameList>
      </b:Author>
    </b:Author>
    <b:City>Bandung</b:City>
    <b:Publisher>PT Refika Aditama</b:Publisher>
    <b:RefOrder>54</b:RefOrder>
  </b:Source>
  <b:Source>
    <b:Tag>Joh181</b:Tag>
    <b:SourceType>Book</b:SourceType>
    <b:Guid>{A959A5F5-CE96-2544-9E27-0A16A2B52612}</b:Guid>
    <b:Title>Research Design Qualitative, Quantitative, and Mixed Methods Approaches 5th</b:Title>
    <b:Year>2018</b:Year>
    <b:Author>
      <b:Author>
        <b:NameList>
          <b:Person>
            <b:Last>Creswell</b:Last>
            <b:First>John</b:First>
            <b:Middle>W.</b:Middle>
          </b:Person>
          <b:Person>
            <b:Last>Creswell</b:Last>
            <b:First>David</b:First>
            <b:Middle>J.</b:Middle>
          </b:Person>
        </b:NameList>
      </b:Author>
    </b:Author>
    <b:City>Los Angeles</b:City>
    <b:Publisher>Sage Publication</b:Publisher>
    <b:RefOrder>55</b:RefOrder>
  </b:Source>
  <b:Source>
    <b:Tag>Har19</b:Tag>
    <b:SourceType>Book</b:SourceType>
    <b:Guid>{CCC6C937-3047-0344-9F87-7360EEEA1479}</b:Guid>
    <b:Title>Metode Penelitian Kualitatif untuk Ilmu-ilmu Sosial Perspetif Konvensional dan Kontempore Edisi Ke-2</b:Title>
    <b:Year>2019</b:Year>
    <b:Author>
      <b:Author>
        <b:NameList>
          <b:Person>
            <b:Last>Herdiansyah</b:Last>
            <b:First>Haris</b:First>
          </b:Person>
        </b:NameList>
      </b:Author>
    </b:Author>
    <b:City>Jakarta</b:City>
    <b:Publisher>Penerbit Salemba Humanika</b:Publisher>
    <b:RefOrder>56</b:RefOrder>
  </b:Source>
  <b:Source>
    <b:Tag>Guo98</b:Tag>
    <b:SourceType>JournalArticle</b:SourceType>
    <b:Guid>{CCB937A1-1CDE-6048-8399-9F5772CBECDE}</b:Guid>
    <b:Author>
      <b:Author>
        <b:NameList>
          <b:Person>
            <b:Last>Guoxing</b:Last>
            <b:First>Ji</b:First>
          </b:Person>
        </b:NameList>
      </b:Author>
    </b:Author>
    <b:Title>China Versus South China Sea Security</b:Title>
    <b:Year>1998</b:Year>
    <b:JournalName>Security Dialogue Vol. 29, No. 1 (MARCH 1998)</b:JournalName>
    <b:Pages>101-112</b:Pages>
    <b:RefOrder>57</b:RefOrder>
  </b:Source>
  <b:Source>
    <b:Tag>Eva20</b:Tag>
    <b:SourceType>JournalArticle</b:SourceType>
    <b:Guid>{126EB434-6B83-8A4C-AA25-472B5D6211D4}</b:Guid>
    <b:Author>
      <b:Author>
        <b:NameList>
          <b:Person>
            <b:Last>Laksmana</b:Last>
            <b:First>Evan</b:First>
            <b:Middle>A.</b:Middle>
          </b:Person>
        </b:NameList>
      </b:Author>
    </b:Author>
    <b:Title>Whose Centrality? ASEAN and the Quad in the Indo-Pacific</b:Title>
    <b:JournalName>The Journal of Indo-Pacific Affairs, Special Issue, Vol. 3, No. 5, 2020</b:JournalName>
    <b:Year>2020</b:Year>
    <b:Pages>106-117</b:Pages>
    <b:RefOrder>58</b:RefOrder>
  </b:Source>
  <b:Source>
    <b:Tag>Pau15</b:Tag>
    <b:SourceType>JournalArticle</b:SourceType>
    <b:Guid>{018ED360-4714-A34D-8272-D8D363FC2F78}</b:Guid>
    <b:Author>
      <b:Author>
        <b:NameList>
          <b:Person>
            <b:Last>Midford</b:Last>
            <b:First>Paul</b:First>
          </b:Person>
        </b:NameList>
      </b:Author>
    </b:Author>
    <b:Title>Japan’s Approach to Maritime Security in the South China Sea</b:Title>
    <b:JournalName>Asian Survey (2015) 55 (3): 525–547. https://doi.org/10.1525/as.2015.55.3.525 </b:JournalName>
    <b:Year>2015</b:Year>
    <b:Pages>525-547</b:Pages>
    <b:RefOrder>59</b:RefOrder>
  </b:Source>
  <b:Source>
    <b:Tag>Evn20</b:Tag>
    <b:SourceType>InternetSite</b:SourceType>
    <b:Guid>{A5E12B17-227B-084E-81E0-097B3371BDA3}</b:Guid>
    <b:Author>
      <b:Author>
        <b:NameList>
          <b:Person>
            <b:Last>Evn</b:Last>
          </b:Person>
        </b:NameList>
      </b:Author>
    </b:Author>
    <b:Title>Jepang Kecam Klaim Menlu China Atas Pulau Sengketa</b:Title>
    <b:Year>2020</b:Year>
    <b:Month>November</b:Month>
    <b:Day>27</b:Day>
    <b:InternetSiteTitle>https://www.cnnindonesia.com/</b:InternetSiteTitle>
    <b:URL>https://www.cnnindonesia.com/internasional/20201127184957-113-575492/jepang-kecam-klaim-menlu-china-atas-pulau-sengketa</b:URL>
    <b:RefOrder>60</b:RefOrder>
  </b:Source>
  <b:Source>
    <b:Tag>Reu15</b:Tag>
    <b:SourceType>InternetSite</b:SourceType>
    <b:Guid>{8FAF4125-0D78-5D43-8E53-272B85ED267E}</b:Guid>
    <b:Author>
      <b:Author>
        <b:NameList>
          <b:Person>
            <b:Last>Reuters</b:Last>
          </b:Person>
        </b:NameList>
      </b:Author>
    </b:Author>
    <b:Title>Philippines seeks help from U.S. in South China Sea dispute</b:Title>
    <b:InternetSiteTitle>https://www.reuters.com/</b:InternetSiteTitle>
    <b:URL>https://www.reuters.com/article/us-southchinasea-philippines-usa-idUSKBN0N616A20150415</b:URL>
    <b:Year>2015</b:Year>
    <b:Month>April</b:Month>
    <b:Day>15</b:Day>
    <b:RefOrder>61</b:RefOrder>
  </b:Source>
  <b:Source>
    <b:Tag>Has001</b:Tag>
    <b:SourceType>JournalArticle</b:SourceType>
    <b:Guid>{84C579A4-9977-C844-9685-4C5A25E9C756}</b:Guid>
    <b:Title>South China Sea Island Disputes</b:Title>
    <b:Year>2000</b:Year>
    <b:Author>
      <b:Author>
        <b:NameList>
          <b:Person>
            <b:Last>Djalal</b:Last>
            <b:First>Hasjim</b:First>
          </b:Person>
        </b:NameList>
      </b:Author>
    </b:Author>
    <b:JournalName>The Raffles Bulletin of Zoology 2000 Supplement No. 8:9-21</b:JournalName>
    <b:Pages>9-21</b:Pages>
    <b:RefOrder>62</b:RefOrder>
  </b:Source>
  <b:Source>
    <b:Tag>Dav19</b:Tag>
    <b:SourceType>JournalArticle</b:SourceType>
    <b:Guid>{238F4E23-8CAD-A945-99A4-C0C25F930DDF}</b:Guid>
    <b:Author>
      <b:Author>
        <b:NameList>
          <b:Person>
            <b:Last>Santoro</b:Last>
            <b:First>David</b:First>
          </b:Person>
        </b:NameList>
      </b:Author>
    </b:Author>
    <b:Title>Beijing’s South China Sea Aggression Is a Warning to Taiwan</b:Title>
    <b:JournalName>Foreign Policy, 16.</b:JournalName>
    <b:Year>2019</b:Year>
    <b:Pages>1-3</b:Pages>
    <b:RefOrder>63</b:RefOrder>
  </b:Source>
  <b:Source>
    <b:Tag>Vic15</b:Tag>
    <b:SourceType>InternetSite</b:SourceType>
    <b:Guid>{C14E29C1-FD8F-F141-B368-63EFCF6FCB30}</b:Guid>
    <b:Author>
      <b:Author>
        <b:NameList>
          <b:Person>
            <b:Last>Maulana</b:Last>
            <b:First>Victor</b:First>
          </b:Person>
        </b:NameList>
      </b:Author>
    </b:Author>
    <b:Title>Inilah Posisi Resmi Indonesia soal Konflik Laut China Selatan</b:Title>
    <b:InternetSiteTitle>https://international.sindonews.com</b:InternetSiteTitle>
    <b:URL>https://international.sindonews.com/berita/1060987/40/inilah-posisi-resmi-indonesia-soal-konflik-laut-china-selatan</b:URL>
    <b:Year>2015</b:Year>
    <b:Month>November</b:Month>
    <b:Day>12</b:Day>
    <b:RefOrder>64</b:RefOrder>
  </b:Source>
  <b:Source>
    <b:Tag>Yoh20</b:Tag>
    <b:SourceType>InternetSite</b:SourceType>
    <b:Guid>{6C7AE3FF-3912-4D49-AF4D-54FDF072352F}</b:Guid>
    <b:Author>
      <b:Author>
        <b:NameList>
          <b:Person>
            <b:Last>Sulaiman</b:Last>
            <b:First>Yohanes</b:First>
          </b:Person>
        </b:NameList>
      </b:Author>
    </b:Author>
    <b:Title>Mengapa Indonesia terus bersikap tidak tegas dalam sengketa Laut Natuna dengan Cina</b:Title>
    <b:InternetSiteTitle>https://theconversation.com</b:InternetSiteTitle>
    <b:URL>https://theconversation.com/mengapa-indonesia-terus-bersikap-tidak-tegas-dalam-sengketa-laut-natuna-dengan-cina-129893</b:URL>
    <b:Year>2020</b:Year>
    <b:Month>January</b:Month>
    <b:Day>14</b:Day>
    <b:RefOrder>65</b:RefOrder>
  </b:Source>
  <b:Source>
    <b:Tag>Lis20</b:Tag>
    <b:SourceType>InternetSite</b:SourceType>
    <b:Guid>{0DAA4F7D-814B-A14A-9FAB-3C517FA83D12}</b:Guid>
    <b:Author>
      <b:Author>
        <b:NameList>
          <b:Person>
            <b:Last>Rahayu</b:Last>
            <b:First>Lisye</b:First>
            <b:Middle>Sri</b:Middle>
          </b:Person>
        </b:NameList>
      </b:Author>
    </b:Author>
    <b:Title>4 Poin Sikap Indonesia soal Klaim China di Laut Natuna</b:Title>
    <b:InternetSiteTitle>https://news.detik.com/</b:InternetSiteTitle>
    <b:URL>https://news.detik.com/berita/d-4845324/4-poin-sikap-indonesia-soal-klaim-china-di-laut-natuna/2</b:URL>
    <b:Year>2020</b:Year>
    <b:Month>January</b:Month>
    <b:Day>3</b:Day>
    <b:RefOrder>66</b:RefOrder>
  </b:Source>
  <b:Source>
    <b:Tag>Fel16</b:Tag>
    <b:SourceType>JournalArticle</b:SourceType>
    <b:Guid>{54042593-8905-E244-AA39-9A15EAD96B63}</b:Guid>
    <b:Author>
      <b:Author>
        <b:NameList>
          <b:Person>
            <b:Last>Heiduk</b:Last>
            <b:First>Felix</b:First>
          </b:Person>
        </b:NameList>
      </b:Author>
    </b:Author>
    <b:Title>Indonesia in ASEAN Regional Leadership between Ambition and Ambiguity</b:Title>
    <b:JournalName>SWP Research Paper Stiftung Wissenschaft und Politik German Institute for International and Security Affairs</b:JournalName>
    <b:Year>2016</b:Year>
    <b:Pages>1-38</b:Pages>
    <b:RefOrder>67</b:RefOrder>
  </b:Source>
  <b:Source>
    <b:Tag>Ami171</b:Tag>
    <b:SourceType>JournalArticle</b:SourceType>
    <b:Guid>{893CA403-2C93-5B4F-9EF8-1F65B89907D8}</b:Guid>
    <b:Author>
      <b:Author>
        <b:NameList>
          <b:Person>
            <b:Last>Acharya</b:Last>
            <b:First>Amitav</b:First>
          </b:Person>
        </b:NameList>
      </b:Author>
    </b:Author>
    <b:Title>The myth of ASEAN centrality? </b:Title>
    <b:JournalName>Contemporary Southeast Asia. 39. 273-279</b:JournalName>
    <b:Year>2017</b:Year>
    <b:Pages>273-279</b:Pages>
    <b:RefOrder>68</b:RefOrder>
  </b:Source>
  <b:Source>
    <b:Tag>Haz20</b:Tag>
    <b:SourceType>InternetSite</b:SourceType>
    <b:Guid>{3F30D633-647F-294C-A30E-F2B9E1A50980}</b:Guid>
    <b:Author>
      <b:Author>
        <b:NameList>
          <b:Person>
            <b:Last>Hazmi</b:Last>
            <b:First>Adli</b:First>
          </b:Person>
        </b:NameList>
      </b:Author>
    </b:Author>
    <b:Title>What is “ASEAN Way”?</b:Title>
    <b:Year>2020</b:Year>
    <b:InternetSiteTitle>https://seasia.co/</b:InternetSiteTitle>
    <b:URL>https://seasia.co/2020/01/21/what-is-asean-way</b:URL>
    <b:Month>January</b:Month>
    <b:Day>21</b:Day>
    <b:RefOrder>69</b:RefOrder>
  </b:Source>
  <b:Source>
    <b:Tag>Ral1</b:Tag>
    <b:SourceType>JournalArticle</b:SourceType>
    <b:Guid>{F0B19816-7FCE-4143-8EDA-6F734BA63EA7}</b:Guid>
    <b:Title>Unpacking ASEAN Neutrality: The Quest for Autonomy and Impartiality in Southeast Asia</b:Title>
    <b:Author>
      <b:Author>
        <b:NameList>
          <b:Person>
            <b:Last>Emmers</b:Last>
            <b:First>Ralf</b:First>
          </b:Person>
        </b:NameList>
      </b:Author>
    </b:Author>
    <b:JournalName>Contemporary Southeast Asia, 40(3), doi: 10.1355/cs40-3a</b:JournalName>
    <b:Year>2018</b:Year>
    <b:Pages>349-79</b:Pages>
    <b:RefOrder>70</b:RefOrder>
  </b:Source>
  <b:Source>
    <b:Tag>Kom211</b:Tag>
    <b:SourceType>InternetSite</b:SourceType>
    <b:Guid>{73BE0FDB-52D6-614E-95E8-86C994A13B17}</b:Guid>
    <b:Author>
      <b:Author>
        <b:NameList>
          <b:Person>
            <b:Last>Kompas</b:Last>
          </b:Person>
        </b:NameList>
      </b:Author>
    </b:Author>
    <b:Title>Quad, Pembendung Kebangkitan China</b:Title>
    <b:Year>2021</b:Year>
    <b:InternetSiteTitle>https://www.kompas.id/</b:InternetSiteTitle>
    <b:URL>https://www.kompas.id/baca/opini/2021/03/15/quad-pembendung-kebangkitan-china</b:URL>
    <b:Month>March</b:Month>
    <b:Day>15</b:Day>
    <b:RefOrder>71</b:RefOrder>
  </b:Source>
  <b:Source>
    <b:Tag>Ryo19</b:Tag>
    <b:SourceType>JournalArticle</b:SourceType>
    <b:Guid>{16E03C97-3DD4-3B4F-8756-7E5833C96582}</b:Guid>
    <b:Title>The Role of US-Japan-Australia-India Cooperation, or the ‘Quad,’in FOIP: A Policy Coordination Mechanism for a Rules-Based Order</b:Title>
    <b:Year>2019</b:Year>
    <b:Pages>1-17</b:Pages>
    <b:Author>
      <b:Author>
        <b:NameList>
          <b:Person>
            <b:Last>Hanada</b:Last>
            <b:First>Ryosuke</b:First>
          </b:Person>
        </b:NameList>
      </b:Author>
    </b:Author>
    <b:JournalName>CSIS Strategic Japan Working Paper</b:JournalName>
    <b:RefOrder>72</b:RefOrder>
  </b:Source>
  <b:Source>
    <b:Tag>Per17</b:Tag>
    <b:SourceType>Book</b:SourceType>
    <b:Guid>{560CEC67-091F-864D-A54F-BD4D6925D377}</b:Guid>
    <b:Author>
      <b:Author>
        <b:NameList>
          <b:Person>
            <b:Last>Perwita</b:Last>
            <b:First>A.A.</b:First>
            <b:Middle>Banyu</b:Middle>
          </b:Person>
        </b:NameList>
      </b:Author>
    </b:Author>
    <b:Title>Pengantar Ilmu Hubungan Internasional</b:Title>
    <b:Year>2017</b:Year>
    <b:City>Jakarta</b:City>
    <b:Publisher>PT. Remaja Rosdakarya</b:Publisher>
    <b:RefOrder>73</b:RefOrder>
  </b:Source>
  <b:Source>
    <b:Tag>Jac04</b:Tag>
    <b:SourceType>Book</b:SourceType>
    <b:Guid>{7CFE5077-5221-B844-ADCC-910BEE6B6DB3}</b:Guid>
    <b:Author>
      <b:Author>
        <b:NameList>
          <b:Person>
            <b:Last>Levi</b:Last>
            <b:First>Jack</b:First>
            <b:Middle>S.</b:Middle>
          </b:Person>
        </b:NameList>
      </b:Author>
    </b:Author>
    <b:Title>Balance of Power: Theory and Practice in 21th Century in T.V. Paul, and James Wirtz, and Michel Fortmann</b:Title>
    <b:City>Standford</b:City>
    <b:Publisher>Standford University Press</b:Publisher>
    <b:Year>2004</b:Year>
    <b:RefOrder>74</b:RefOrder>
  </b:Source>
  <b:Source>
    <b:Tag>Tru16</b:Tag>
    <b:SourceType>JournalArticle</b:SourceType>
    <b:Guid>{B82F9C64-BF81-294D-B8DB-F16F732C1B62}</b:Guid>
    <b:Title>International Leadership as a Process: The case of China in Southeast Asia.</b:Title>
    <b:City>Rev. Bras. Polít. Int., 60(1): e001</b:City>
    <b:Year>2016</b:Year>
    <b:Author>
      <b:Author>
        <b:NameList>
          <b:Person>
            <b:Last>Vu</b:Last>
            <b:First>Truong-Minh</b:First>
          </b:Person>
        </b:NameList>
      </b:Author>
    </b:Author>
    <b:JournalName>Rev. Bras. Polít. Int., 60(1): e001, DOI: http://dx.doi.org/10.1590/0034-7329201600109</b:JournalName>
    <b:Pages>1-21</b:Pages>
    <b:RefOrder>75</b:RefOrder>
  </b:Source>
  <b:Source>
    <b:Tag>Rob81</b:Tag>
    <b:SourceType>Book</b:SourceType>
    <b:Guid>{218BC347-9BAE-5747-86F9-BFA6CD7B8AAB}</b:Guid>
    <b:Title>War and Change in World Politics</b:Title>
    <b:Year>1981</b:Year>
    <b:Author>
      <b:Author>
        <b:NameList>
          <b:Person>
            <b:Last>Gilpin</b:Last>
            <b:First>Robert</b:First>
          </b:Person>
        </b:NameList>
      </b:Author>
    </b:Author>
    <b:City>Cambridge</b:City>
    <b:Publisher>Cambridge University Press</b:Publisher>
    <b:RefOrder>76</b:RefOrder>
  </b:Source>
  <b:Source>
    <b:Tag>DrS09</b:Tag>
    <b:SourceType>DocumentFromInternetSite</b:SourceType>
    <b:Guid>{B3A838B5-7694-7847-A185-071D1BCFCE7A}</b:Guid>
    <b:Title>“Building an ASEAN Economic Community in the heart of East Asia” </b:Title>
    <b:Year>2009</b:Year>
    <b:Author>
      <b:Author>
        <b:NameList>
          <b:Person>
            <b:Last>Pitsuwan</b:Last>
            <b:First>Dr.</b:First>
            <b:Middle>Surin</b:Middle>
          </b:Person>
        </b:NameList>
      </b:Author>
    </b:Author>
    <b:URL>https://www.ide.go.jp/library/Japanese/Event/Sympo/pdf/2009/surin_en.pdf</b:URL>
    <b:RefOrder>77</b:RefOrder>
  </b:Source>
  <b:Source>
    <b:Tag>ASE19</b:Tag>
    <b:SourceType>InternetSite</b:SourceType>
    <b:Guid>{D92BB6FA-DDF5-E643-A417-54DC4EB13644}</b:Guid>
    <b:Title>ASEAN Outlook on the Indo-Pacific </b:Title>
    <b:URL>https://asean.org/speechandstatement/asean-outlook-on-the-indo-pacific/</b:URL>
    <b:Year>2019</b:Year>
    <b:Month>June</b:Month>
    <b:Day>23</b:Day>
    <b:Author>
      <b:Author>
        <b:NameList>
          <b:Person>
            <b:Last>ASEAN</b:Last>
          </b:Person>
        </b:NameList>
      </b:Author>
    </b:Author>
    <b:RefOrder>78</b:RefOrder>
  </b:Source>
  <b:Source>
    <b:Tag>Boj18</b:Tag>
    <b:SourceType>JournalArticle</b:SourceType>
    <b:Guid>{66AD9147-C938-E74D-B27E-12370B8FCB5B}</b:Guid>
    <b:Title>The Study of Foreign Policy in International Relations</b:Title>
    <b:Year>2018</b:Year>
    <b:Author>
      <b:Author>
        <b:NameList>
          <b:Person>
            <b:Last>AS</b:Last>
            <b:First>Bojang</b:First>
          </b:Person>
        </b:NameList>
      </b:Author>
    </b:Author>
    <b:JournalName>Journal of Political Sciences &amp; Public Affairs, J Pol Sci Pub Aff 2018, 6:4 DOI: 10.4172/2332-0761.1000337</b:JournalName>
    <b:Pages>1-9</b:Pages>
    <b:RefOrder>79</b:RefOrder>
  </b:Source>
  <b:Source>
    <b:Tag>Kur21</b:Tag>
    <b:SourceType>JournalArticle</b:SourceType>
    <b:Guid>{7EB23B3B-BEA0-46AA-814A-0D87027F4134}</b:Guid>
    <b:Title>Salience Identity of Women in Terrorism</b:Title>
    <b:JournalName>Gender Equality: International Journal of Child and Gender Studies Vol. 7 No.2</b:JournalName>
    <b:Year>2021</b:Year>
    <b:Pages>135-152</b:Pages>
    <b:Author>
      <b:Author>
        <b:NameList>
          <b:Person>
            <b:Last>Kurnia</b:Last>
            <b:Middle>Cahya</b:Middle>
            <b:First>Gega Ryani</b:First>
          </b:Person>
          <b:Person>
            <b:Last>Sukabdi</b:Last>
            <b:Middle>A</b:Middle>
            <b:First>Zora</b:First>
          </b:Person>
        </b:NameList>
      </b:Author>
    </b:Author>
    <b:RefOrder>80</b:RefOrder>
  </b:Source>
  <b:Source>
    <b:Tag>Sub20</b:Tag>
    <b:SourceType>JournalArticle</b:SourceType>
    <b:Guid>{468F15FE-3D18-4856-BD75-F368CE29DAAD}</b:Guid>
    <b:Title>The “Migration” of Terrorist Actors in Indonesia: From Male-Dominated Terrorist to the Emergence of Female Terrorist Migrant Domestic Workers</b:Title>
    <b:JournalName>Jurnal Ilmu Sosial Volume 19 Issue 2</b:JournalName>
    <b:Year>2020</b:Year>
    <b:Pages>207-225</b:Pages>
    <b:Author>
      <b:Author>
        <b:NameList>
          <b:Person>
            <b:Last>Subhan</b:Last>
            <b:First>Muhammad</b:First>
          </b:Person>
        </b:NameList>
      </b:Author>
    </b:Author>
    <b:RefOrder>81</b:RefOrder>
  </b:Source>
  <b:Source>
    <b:Tag>Muh142</b:Tag>
    <b:SourceType>Book</b:SourceType>
    <b:Guid>{5AC65981-EF4D-4894-B30D-99E131E9905A}</b:Guid>
    <b:LCID>en-ID</b:LCID>
    <b:Author>
      <b:Author>
        <b:NameList>
          <b:Person>
            <b:Last>Al-Ghazi</b:Last>
            <b:First>Muhammad</b:First>
            <b:Middle>ibn Qasim</b:Middle>
          </b:Person>
        </b:NameList>
      </b:Author>
    </b:Author>
    <b:Title>Fath Al-Qarib Al-Mujib</b:Title>
    <b:Year>2014</b:Year>
    <b:City>Jakarta</b:City>
    <b:Publisher>Dar Al-Kutb Al-Islamiyah</b:Publisher>
    <b:RefOrder>82</b:RefOrder>
  </b:Source>
  <b:Source>
    <b:Tag>Nel17</b:Tag>
    <b:SourceType>JournalArticle</b:SourceType>
    <b:Guid>{6E03B2E3-3857-4101-B7E0-B01838FFDE73}</b:Guid>
    <b:Author>
      <b:Author>
        <b:NameList>
          <b:Person>
            <b:Last>Nelli</b:Last>
            <b:First>Jumni</b:First>
          </b:Person>
        </b:NameList>
      </b:Author>
    </b:Author>
    <b:Title>Analisis tentang kewajiban nafkah keluarga dalam pemberlakuan harta bersama</b:Title>
    <b:Year>2017</b:Year>
    <b:Pages>2: 1: 29-46.</b:Pages>
    <b:LCID>en-US</b:LCID>
    <b:JournalName>Al-Istinbath: Jurnal Hukum Islam </b:JournalName>
    <b:RefOrder>83</b:RefOrder>
  </b:Source>
  <b:Source>
    <b:Tag>AlR03</b:Tag>
    <b:SourceType>Book</b:SourceType>
    <b:Guid>{955F5FB0-52C0-4668-A973-EFD17CDEB761}</b:Guid>
    <b:Author>
      <b:Author>
        <b:NameList>
          <b:Person>
            <b:Last>Al-Romli</b:Last>
            <b:First>Muhammad</b:First>
            <b:Middle>bin Ahmad</b:Middle>
          </b:Person>
        </b:NameList>
      </b:Author>
    </b:Author>
    <b:Title>Nihayatul Muhtaj </b:Title>
    <b:Year>2003</b:Year>
    <b:LCID>en-US</b:LCID>
    <b:City>Beirut</b:City>
    <b:Publisher>Dar Al-Kutub Al-Ilmiyah</b:Publisher>
    <b:RefOrder>84</b:RefOrder>
  </b:Source>
  <b:Source>
    <b:Tag>Ola22</b:Tag>
    <b:SourceType>JournalArticle</b:SourceType>
    <b:Guid>{56DB59D7-508A-4366-9327-CE7CA9D9152A}</b:Guid>
    <b:Title>Assessment of the pre-combustion carbon capture contribution into sustainable development goals SDGs using novel indicators</b:Title>
    <b:Year>2022</b:Year>
    <b:JournalName>Renewable and Sustainable Energy Reviews</b:JournalName>
    <b:Pages>153: 111-710.</b:Pages>
    <b:Author>
      <b:Author>
        <b:NameList>
          <b:Person>
            <b:Last>Olabi</b:Last>
            <b:First>A.G. </b:First>
          </b:Person>
          <b:Person>
            <b:Last>Obaideen</b:Last>
            <b:First>Khaled </b:First>
          </b:Person>
          <b:Person>
            <b:Last>Elsaid</b:Last>
            <b:First>Khaled </b:First>
          </b:Person>
          <b:Person>
            <b:Last>Wilberforce</b:Last>
            <b:First>Tabbi </b:First>
          </b:Person>
          <b:Person>
            <b:Last>Sayed</b:Last>
            <b:Middle>Taha </b:Middle>
            <b:First>Enas </b:First>
          </b:Person>
          <b:Person>
            <b:Last>Maghrabie</b:Last>
            <b:First>Hussein M. </b:First>
          </b:Person>
          <b:Person>
            <b:Last>Abdelkareem</b:Last>
            <b:Middle>Ali </b:Middle>
            <b:First>Mohammad </b:First>
          </b:Person>
        </b:NameList>
      </b:Author>
    </b:Author>
    <b:LCID>en-US</b:LCID>
    <b:RefOrder>85</b:RefOrder>
  </b:Source>
  <b:Source>
    <b:Tag>Djo191</b:Tag>
    <b:SourceType>Book</b:SourceType>
    <b:Guid>{EB254C86-4353-4B64-951C-A4C8A97DE3FF}</b:Guid>
    <b:Title>Administrasi publik SDGs</b:Title>
    <b:Year>2019</b:Year>
    <b:City>Jakarta</b:City>
    <b:Publisher>Yayasan Pustaka Obor</b:Publisher>
    <b:LCID>en-US</b:LCID>
    <b:Author>
      <b:Author>
        <b:NameList>
          <b:Person>
            <b:Last>Santoso</b:Last>
            <b:First>Djonet</b:First>
          </b:Person>
        </b:NameList>
      </b:Author>
    </b:Author>
    <b:RefOrder>86</b:RefOrder>
  </b:Source>
  <b:Source>
    <b:Tag>Ari20</b:Tag>
    <b:SourceType>JournalArticle</b:SourceType>
    <b:Guid>{5825B364-9D26-43F6-B39C-3A637671E5C1}</b:Guid>
    <b:Title>Analisis pengeluaran pangan, ketahanan pangan dan asupan zat gizi anak bawah dua tahun (BADUTA) sebagai faktor risiko stunting</b:Title>
    <b:Year>2020</b:Year>
    <b:JournalName>Journal of nutrition college</b:JournalName>
    <b:Pages>9.1: 71-80.</b:Pages>
    <b:Author>
      <b:Author>
        <b:NameList>
          <b:Person>
            <b:Last>Aritonang</b:Last>
            <b:First>Eta</b:First>
            <b:Middle>Aprita</b:Middle>
          </b:Person>
          <b:Person>
            <b:Last>Margawati</b:Last>
            <b:First>Ani</b:First>
          </b:Person>
          <b:Person>
            <b:Last>Dieny</b:Last>
            <b:Middle>Fithra </b:Middle>
            <b:First>Fillah</b:First>
          </b:Person>
        </b:NameList>
      </b:Author>
    </b:Author>
    <b:LCID>en-US</b:LCID>
    <b:RefOrder>87</b:RefOrder>
  </b:Source>
  <b:Source>
    <b:Tag>Fam20</b:Tag>
    <b:SourceType>JournalArticle</b:SourceType>
    <b:Guid>{C9C12E46-9C3A-4CC3-BE77-1C512B2AF0E2}</b:Guid>
    <b:LCID>en-US</b:LCID>
    <b:Author>
      <b:Author>
        <b:NameList>
          <b:Person>
            <b:Last>Simanjuntak</b:Last>
            <b:First>Familia</b:First>
            <b:Middle>Novita</b:Middle>
          </b:Person>
        </b:NameList>
      </b:Author>
    </b:Author>
    <b:Title>Literasi kimia dalam konsumsi pangan bergizi, beragam dan berimbang menuju kehidupan sehat dan sejahtera</b:Title>
    <b:JournalName>EduMatSains: Jurnal Pendidikan, Matematika dan Sains </b:JournalName>
    <b:Year>2020</b:Year>
    <b:Pages>5.1: 65-82.</b:Pages>
    <b:RefOrder>88</b:RefOrder>
  </b:Source>
  <b:Source>
    <b:Tag>Kar22</b:Tag>
    <b:SourceType>JournalArticle</b:SourceType>
    <b:Guid>{4720AE02-EAA7-460C-837B-272A0E252F58}</b:Guid>
    <b:Title>Mewujudkan Desa Tanpa Kemiskinan Dan Kelaparan Di Jawa Tengah Dengan Dana Desa (2019-2020)</b:Title>
    <b:JournalName>Jurnal Pembangunan Ekonomi Dan Keuangan Daerah</b:JournalName>
    <b:Year>2022</b:Year>
    <b:Pages>23.1: 112-125.</b:Pages>
    <b:Author>
      <b:Author>
        <b:NameList>
          <b:Person>
            <b:Last>Karnoto</b:Last>
            <b:Middle>Bin </b:Middle>
            <b:First>Suparjito </b:First>
          </b:Person>
          <b:Person>
            <b:Last>Taryani</b:Last>
            <b:First>Artika </b:First>
          </b:Person>
          <b:Person>
            <b:Last>Rahma</b:Last>
            <b:Middle>Nur </b:Middle>
            <b:First>Nadia </b:First>
          </b:Person>
          <b:Person>
            <b:Last>Alam</b:Last>
            <b:Middle>Sukma </b:Middle>
            <b:First>Nur </b:First>
          </b:Person>
          <b:Person>
            <b:Last>Putri</b:Last>
            <b:Middle>Yunita Eka </b:Middle>
            <b:First>Rizma </b:First>
          </b:Person>
          <b:Person>
            <b:Last>Belindasari</b:Last>
            <b:Middle>Avissa Dione </b:Middle>
            <b:First>Rr. Raina </b:First>
          </b:Person>
        </b:NameList>
      </b:Author>
    </b:Author>
    <b:RefOrder>89</b:RefOrder>
  </b:Source>
  <b:Source>
    <b:Tag>Yan20</b:Tag>
    <b:SourceType>JournalArticle</b:SourceType>
    <b:Guid>{ABE88586-7DE9-46E8-8336-16A6B09E7F5E}</b:Guid>
    <b:Title>Nilai Nafkah Istri Dalam Pandangan Ulama Klasik dan Kontemporer</b:Title>
    <b:JournalName>TERAJU: Jurnal Syariah dan Hukum</b:JournalName>
    <b:Year>2020</b:Year>
    <b:Pages>2.2: 161-174.</b:Pages>
    <b:Author>
      <b:Author>
        <b:NameList>
          <b:Person>
            <b:Last>Nasution</b:Last>
            <b:Middle>Yani</b:Middle>
            <b:First>Ahmad</b:First>
          </b:Person>
          <b:Person>
            <b:Last>Jazuli</b:Last>
            <b:First>Mohammad </b:First>
          </b:Person>
        </b:NameList>
      </b:Author>
    </b:Author>
    <b:RefOrder>90</b:RefOrder>
  </b:Source>
  <b:Source>
    <b:Tag>Okt22</b:Tag>
    <b:SourceType>JournalArticle</b:SourceType>
    <b:Guid>{1A460EA5-E01E-482C-BE4E-12A2D83FA4E2}</b:Guid>
    <b:LCID>en-US</b:LCID>
    <b:Author>
      <b:Author>
        <b:NameList>
          <b:Person>
            <b:Last>Oktaviani</b:Last>
            <b:Middle>Harvin Dwi</b:Middle>
            <b:First>Margarita </b:First>
          </b:Person>
          <b:Person>
            <b:Last>Hastuti</b:Last>
            <b:Middle>Sri Oktri </b:Middle>
            <b:First>Agustina </b:First>
          </b:Person>
          <b:Person>
            <b:Last>Widianti</b:Last>
            <b:Middle>Ririn </b:Middle>
            <b:First>Christina </b:First>
          </b:Person>
        </b:NameList>
      </b:Author>
    </b:Author>
    <b:Title>Faktor–Faktor yang Mempengaruhi Status Gizi Pada Balita</b:Title>
    <b:JournalName>I Care Jurnal Keperawatan STIKes Panti Rapih</b:JournalName>
    <b:Year>2022</b:Year>
    <b:Pages>3.1: 88-99.</b:Pages>
    <b:RefOrder>91</b:RefOrder>
  </b:Source>
  <b:Source>
    <b:Tag>Sar221</b:Tag>
    <b:SourceType>JournalArticle</b:SourceType>
    <b:Guid>{3308E5AB-A0F7-4471-BD69-B3A920B1A14E}</b:Guid>
    <b:Title>Stimulasi Tumbuh Kembang Pada Anak Balita dengan Sosial Ekonomi Rendah Selama Pandemi Covid-19: A Scoping Review</b:Title>
    <b:JournalName>Jurnal Kebidanan Malakbi</b:JournalName>
    <b:Year>2022</b:Year>
    <b:Pages>3.2: 44-57</b:Pages>
    <b:Author>
      <b:Author>
        <b:NameList>
          <b:Person>
            <b:Last>Sari</b:Last>
            <b:Middle>Ely Permata</b:Middle>
            <b:First>Diah</b:First>
          </b:Person>
          <b:Person>
            <b:First>Sulistyaningsih</b:First>
          </b:Person>
        </b:NameList>
      </b:Author>
    </b:Author>
    <b:LCID>en-US</b:LCID>
    <b:RefOrder>92</b:RefOrder>
  </b:Source>
  <b:Source>
    <b:Tag>Sya22</b:Tag>
    <b:SourceType>JournalArticle</b:SourceType>
    <b:Guid>{4CF1BD5E-2843-4FF6-B75F-6CF0BB3F44B3}</b:Guid>
    <b:LCID>en-US</b:LCID>
    <b:Author>
      <b:Author>
        <b:NameList>
          <b:Person>
            <b:Last>Syahputra</b:Last>
            <b:First>Ok</b:First>
            <b:Middle>Hasnanda</b:Middle>
          </b:Person>
        </b:NameList>
      </b:Author>
    </b:Author>
    <b:Title>Masa Depan Kedaulatan Pangan: Dukungan Agroforestri Dalam Produksi Pangan Melalui Perhutanan Sosial</b:Title>
    <b:JournalName>Prosiding Seminar Nasional Pertanian</b:JournalName>
    <b:Year>2022</b:Year>
    <b:Pages>4.1</b:Pages>
    <b:RefOrder>93</b:RefOrder>
  </b:Source>
  <b:Source>
    <b:Tag>Dzu22</b:Tag>
    <b:SourceType>JournalArticle</b:SourceType>
    <b:Guid>{73906111-91CE-46DD-AF66-F80D899DD382}</b:Guid>
    <b:LCID>en-US</b:LCID>
    <b:Author>
      <b:Author>
        <b:NameList>
          <b:Person>
            <b:Last>Zakiyyan</b:Last>
            <b:Middle>Ghulam </b:Middle>
            <b:First>Dzulqarnain</b:First>
          </b:Person>
          <b:Person>
            <b:Last>Meigawati</b:Last>
            <b:First>Dine </b:First>
          </b:Person>
          <b:Person>
            <b:Last>Basori</b:Last>
            <b:Middle>Fajar </b:Middle>
            <b:First>Yana </b:First>
          </b:Person>
        </b:NameList>
      </b:Author>
    </b:Author>
    <b:Title>Implementasi Program Sustainable Development Goals (SDGs) dalam Upaya Penanggulangan Kemiskinan di Kota Sukabumi</b:Title>
    <b:JournalName>Professional: Jurnal Komunikasi dan Administrasi Publik</b:JournalName>
    <b:Year>2022</b:Year>
    <b:Pages>9.1: 1</b:Pages>
    <b:RefOrder>94</b:RefOrder>
  </b:Source>
  <b:Source>
    <b:Tag>Saf22</b:Tag>
    <b:SourceType>JournalArticle</b:SourceType>
    <b:Guid>{C0C50AB1-8FDE-48FA-B37E-7BF54A43B614}</b:Guid>
    <b:Title>Upaya peningkatan pendidikan berkualitas di Indonesia: Analisis pencapaian sustainable development goals (SDGs)</b:Title>
    <b:JournalName>Jurnal Basicedu</b:JournalName>
    <b:Year>2022</b:Year>
    <b:Pages>6.4: 7096-7106</b:Pages>
    <b:Author>
      <b:Author>
        <b:NameList>
          <b:Person>
            <b:Last>Safitri</b:Last>
            <b:Middle>Oktavia</b:Middle>
            <b:First>Alvira </b:First>
          </b:Person>
          <b:Person>
            <b:Last>Yunianti</b:Last>
            <b:Middle>Dwi </b:Middle>
            <b:First>Vioreza </b:First>
          </b:Person>
          <b:Person>
            <b:Last>Rostika</b:Last>
            <b:First>Deti </b:First>
          </b:Person>
        </b:NameList>
      </b:Author>
    </b:Author>
    <b:LCID>en-US</b:LCID>
    <b:RefOrder>95</b:RefOrder>
  </b:Source>
  <b:Source>
    <b:Tag>AlZ10</b:Tag>
    <b:SourceType>Book</b:SourceType>
    <b:Guid>{694DE9F6-F910-4856-94DC-4E59FEDC14B7}</b:Guid>
    <b:Title>Ta’lim Al-Muta’allim</b:Title>
    <b:Year>2010</b:Year>
    <b:LCID>en-US</b:LCID>
    <b:Author>
      <b:Author>
        <b:NameList>
          <b:Person>
            <b:Last>Al-Zarnuji</b:Last>
          </b:Person>
        </b:NameList>
      </b:Author>
    </b:Author>
    <b:City>Surabaya</b:City>
    <b:Publisher>Charisma</b:Publisher>
    <b:RefOrder>96</b:RefOrder>
  </b:Source>
  <b:Source>
    <b:Tag>Kri21</b:Tag>
    <b:SourceType>JournalArticle</b:SourceType>
    <b:Guid>{8C437CD9-ABA7-4F01-A4BD-647866846B28}</b:Guid>
    <b:Title>Dinamika Sistem Ekonomi Sirkular Berbasis Masyarakat Metode Causal Loop Diagram Kota Bengkayang</b:Title>
    <b:Year>2021</b:Year>
    <b:JournalName>Sebatik</b:JournalName>
    <b:Pages>25.1: 59-67.</b:Pages>
    <b:Author>
      <b:Author>
        <b:NameList>
          <b:Person>
            <b:Last>Kristianto</b:Last>
            <b:Middle>Hari</b:Middle>
            <b:First>Aloysius</b:First>
          </b:Person>
          <b:Person>
            <b:Last>Nadapdap</b:Last>
            <b:Middle>Parlindungan </b:Middle>
            <b:First>Jones</b:First>
          </b:Person>
        </b:NameList>
      </b:Author>
    </b:Author>
    <b:LCID>en-US</b:LCID>
    <b:RefOrder>97</b:RefOrder>
  </b:Source>
  <b:Source>
    <b:Tag>Jon12</b:Tag>
    <b:SourceType>JournalArticle</b:SourceType>
    <b:Guid>{1B22719E-BCB2-4B2D-803C-31D844D4B282}</b:Guid>
    <b:Title>Analisis pertumbuhan ekonomi dan kemiskinan di indonesia</b:Title>
    <b:JournalName>Jurnal Kajian Ekonomi</b:JournalName>
    <b:Year>2012</b:Year>
    <b:Pages>1: 1</b:Pages>
    <b:Author>
      <b:Author>
        <b:NameList>
          <b:Person>
            <b:Last>Jonnadi</b:Last>
            <b:First>Arius</b:First>
          </b:Person>
          <b:Person>
            <b:Last>Amar</b:Last>
            <b:First>Syamsul </b:First>
          </b:Person>
          <b:Person>
            <b:Last>Aimon</b:Last>
            <b:First>Hasdi </b:First>
          </b:Person>
        </b:NameList>
      </b:Author>
    </b:Author>
    <b:LCID>en-US</b:LCID>
    <b:RefOrder>98</b:RefOrder>
  </b:Source>
  <b:Source>
    <b:Tag>Nia21</b:Tag>
    <b:SourceType>JournalArticle</b:SourceType>
    <b:Guid>{BEB149ED-B830-4F61-A330-8F5C6956D667}</b:Guid>
    <b:LCID>en-US</b:LCID>
    <b:Author>
      <b:Author>
        <b:NameList>
          <b:Person>
            <b:Last>Nialda</b:Last>
            <b:Middle>Alfino </b:Middle>
            <b:First>Rizky </b:First>
          </b:Person>
          <b:Person>
            <b:Last>Kaawoan</b:Last>
            <b:Middle>E</b:Middle>
            <b:First>Johannis </b:First>
          </b:Person>
          <b:Person>
            <b:Last>Sampe</b:Last>
            <b:First>Stefanus </b:First>
          </b:Person>
        </b:NameList>
      </b:Author>
    </b:Author>
    <b:Title>Peranan Dinas Tenaga Kerja Dalam Mewujudkan Sustainable Development Goals (SDGS) Pekerjaan Layak Di Kabupaten Minahasa Utara</b:Title>
    <b:JournalName>GOVERNANCE</b:JournalName>
    <b:Year>2021</b:Year>
    <b:Pages>2:1</b:Pages>
    <b:RefOrder>99</b:RefOrder>
  </b:Source>
  <b:Source>
    <b:Tag>Rar221</b:Tag>
    <b:SourceType>JournalArticle</b:SourceType>
    <b:Guid>{90CD7D8D-C9FD-4F4D-BA80-862EA9544574}</b:Guid>
    <b:Title>Perbandingan tingkat kebahagiaan antara generasi sandwich dan non-generasi sandwich</b:Title>
    <b:JournalName>Jurnal Litbang Sukowati: Media Penelitian Dan Pengembangan</b:JournalName>
    <b:Year>2022</b:Year>
    <b:Pages>6.1: 1-13.</b:Pages>
    <b:Author>
      <b:Author>
        <b:NameList>
          <b:Person>
            <b:Last>Rari</b:Last>
            <b:Middle>Pratita</b:Middle>
            <b:First>Ferlistya </b:First>
          </b:Person>
          <b:Person>
            <b:First>Jamalludin</b:First>
          </b:Person>
          <b:Person>
            <b:Last>Nurokhmah</b:Last>
            <b:First>Putri </b:First>
          </b:Person>
        </b:NameList>
      </b:Author>
    </b:Author>
    <b:RefOrder>100</b:RefOrder>
  </b:Source>
  <b:Source>
    <b:Tag>Rir19</b:Tag>
    <b:SourceType>JournalArticle</b:SourceType>
    <b:Guid>{55DB1E30-8C47-4927-96D7-56F2B5A67CB2}</b:Guid>
    <b:LCID>en-US</b:LCID>
    <b:Author>
      <b:Author>
        <b:NameList>
          <b:Person>
            <b:Last>Putri</b:Last>
            <b:First>Ririn</b:First>
            <b:Middle>Noviyanti</b:Middle>
          </b:Person>
        </b:NameList>
      </b:Author>
    </b:Author>
    <b:Title>Perbandingan sistem kesehatan di negara Berkembang DAN negara maju</b:Title>
    <b:JournalName>Jurnal Ilmiah Universitas Batanghari Jambi </b:JournalName>
    <b:Year>2019</b:Year>
    <b:Pages>19.1: 139-146.</b:Pages>
    <b:RefOrder>101</b:RefOrder>
  </b:Source>
  <b:Source>
    <b:Tag>Rah211</b:Tag>
    <b:SourceType>JournalArticle</b:SourceType>
    <b:Guid>{CFDCCF66-345F-4665-A70C-6222844EB8C8}</b:Guid>
    <b:LCID>en-US</b:LCID>
    <b:Author>
      <b:Author>
        <b:NameList>
          <b:Person>
            <b:Last>Rahmawati</b:Last>
            <b:Middle>Fia </b:Middle>
            <b:First>Ade </b:First>
          </b:Person>
          <b:Person>
            <b:First>Amin </b:First>
          </b:Person>
          <b:Person>
            <b:First>Rasminto</b:First>
          </b:Person>
          <b:Person>
            <b:Last>Syamsu</b:Last>
            <b:Middle>Dola</b:Middle>
            <b:First>Fetro </b:First>
          </b:Person>
        </b:NameList>
      </b:Author>
    </b:Author>
    <b:Title>Analisis Pengelolaan Sampah Berkelanjutan Pada Wilayah Perkotaan di Indonesia</b:Title>
    <b:JournalName>Bina Gogik: Jurnal Ilmiah Pendidikan Guru Sekolah Dasar</b:JournalName>
    <b:Year>2021</b:Year>
    <b:Pages>8: 1</b:Pages>
    <b:RefOrder>102</b:RefOrder>
  </b:Source>
  <b:Source>
    <b:Tag>Had21</b:Tag>
    <b:SourceType>JournalArticle</b:SourceType>
    <b:Guid>{04DECE1C-7045-4F77-9E77-0151F7253B2C}</b:Guid>
    <b:LCID>en-US</b:LCID>
    <b:Author>
      <b:Author>
        <b:NameList>
          <b:Person>
            <b:Last>Hadi</b:Last>
            <b:First>Fiqri</b:First>
            <b:Middle>Akbaruddin</b:Middle>
          </b:Person>
        </b:NameList>
      </b:Author>
    </b:Author>
    <b:Title>Implementasi Konsep Smart City di Kota Malang Menuju Pembangunan Berkelanjutan</b:Title>
    <b:JournalName>Jurnal Sospoli</b:JournalName>
    <b:Year>2021</b:Year>
    <b:Pages>1: 1: 24.</b:Pages>
    <b:RefOrder>103</b:RefOrder>
  </b:Source>
  <b:Source>
    <b:Tag>Abd20</b:Tag>
    <b:SourceType>Book</b:SourceType>
    <b:Guid>{3C13D559-D862-49A6-9BC5-D186AB25E4A7}</b:Guid>
    <b:Title>SDGs Desa Percepatan Pencapaian Tujuan Pembangunan Nasional Berkelanjutan </b:Title>
    <b:Year>2020</b:Year>
    <b:LCID>en-US</b:LCID>
    <b:Author>
      <b:Author>
        <b:NameList>
          <b:Person>
            <b:Last>Iskandar</b:Last>
            <b:First>Abdul</b:First>
            <b:Middle>Halim</b:Middle>
          </b:Person>
        </b:NameList>
      </b:Author>
    </b:Author>
    <b:City>Jakarta</b:City>
    <b:Publisher>Yayasan Pustaka Obor</b:Publisher>
    <b:RefOrder>104</b:RefOrder>
  </b:Source>
  <b:Source>
    <b:Tag>Eny22</b:Tag>
    <b:SourceType>JournalArticle</b:SourceType>
    <b:Guid>{B7E32474-DD7E-496E-9949-C4B60D326614}</b:Guid>
    <b:Title>Peran Ekonomi Syariah Dalam Mendukung Terwujudnya Sustainable Development Goals (SDGs) Di Indonesia</b:Title>
    <b:Year>2022</b:Year>
    <b:LCID>en-US</b:LCID>
    <b:Author>
      <b:Author>
        <b:NameList>
          <b:Person>
            <b:Last>Latifah</b:Last>
            <b:First>Eny</b:First>
          </b:Person>
        </b:NameList>
      </b:Author>
    </b:Author>
    <b:JournalName>At Tariiz: Jurnal Ekonomi dan Bisnis Islam </b:JournalName>
    <b:Pages>1: 2: 110-121.</b:Pages>
    <b:RefOrder>105</b:RefOrder>
  </b:Source>
  <b:Source>
    <b:Tag>Sur20</b:Tag>
    <b:SourceType>JournalArticle</b:SourceType>
    <b:Guid>{03F46C94-A93B-443B-80EE-4F8982C697DF}</b:Guid>
    <b:LCID>en-US</b:LCID>
    <b:Author>
      <b:Author>
        <b:NameList>
          <b:Person>
            <b:Last>Suryani</b:Last>
            <b:First>Anih</b:First>
            <b:Middle>Sri</b:Middle>
          </b:Person>
        </b:NameList>
      </b:Author>
    </b:Author>
    <b:Title>Pembangunan Air Bersih dan Sanitasi saat Pandemi Covid-19</b:Title>
    <b:JournalName>Aspirasi: Jurnal Masalah-masalah Sosial</b:JournalName>
    <b:Year>2020</b:Year>
    <b:Pages>11.2: 199-214.</b:Pages>
    <b:RefOrder>106</b:RefOrder>
  </b:Source>
  <b:Source>
    <b:Tag>Nas22</b:Tag>
    <b:SourceType>JournalArticle</b:SourceType>
    <b:Guid>{8037BB43-2782-4D13-939D-86E7896C719D}</b:Guid>
    <b:Title>Tinjauan Faktor Air dan Sanitasi dengan Kejadian Stunting pada Balita</b:Title>
    <b:JournalName>Jurnal Kesehatan Komunitas</b:JournalName>
    <b:Year>2022</b:Year>
    <b:Pages>8.3: 597-606.</b:Pages>
    <b:Author>
      <b:Author>
        <b:NameList>
          <b:Person>
            <b:Last>Nasyidah</b:Last>
            <b:First>Mardiyatun</b:First>
          </b:Person>
          <b:Person>
            <b:Last>Fajar</b:Last>
            <b:Middle>Alam </b:Middle>
            <b:First>Nur</b:First>
          </b:Person>
          <b:Person>
            <b:First>Najmah</b:First>
          </b:Person>
        </b:NameList>
      </b:Author>
    </b:Author>
    <b:LCID>en-US</b:LCID>
    <b:RefOrder>107</b:RefOrder>
  </b:Source>
  <b:Source>
    <b:Tag>Sav22</b:Tag>
    <b:SourceType>JournalArticle</b:SourceType>
    <b:Guid>{B71F2B6D-1AA1-40D2-A41E-26CA6BE97D8C}</b:Guid>
    <b:Title>Literature Review: Hubungan Sanitasi Lingkungan Dengan Kejadian Diare Pada Balita</b:Title>
    <b:JournalName>FLORONA: Jurnal Ilmiah Kesehatan</b:JournalName>
    <b:Year>2022</b:Year>
    <b:Pages>1.2: 72-77.</b:Pages>
    <b:Author>
      <b:Author>
        <b:NameList>
          <b:Person>
            <b:Last>Savitri</b:Last>
            <b:Middle>Al-Qarana</b:Middle>
            <b:First>Anggie </b:First>
          </b:Person>
          <b:Person>
            <b:First>Susilawati </b:First>
          </b:Person>
        </b:NameList>
      </b:Author>
    </b:Author>
    <b:LCID>en-US</b:LCID>
    <b:RefOrder>108</b:RefOrder>
  </b:Source>
  <b:Source>
    <b:Tag>Nur2</b:Tag>
    <b:SourceType>Book</b:SourceType>
    <b:Guid>{8F243784-064E-4AF7-ACF7-D77AB0CF3A8D}</b:Guid>
    <b:Author>
      <b:Author>
        <b:NameList>
          <b:Person>
            <b:Last>Nurhalim</b:Last>
            <b:First>Mela</b:First>
          </b:Person>
        </b:NameList>
      </b:Author>
    </b:Author>
    <b:Title>Pemberdayaan perempuan melalui program Peningkatan Peran Wanita Menuju Keluarga Sehat dan Sejahtera (P2WKSS) untuk meningkatkan pendapatan ekonomi keluarga: Studi deskriptif di Kelurahan Babakan Surabaya Kecamatan Kiaracondong Kota Bandung</b:Title>
    <b:LCID>en-US</b:LCID>
    <b:Year> 2021</b:Year>
    <b:City>Bandung</b:City>
    <b:Publisher>Diss. UIN Sunan Gunung Djati </b:Publisher>
    <b:RefOrder>109</b:RefOrder>
  </b:Source>
  <b:Source>
    <b:Tag>AlM111</b:Tag>
    <b:SourceType>Book</b:SourceType>
    <b:Guid>{6767388D-8468-401D-9E29-4B10DE99077E}</b:Guid>
    <b:Title>Tafsir Al-Jalalain</b:Title>
    <b:Year>2011</b:Year>
    <b:City>Jakarta</b:City>
    <b:Publisher>Dar Al-Kutub Al-Islamiyah</b:Publisher>
    <b:Author>
      <b:Author>
        <b:NameList>
          <b:Person>
            <b:Last>Al-Mahalli </b:Last>
            <b:Middle>Muhammad </b:Middle>
            <b:First>Jalaluddin</b:First>
          </b:Person>
          <b:Person>
            <b:Last>Al-Suyuthi</b:Last>
            <b:Middle>Abdurrahman </b:Middle>
            <b:First>Jalaluddin</b:First>
          </b:Person>
        </b:NameList>
      </b:Author>
    </b:Author>
    <b:LCID>en-US</b:LCID>
    <b:RefOrder>110</b:RefOrder>
  </b:Source>
  <b:Source>
    <b:Tag>Ahm121</b:Tag>
    <b:SourceType>Book</b:SourceType>
    <b:Guid>{97BD32E6-36C2-48E6-8C8C-D5DF01530005}</b:Guid>
    <b:LCID>en-US</b:LCID>
    <b:Author>
      <b:Author>
        <b:NameList>
          <b:Person>
            <b:Last>Al-Habsyi</b:Last>
            <b:First>Ahmad</b:First>
            <b:Middle>bin Zain</b:Middle>
          </b:Person>
        </b:NameList>
      </b:Author>
    </b:Author>
    <b:Title>Al-Risalah Al-Jamiah </b:Title>
    <b:Year>2012</b:Year>
    <b:City>Jakarta</b:City>
    <b:Publisher>Dar Al-Kutub Al-Islamiyah</b:Publisher>
    <b:RefOrder>111</b:RefOrder>
  </b:Source>
  <b:Source>
    <b:Tag>Yas222</b:Tag>
    <b:SourceType>JournalArticle</b:SourceType>
    <b:Guid>{CA78C039-9C95-493C-8B7D-3468FCBE3544}</b:Guid>
    <b:Author>
      <b:Author>
        <b:NameList>
          <b:Person>
            <b:Last>Yasin</b:Last>
            <b:First>Ahmad</b:First>
            <b:Middle>Alamuddin</b:Middle>
          </b:Person>
        </b:NameList>
      </b:Author>
    </b:Author>
    <b:Title>Kontroversi Praktik Waris Adat Dalam Perspektif Moderasi Beragama.</b:Title>
    <b:Year>2022</b:Year>
    <b:LCID>en-US</b:LCID>
    <b:JournalName>Al-Mashlahah Jurnal Hukum Islam dan Pranata Sosial</b:JournalName>
    <b:Pages>10.001: 27-36.</b:Pages>
    <b:RefOrder>112</b:RefOrder>
  </b:Source>
  <b:Source>
    <b:Tag>Yas12</b:Tag>
    <b:SourceType>JournalArticle</b:SourceType>
    <b:Guid>{9281F242-465B-4151-BCEE-27AC9E93EA97}</b:Guid>
    <b:Author>
      <b:Author>
        <b:NameList>
          <b:Person>
            <b:Last>Piliang</b:Last>
            <b:First>Yasraf</b:First>
            <b:Middle>Amir</b:Middle>
          </b:Person>
        </b:NameList>
      </b:Author>
    </b:Author>
    <b:Title>Masyarakat Informasi dan Digital: Teknologi Informasi dan Perubahan Sosial</b:Title>
    <b:JournalName>Jurnal Sosioteknologi</b:JournalName>
    <b:Year>2012</b:Year>
    <b:Pages>155</b:Pages>
    <b:RefOrder>113</b:RefOrder>
  </b:Source>
  <b:Source>
    <b:Tag>Kom20</b:Tag>
    <b:SourceType>Book</b:SourceType>
    <b:Guid>{84ACAD8F-065C-4DC2-A9D9-4C469DD316F3}</b:Guid>
    <b:Author>
      <b:Author>
        <b:Corporate>Kominfo</b:Corporate>
      </b:Author>
    </b:Author>
    <b:Title>Infografis Statistik Transformasi Digital Indonesia 2020</b:Title>
    <b:Year>2020</b:Year>
    <b:City>Jakarta</b:City>
    <b:Publisher>Infografis Statistik Transformasi Digital Indonesia 2020</b:Publisher>
    <b:RefOrder>114</b:RefOrder>
  </b:Source>
  <b:Source>
    <b:Tag>Wor19</b:Tag>
    <b:SourceType>Book</b:SourceType>
    <b:Guid>{50384D2C-A1B7-403B-8F5D-88E192E389F2}</b:Guid>
    <b:Author>
      <b:Author>
        <b:Corporate>World Economic Forum</b:Corporate>
      </b:Author>
    </b:Author>
    <b:Title>Fourth Industrial Revolution: Beacons of Technology and Innovation in Manufacturing</b:Title>
    <b:Year>2019</b:Year>
    <b:City>Cologny</b:City>
    <b:Publisher>World Economic Forum</b:Publisher>
    <b:RefOrder>115</b:RefOrder>
  </b:Source>
  <b:Source>
    <b:Tag>OEC20</b:Tag>
    <b:SourceType>Book</b:SourceType>
    <b:Guid>{56EAB71F-7F36-49E0-80DE-84E538655454}</b:Guid>
    <b:Author>
      <b:Author>
        <b:Corporate>OECD</b:Corporate>
      </b:Author>
    </b:Author>
    <b:Title>Digital Transformation and COVID-19: Impacts and Policy Responses</b:Title>
    <b:Year>2020</b:Year>
    <b:City>Jakarta</b:City>
    <b:Publisher>OECD Publishing</b:Publisher>
    <b:RefOrder>116</b:RefOrder>
  </b:Source>
  <b:Source>
    <b:Tag>Wes14</b:Tag>
    <b:SourceType>Book</b:SourceType>
    <b:Guid>{EA1EA4A0-105E-4A91-B340-AC92342193AB}</b:Guid>
    <b:Author>
      <b:Author>
        <b:NameList>
          <b:Person>
            <b:Last>Westerman</b:Last>
            <b:First>G</b:First>
          </b:Person>
          <b:Person>
            <b:Last>Bonnet</b:Last>
            <b:First>D</b:First>
          </b:Person>
          <b:Person>
            <b:Last>McAfee</b:Last>
            <b:First>A</b:First>
          </b:Person>
        </b:NameList>
      </b:Author>
    </b:Author>
    <b:Title>Leading digital: Turning technology into business transformation</b:Title>
    <b:Year>2014</b:Year>
    <b:City>Cambridge</b:City>
    <b:Publisher>Harvard Business Press</b:Publisher>
    <b:RefOrder>117</b:RefOrder>
  </b:Source>
  <b:Source>
    <b:Tag>Pos17</b:Tag>
    <b:SourceType>JournalArticle</b:SourceType>
    <b:Guid>{9AC8665D-2859-41D5-8E59-E0AD89CEBD5C}</b:Guid>
    <b:Author>
      <b:Author>
        <b:NameList>
          <b:Person>
            <b:Last>Sianturi</b:Last>
            <b:First>Posmaria</b:First>
          </b:Person>
        </b:NameList>
      </b:Author>
    </b:Author>
    <b:Title>Peran Ekonomi digital dalam mendorong pertumbuhan ekonomi nasional</b:Title>
    <b:JournalName>Jurnal Inspirasi</b:JournalName>
    <b:Year>2017</b:Year>
    <b:Pages>Vol 8 No. 2. Hal – 52</b:Pages>
    <b:RefOrder>118</b:RefOrder>
  </b:Source>
  <b:Source>
    <b:Tag>KPM19</b:Tag>
    <b:SourceType>Book</b:SourceType>
    <b:Guid>{F612214F-70C4-4F60-8105-2A6CBEBBF1D5}</b:Guid>
    <b:Author>
      <b:Author>
        <b:Corporate>KPMG</b:Corporate>
      </b:Author>
    </b:Author>
    <b:Title>The Pulse of Fintech: Indonesia</b:Title>
    <b:Year>2019</b:Year>
    <b:City>Jakarta</b:City>
    <b:Publisher>KPMG</b:Publisher>
    <b:RefOrder>119</b:RefOrder>
  </b:Source>
  <b:Source>
    <b:Tag>Har15</b:Tag>
    <b:SourceType>ConferenceProceedings</b:SourceType>
    <b:Guid>{E525BACF-0EEE-4C29-8EE1-CB5AAA3F8CF8}</b:Guid>
    <b:Author>
      <b:Author>
        <b:NameList>
          <b:Person>
            <b:Last>Harmon</b:Last>
            <b:First>Robert</b:First>
            <b:Middle>R</b:Middle>
          </b:Person>
          <b:Person>
            <b:Last>Castro-Leon</b:Last>
            <b:First>Enrique</b:First>
          </b:Person>
        </b:NameList>
      </b:Author>
    </b:Author>
    <b:Title>Smart cities and the Internet of Things</b:Title>
    <b:Year>2015</b:Year>
    <b:ConferenceName>PICMET Annual Conference Proceedings</b:ConferenceName>
    <b:City>Portland</b:City>
    <b:Publisher>Portland International Center for Management of Engineering and Technology</b:Publisher>
    <b:RefOrder>120</b:RefOrder>
  </b:Source>
  <b:Source>
    <b:Tag>Ksh18</b:Tag>
    <b:SourceType>JournalArticle</b:SourceType>
    <b:Guid>{D7FA5090-7FF9-4ED5-8783-E8D9164DC148}</b:Guid>
    <b:Title>Blockchain’s roles in meeting key supply chain management objectives</b:Title>
    <b:Year>2018</b:Year>
    <b:Author>
      <b:Author>
        <b:NameList>
          <b:Person>
            <b:Last>Kshetri</b:Last>
            <b:First>N</b:First>
          </b:Person>
        </b:NameList>
      </b:Author>
    </b:Author>
    <b:JournalName>International Journal of Information Management</b:JournalName>
    <b:Pages>80-89</b:Pages>
    <b:RefOrder>121</b:RefOrder>
  </b:Source>
  <b:Source>
    <b:Tag>Muh20</b:Tag>
    <b:SourceType>JournalArticle</b:SourceType>
    <b:Guid>{950182BD-4604-456A-A672-ECD91FE5F64F}</b:Guid>
    <b:Title>Efforts to Overcome Cyber Crime Actions in Indonesia</b:Title>
    <b:Year>2020</b:Year>
    <b:Author>
      <b:Author>
        <b:NameList>
          <b:Person>
            <b:Last>Hatta</b:Last>
            <b:First>Muhammad</b:First>
          </b:Person>
        </b:NameList>
      </b:Author>
    </b:Author>
    <b:JournalName>International Journal of Psychosocial Rehabilitation</b:JournalName>
    <b:Pages>Vol. 24, Issue 03</b:Pages>
    <b:RefOrder>122</b:RefOrder>
  </b:Source>
  <b:Source>
    <b:Tag>Nat22</b:Tag>
    <b:SourceType>InternetSite</b:SourceType>
    <b:Guid>{99585F70-3E54-45A7-863C-CF1C7BFCEF78}</b:Guid>
    <b:Title>Cyber crime</b:Title>
    <b:Author>
      <b:Author>
        <b:Corporate>National Crime Agency</b:Corporate>
      </b:Author>
    </b:Author>
    <b:InternetSiteTitle>National Crime Agency</b:InternetSiteTitle>
    <b:URL>https://www.nationalcrimeagency.gov.uk/what-we-do/crime-threats/cyber-crime</b:URL>
    <b:YearAccessed>2022</b:YearAccessed>
    <b:MonthAccessed>20</b:MonthAccessed>
    <b:DayAccessed>Maret</b:DayAccessed>
    <b:Year>2020</b:Year>
    <b:RefOrder>123</b:RefOrder>
  </b:Source>
  <b:Source>
    <b:Tag>Int22</b:Tag>
    <b:SourceType>InternetSite</b:SourceType>
    <b:Guid>{C841B4D7-8D3E-4304-92AA-37424F14F8AF}</b:Guid>
    <b:Author>
      <b:Author>
        <b:Corporate>Interpol</b:Corporate>
      </b:Author>
    </b:Author>
    <b:Title>Cyberattacks know no borders and evolve at a rapid pace</b:Title>
    <b:InternetSiteTitle>interpol</b:InternetSiteTitle>
    <b:URL>https://investor.id/market-and-corporate/291115/dikabarkan-akan-rights-issue-dan-ekspansi-tambang-saham-harapan-duta-hope-bakal-dikerek-ke-rp-2000</b:URL>
    <b:YearAccessed>2022</b:YearAccessed>
    <b:MonthAccessed>Maret</b:MonthAccessed>
    <b:DayAccessed>20</b:DayAccessed>
    <b:Year>2020</b:Year>
    <b:RefOrder>124</b:RefOrder>
  </b:Source>
  <b:Source>
    <b:Tag>Cho17</b:Tag>
    <b:SourceType>JournalArticle</b:SourceType>
    <b:Guid>{10120B6F-6947-4E5A-BEC5-8FC264503426}</b:Guid>
    <b:Title>National Cyber Security Strategies For Digital Economy</b:Title>
    <b:Year>2017</b:Year>
    <b:Author>
      <b:Author>
        <b:NameList>
          <b:Person>
            <b:Last>Teoh</b:Last>
            <b:First>Chooi</b:First>
            <b:Middle>Shi</b:Middle>
          </b:Person>
          <b:Person>
            <b:Last>Mahmood</b:Last>
            <b:First>Ahmad</b:First>
            <b:Middle>Kamil</b:Middle>
          </b:Person>
        </b:NameList>
      </b:Author>
    </b:Author>
    <b:JournalName>Journal of Theoretical and Applied Information Technology</b:JournalName>
    <b:Pages>Vol.95. No 23</b:Pages>
    <b:RefOrder>125</b:RefOrder>
  </b:Source>
  <b:Source>
    <b:Tag>Sym16</b:Tag>
    <b:SourceType>Report</b:SourceType>
    <b:Guid>{56C80808-DF4B-4C6F-AB2E-5A290E0A54DE}</b:Guid>
    <b:Title>Internet Security Threat Report</b:Title>
    <b:Year>2016</b:Year>
    <b:Author>
      <b:Author>
        <b:Corporate>Symantec</b:Corporate>
      </b:Author>
    </b:Author>
    <b:Publisher>Symantec</b:Publisher>
    <b:City>California</b:City>
    <b:RefOrder>126</b:RefOrder>
  </b:Source>
  <b:Source>
    <b:Tag>Cze15</b:Tag>
    <b:SourceType>Report</b:SourceType>
    <b:Guid>{D3693B92-FEF1-44B4-86FC-26741437B759}</b:Guid>
    <b:Author>
      <b:Author>
        <b:Corporate>Czech Republic</b:Corporate>
      </b:Author>
    </b:Author>
    <b:Title>National Cyber Security Strategy of the Czech Republic (2015-2020)</b:Title>
    <b:Year>2015</b:Year>
    <b:Publisher>Czech Republic</b:Publisher>
    <b:City>Czechia</b:City>
    <b:RefOrder>127</b:RefOrder>
  </b:Source>
  <b:Source>
    <b:Tag>KKR11</b:Tag>
    <b:SourceType>JournalArticle</b:SourceType>
    <b:Guid>{2C48D7E1-329B-492D-8976-555216D6CED8}</b:Guid>
    <b:Author>
      <b:Author>
        <b:NameList>
          <b:Person>
            <b:Last>Choo</b:Last>
            <b:First>K.-K.R</b:First>
          </b:Person>
        </b:NameList>
      </b:Author>
    </b:Author>
    <b:Title>The cyber threat landscape: Challenges and future research direction</b:Title>
    <b:JournalName>Computer &amp; Security</b:JournalName>
    <b:Year>2011</b:Year>
    <b:Pages>719-731</b:Pages>
    <b:RefOrder>128</b:RefOrder>
  </b:Source>
  <b:Source>
    <b:Tag>McA14</b:Tag>
    <b:SourceType>Report</b:SourceType>
    <b:Guid>{AED7E0F4-31AB-46DC-9459-1BE0770B7B91}</b:Guid>
    <b:Title>Net losses: Estimating the Global Cost of Cybercrime</b:Title>
    <b:Year>2014</b:Year>
    <b:Author>
      <b:Author>
        <b:Corporate>McAfee</b:Corporate>
      </b:Author>
    </b:Author>
    <b:Publisher>McAfee</b:Publisher>
    <b:City>California</b:City>
    <b:RefOrder>129</b:RefOrder>
  </b:Source>
  <b:Source>
    <b:Tag>EAD13</b:Tag>
    <b:SourceType>Book</b:SourceType>
    <b:Guid>{5BF41D56-F1C5-46F9-80FA-5F9A226F3EC3}</b:Guid>
    <b:Title>Organizational basis for ensuring the information security of an enterprise</b:Title>
    <b:Year>2013</b:Year>
    <b:City>Moscow</b:City>
    <b:Publisher>Financial University</b:Publisher>
    <b:Author>
      <b:Author>
        <b:NameList>
          <b:Person>
            <b:Last>Derbin</b:Last>
            <b:First>E</b:First>
            <b:Middle>A</b:Middle>
          </b:Person>
          <b:Person>
            <b:Last>Klimov</b:Last>
            <b:First>S</b:First>
            <b:Middle>M</b:Middle>
          </b:Person>
        </b:NameList>
      </b:Author>
    </b:Author>
    <b:RefOrder>130</b:RefOrder>
  </b:Source>
  <b:Source>
    <b:Tag>AKu22</b:Tag>
    <b:SourceType>InternetSite</b:SourceType>
    <b:Guid>{BF1093FC-F48E-4DD2-81CC-08805C408A08}</b:Guid>
    <b:Author>
      <b:Author>
        <b:NameList>
          <b:Person>
            <b:Last>Kuznetsova</b:Last>
            <b:First>M</b:First>
            <b:Middle>A</b:Middle>
          </b:Person>
        </b:NameList>
      </b:Author>
    </b:Author>
    <b:Title>ndustry 4.0 Risks and Their Impact on Industrial Organizations - Economy: Problems, Solutions and Prospects</b:Title>
    <b:InternetSiteTitle>Cyberleninka</b:InternetSiteTitle>
    <b:Year>2022</b:Year>
    <b:Month>Maret</b:Month>
    <b:Day>22</b:Day>
    <b:URL>https: // cyberleninka / article / n / riski-industrii-4-0-i-ih-vliyanie-na-promyshlennye-organizatsii.</b:URL>
    <b:RefOrder>131</b:RefOrder>
  </b:Source>
  <b:Source>
    <b:Tag>Iri</b:Tag>
    <b:SourceType>JournalArticle</b:SourceType>
    <b:Guid>{91E3D4F5-182A-4520-84F3-7BE87B1BE40F}</b:Guid>
    <b:Title>Risks and threats to economic security in the digital economy</b:Title>
    <b:Author>
      <b:Author>
        <b:NameList>
          <b:Person>
            <b:Last>Kirishchieva</b:Last>
            <b:First>Irina</b:First>
          </b:Person>
          <b:Person>
            <b:Last>Skorev</b:Last>
            <b:First>Mikhail</b:First>
          </b:Person>
          <b:Person>
            <b:Last>Mishchenko</b:Last>
            <b:First>Oksana</b:First>
          </b:Person>
          <b:Person>
            <b:Last>Grafova</b:Last>
            <b:First>Tatiana</b:First>
          </b:Person>
        </b:NameList>
      </b:Author>
    </b:Author>
    <b:JournalName>ICEMT </b:JournalName>
    <b:Year>2021</b:Year>
    <b:Pages>110</b:Pages>
    <b:RefOrder>132</b:RefOrder>
  </b:Source>
  <b:Source>
    <b:Tag>Wul17</b:Tag>
    <b:SourceType>JournalArticle</b:SourceType>
    <b:Guid>{6A6AE590-76E0-F841-B213-0CF48F78209D}</b:Guid>
    <b:Title>Pertanggungjawaban Negara Terhadap Warga Negara Indonesia yang Disandera oleh Kelompok Abu Sayyaf Filipina Menurut Perspektif Hukum Internasional</b:Title>
    <b:JournalName>DIPONEGORO LAW JOURNAL Volume 6, Nomor 2,</b:JournalName>
    <b:Year>2017</b:Year>
    <b:Pages>1-13</b:Pages>
    <b:Author>
      <b:Author>
        <b:NameList>
          <b:Person>
            <b:Last>Wulandari</b:Last>
            <b:First>Early</b:First>
          </b:Person>
          <b:Person>
            <b:Last>Pramono</b:Last>
            <b:First>Agus</b:First>
          </b:Person>
          <b:Person>
            <b:Last>Warno</b:Last>
            <b:Middle>Dwi</b:Middle>
            <b:First>Nuswantoro</b:First>
          </b:Person>
        </b:NameList>
      </b:Author>
    </b:Author>
    <b:RefOrder>133</b:RefOrder>
  </b:Source>
  <b:Source>
    <b:Tag>CIS20</b:Tag>
    <b:SourceType>Report</b:SourceType>
    <b:Guid>{997E5B02-AA1E-214B-9838-2FE1DB4FB4AD}</b:Guid>
    <b:Title>Future of Secure Remote Work Report</b:Title>
    <b:Publisher>CISCO </b:Publisher>
    <b:Year>2020</b:Year>
    <b:Author>
      <b:Author>
        <b:NameList>
          <b:Person>
            <b:Last>SECURE</b:Last>
            <b:First>CISCO</b:First>
          </b:Person>
        </b:NameList>
      </b:Author>
    </b:Author>
    <b:RefOrder>134</b:RefOrder>
  </b:Source>
  <b:Source>
    <b:Tag>Ade20</b:Tag>
    <b:SourceType>Report</b:SourceType>
    <b:Guid>{B9EA00B6-6285-664F-AD81-E8E972BF4E1C}</b:Guid>
    <b:Title>Cybersecurity of Remote Work During the Pandemic</b:Title>
    <b:Publisher>IMF: Monetary and Capital Marke </b:Publisher>
    <b:Year>2020</b:Year>
    <b:Author>
      <b:Author>
        <b:NameList>
          <b:Person>
            <b:Last>Adelman</b:Last>
            <b:First>Frank</b:First>
          </b:Person>
          <b:Person>
            <b:Last>Gaidosch</b:Last>
            <b:First>Tamas</b:First>
          </b:Person>
        </b:NameList>
      </b:Author>
    </b:Author>
    <b:RefOrder>135</b:RefOrder>
  </b:Source>
  <b:Source>
    <b:Tag>Pon20</b:Tag>
    <b:SourceType>Report</b:SourceType>
    <b:Guid>{E9A4A69D-1A15-854D-BB72-407B66AACAE4}</b:Guid>
    <b:Author>
      <b:Author>
        <b:Corporate>Ponemon Institute</b:Corporate>
      </b:Author>
    </b:Author>
    <b:Title>Cybersecurity in the Remote Work : A Global Risk Report</b:Title>
    <b:Publisher>Keeper</b:Publisher>
    <b:Year>2020</b:Year>
    <b:RefOrder>136</b:RefOrder>
  </b:Source>
  <b:Source>
    <b:Tag>Nur21</b:Tag>
    <b:SourceType>JournalArticle</b:SourceType>
    <b:Guid>{4B7A29AF-714F-A74B-AFBC-5D5F26E989DC}</b:Guid>
    <b:Title>Remote Working Pre- and Post-COVID-19 : An Analysis of New Threats and Risks to Security and Privacy</b:Title>
    <b:Year>2021</b:Year>
    <b:Author>
      <b:Author>
        <b:NameList>
          <b:Person>
            <b:Last>Nurse</b:Last>
            <b:Middle>R.C.</b:Middle>
            <b:First>Jason</b:First>
          </b:Person>
          <b:Person>
            <b:Last>Williams</b:Last>
            <b:First>Nikki</b:First>
          </b:Person>
          <b:Person>
            <b:Last>Collins</b:Last>
            <b:First>Emily</b:First>
          </b:Person>
          <b:Person>
            <b:Last>Panteli</b:Last>
            <b:First>Niki</b:First>
          </b:Person>
          <b:Person>
            <b:Last>Blythe</b:Last>
            <b:First>John</b:First>
          </b:Person>
          <b:Person>
            <b:Last>Koppelman</b:Last>
            <b:First>Ben</b:First>
          </b:Person>
        </b:NameList>
      </b:Author>
    </b:Author>
    <b:JournalName>Communications in Comuter and Information Science, vol 1421</b:JournalName>
    <b:RefOrder>137</b:RefOrder>
  </b:Source>
  <b:Source>
    <b:Tag>Pus21</b:Tag>
    <b:SourceType>JournalArticle</b:SourceType>
    <b:Guid>{5AA1093F-227F-DF45-A789-74F78C9D5F83}</b:Guid>
    <b:Author>
      <b:Author>
        <b:NameList>
          <b:Person>
            <b:Last>Puspitarini</b:Last>
            <b:First>Anggun</b:First>
          </b:Person>
          <b:Person>
            <b:Last>Purnama</b:Last>
            <b:Middle>Aros</b:Middle>
            <b:First>Prawira</b:First>
          </b:Person>
          <b:Person>
            <b:Last>dewi</b:Last>
            <b:Middle>Riana</b:Middle>
            <b:First>Isti</b:First>
          </b:Person>
        </b:NameList>
      </b:Author>
    </b:Author>
    <b:Title>Fraud risk and Trust on  the Intention to buy of e-commerce</b:Title>
    <b:JournalName>Journal of Contemporary Accounting Volume 3 Issue 1</b:JournalName>
    <b:Year>2021</b:Year>
    <b:Pages>45-52</b:Pages>
    <b:RefOrder>138</b:RefOrder>
  </b:Source>
  <b:Source>
    <b:Tag>Yaz11</b:Tag>
    <b:SourceType>JournalArticle</b:SourceType>
    <b:Guid>{17702FBA-AAF9-4D4C-ACC8-9FDDD34194BA}</b:Guid>
    <b:Title>Security and Privacy Issues as a Potential Risk for Further Ecommerce Development</b:Title>
    <b:JournalName>2011 International conference on Information Communication and Management</b:JournalName>
    <b:Year>2011</b:Year>
    <b:Pages>23-27</b:Pages>
    <b:Author>
      <b:Author>
        <b:NameList>
          <b:Person>
            <b:Last>Yazdanifard</b:Last>
            <b:First>Rashad</b:First>
          </b:Person>
          <b:Person>
            <b:Last>Edres</b:Last>
            <b:Middle>Al-Huda</b:Middle>
            <b:First>Noor</b:First>
          </b:Person>
          <b:Person>
            <b:Last>Seyedi</b:Last>
            <b:Middle>Pour</b:Middle>
            <b:First>Arash</b:First>
          </b:Person>
        </b:NameList>
      </b:Author>
    </b:Author>
    <b:RefOrder>139</b:RefOrder>
  </b:Source>
  <b:Source>
    <b:Tag>Cro21</b:Tag>
    <b:SourceType>Report</b:SourceType>
    <b:Guid>{0C376C32-C261-7445-9E1C-EF7D50186EA6}</b:Guid>
    <b:Title>Remote Working and Cyber Security Literature Review</b:Title>
    <b:Publisher>Research Institute for Sociotechnical Cyber Security</b:Publisher>
    <b:City>London</b:City>
    <b:Year>2021</b:Year>
    <b:Author>
      <b:Author>
        <b:NameList>
          <b:Person>
            <b:Last>Crossland</b:Last>
            <b:First>Georgia</b:First>
          </b:Person>
          <b:Person>
            <b:Last>Ertan</b:Last>
            <b:First>Amy</b:First>
          </b:Person>
          <b:Person>
            <b:Last>Michaelides</b:Last>
            <b:First>Nadine</b:First>
          </b:Person>
          <b:Person>
            <b:Last>Pappenheim</b:Last>
            <b:First>Berta</b:First>
          </b:Person>
        </b:NameList>
      </b:Author>
    </b:Author>
    <b:RefOrder>140</b:RefOrder>
  </b:Source>
  <b:Source>
    <b:Tag>Del</b:Tag>
    <b:SourceType>Report</b:SourceType>
    <b:Guid>{ACAEF642-A7B4-2D43-95B2-38AAAF231944}</b:Guid>
    <b:Author>
      <b:Author>
        <b:NameList>
          <b:Person>
            <b:Last>Deloitte</b:Last>
          </b:Person>
        </b:NameList>
      </b:Author>
    </b:Author>
    <b:Title>Organisational and personnel vigilance Combating risks of remote working amidst the COVID-19 crisis</b:Title>
    <b:Publisher>Deloitte</b:Publisher>
    <b:Year>2020</b:Year>
    <b:RefOrder>141</b:RefOrder>
  </b:Source>
  <b:Source>
    <b:Tag>BSS20</b:Tag>
    <b:SourceType>Report</b:SourceType>
    <b:Guid>{C51F2FB0-94E1-244A-8F50-7EA8E021C6C1}</b:Guid>
    <b:Author>
      <b:Author>
        <b:Corporate>BSSN</b:Corporate>
      </b:Author>
    </b:Author>
    <b:Title>LAPORAN TAHUNAN 2020 HONEYNET PROJECT BSSN - IHP</b:Title>
    <b:Publisher>Badan Siber dan Sandi Negara</b:Publisher>
    <b:City>Jakarta</b:City>
    <b:Year>2020</b:Year>
    <b:RefOrder>142</b:RefOrder>
  </b:Source>
  <b:Source>
    <b:Tag>INS21</b:Tag>
    <b:SourceType>Report</b:SourceType>
    <b:Guid>{5B5C433B-3BAC-1D40-BC2E-61BC64A30381}</b:Guid>
    <b:Author>
      <b:Author>
        <b:Corporate>INSA's Insider Threat Committee</b:Corporate>
      </b:Author>
    </b:Author>
    <b:Title>Managing Insider Threats in a Remote Work Environment: Lessons from the Pandemic</b:Title>
    <b:Publisher>Intelligence and National Security Alliance</b:Publisher>
    <b:Year>2021</b:Year>
    <b:RefOrder>143</b:RefOrder>
  </b:Source>
  <b:Source>
    <b:Tag>Ade201</b:Tag>
    <b:SourceType>Report</b:SourceType>
    <b:Guid>{A92AFB8B-BB19-BF4B-AFDF-4495FCE087F5}</b:Guid>
    <b:Author>
      <b:Author>
        <b:NameList>
          <b:Person>
            <b:Last>Adelmann</b:Last>
            <b:First>Frank</b:First>
          </b:Person>
          <b:Person>
            <b:Last>Gaidosch</b:Last>
            <b:First>Tamas</b:First>
          </b:Person>
        </b:NameList>
      </b:Author>
    </b:Author>
    <b:Title>Cybersecurity of Remote Work During the Pandemic</b:Title>
    <b:Publisher>Monetary and Capital Markets, International Meonetary Fund</b:Publisher>
    <b:Year>2020</b:Year>
    <b:RefOrder>144</b:RefOrder>
  </b:Source>
  <b:Source>
    <b:Tag>Bod21</b:Tag>
    <b:SourceType>JournalArticle</b:SourceType>
    <b:Guid>{A4C3A8C3-AE94-AC48-997B-D942F3A39B23}</b:Guid>
    <b:Title>HSE and Cyber Security in Remote Work</b:Title>
    <b:Year>2021</b:Year>
    <b:JournalName>Cyber Science 2021</b:JournalName>
    <b:Author>
      <b:Author>
        <b:NameList>
          <b:Person>
            <b:Last>Bodsberg</b:Last>
            <b:First>Lars</b:First>
          </b:Person>
          <b:Person>
            <b:Last>Grøtan</b:Last>
            <b:Middle>Olav</b:Middle>
            <b:First>Tor</b:First>
          </b:Person>
          <b:Person>
            <b:Last>Jaatun</b:Last>
            <b:Middle>Gilje</b:Middle>
            <b:First>Martin</b:First>
          </b:Person>
          <b:Person>
            <b:Last>Wærø</b:Last>
            <b:First>Irene</b:First>
          </b:Person>
        </b:NameList>
      </b:Author>
    </b:Author>
    <b:RefOrder>145</b:RefOrder>
  </b:Source>
  <b:Source>
    <b:Tag>Bow06</b:Tag>
    <b:SourceType>Report</b:SourceType>
    <b:Guid>{03FD8A92-2DF0-9542-812E-D13463A5A131}</b:Guid>
    <b:Title>Information Security Handbook: A Guide for Managers, Recommendations of the National Institute of Standards and Technology </b:Title>
    <b:City>Gaithersburg</b:City>
    <b:Publisher>National Institute of Standards and Technology</b:Publisher>
    <b:Year>2006</b:Year>
    <b:Author>
      <b:Author>
        <b:NameList>
          <b:Person>
            <b:Last>Bowen</b:Last>
            <b:First>Pauline</b:First>
          </b:Person>
          <b:Person>
            <b:Last>Hash</b:Last>
            <b:First>Joan</b:First>
          </b:Person>
          <b:Person>
            <b:Last>Wilson</b:Last>
            <b:First>Mark</b:First>
          </b:Person>
        </b:NameList>
      </b:Author>
    </b:Author>
    <b:RefOrder>146</b:RefOrder>
  </b:Source>
  <b:Source>
    <b:Tag>Den82</b:Tag>
    <b:SourceType>Book</b:SourceType>
    <b:Guid>{C22DBF85-DA5D-BC4C-B0DD-DE68DD2CD684}</b:Guid>
    <b:Title>Cryptography and Data Security</b:Title>
    <b:Publisher>Addison-Wesley Publishing Company</b:Publisher>
    <b:City>Monterey</b:City>
    <b:Year>1982</b:Year>
    <b:Author>
      <b:Author>
        <b:NameList>
          <b:Person>
            <b:Last>Denning</b:Last>
            <b:First>Dorothy</b:First>
            <b:Middle>E. R.</b:Middle>
          </b:Person>
        </b:NameList>
      </b:Author>
    </b:Author>
    <b:RefOrder>147</b:RefOrder>
  </b:Source>
  <b:Source>
    <b:Tag>Sou16</b:Tag>
    <b:SourceType>Report</b:SourceType>
    <b:Guid>{B36510B0-F0D0-9A43-9328-F3E8899D7231}</b:Guid>
    <b:Title>User's Guide to Telework and Bring Your Own Device (BYOD) Security</b:Title>
    <b:City>Gaithersburg</b:City>
    <b:Publisher>National Institute of Standards and Technology</b:Publisher>
    <b:Year>2016</b:Year>
    <b:Author>
      <b:Author>
        <b:NameList>
          <b:Person>
            <b:Last>Souppaya</b:Last>
            <b:First>Murugiah</b:First>
          </b:Person>
          <b:Person>
            <b:Last>Scarfone</b:Last>
            <b:First>Karen</b:First>
          </b:Person>
        </b:NameList>
      </b:Author>
    </b:Author>
    <b:RefOrder>148</b:RefOrder>
  </b:Source>
  <b:Source>
    <b:Tag>Mou21</b:Tag>
    <b:SourceType>JournalArticle</b:SourceType>
    <b:Guid>{C906E03E-6149-4148-83DF-411E0A7E34A0}</b:Guid>
    <b:Title>COVID-19, internet, and mobility: The rise of telework, telehealth, e-learning, and e-shopping</b:Title>
    <b:Year>2021</b:Year>
    <b:JournalName>Sustainable Cities and Society 74</b:JournalName>
    <b:Pages>1-11</b:Pages>
    <b:Author>
      <b:Author>
        <b:NameList>
          <b:Person>
            <b:Last>Mouratidis</b:Last>
            <b:First>Kostas</b:First>
          </b:Person>
          <b:Person>
            <b:Last>Papagiannakis</b:Last>
            <b:First>Apostolos</b:First>
          </b:Person>
        </b:NameList>
      </b:Author>
    </b:Author>
    <b:RefOrder>149</b:RefOrder>
  </b:Source>
  <b:Source>
    <b:Tag>BSS12</b:Tag>
    <b:SourceType>Report</b:SourceType>
    <b:Guid>{3AA723DE-E051-CF4E-B853-7F675E0116AC}</b:Guid>
    <b:Author>
      <b:Author>
        <b:NameList>
          <b:Person>
            <b:Last>BSSN</b:Last>
          </b:Person>
        </b:NameList>
      </b:Author>
    </b:Author>
    <b:Title>Peraturan Kepala Lembaga Sandi Negara Nomor 10 Tahun 2012 Tentang Pedoman Pengelolaan dan Perlindungan Informasi Berklasifikasi Milik Pemerintah</b:Title>
    <b:Year>2012</b:Year>
    <b:Publisher>Badan Siber dan Sandi Negara</b:Publisher>
    <b:City>Jakarta</b:City>
    <b:RefOrder>150</b:RefOrder>
  </b:Source>
  <b:Source>
    <b:Tag>BSS21</b:Tag>
    <b:SourceType>Report</b:SourceType>
    <b:Guid>{0453A6D3-1B31-3749-B807-6C8B9D360156}</b:Guid>
    <b:Author>
      <b:Author>
        <b:Corporate>BSSN</b:Corporate>
      </b:Author>
    </b:Author>
    <b:Title>Laporan Tahunan Honeynet Project Tahun 2018-2021</b:Title>
    <b:Publisher>BSSN</b:Publisher>
    <b:City>Jakarta</b:City>
    <b:Year>2021</b:Year>
    <b:RefOrder>151</b:RefOrder>
  </b:Source>
</b:Sources>
</file>

<file path=customXml/itemProps1.xml><?xml version="1.0" encoding="utf-8"?>
<ds:datastoreItem xmlns:ds="http://schemas.openxmlformats.org/officeDocument/2006/customXml" ds:itemID="{E74DBB1A-A50C-4654-8574-230E5A9DF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9</TotalTime>
  <Pages>9</Pages>
  <Words>4304</Words>
  <Characters>2453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User</cp:lastModifiedBy>
  <cp:revision>218</cp:revision>
  <cp:lastPrinted>2023-06-27T18:16:00Z</cp:lastPrinted>
  <dcterms:created xsi:type="dcterms:W3CDTF">2022-12-16T09:35:00Z</dcterms:created>
  <dcterms:modified xsi:type="dcterms:W3CDTF">2023-06-27T18:16:00Z</dcterms:modified>
</cp:coreProperties>
</file>